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BD85B0" w14:textId="77777777" w:rsidR="00EA284F" w:rsidRDefault="007A7DED" w:rsidP="00AA2284">
      <w:pPr>
        <w:pStyle w:val="001aHardcover-TitleAndUKM"/>
        <w:sectPr w:rsidR="00EA284F"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651F99">
        <w:t>Mazleha binti Maskin</w:t>
      </w:r>
    </w:p>
    <w:p w14:paraId="2BBE7619" w14:textId="77777777" w:rsidR="00D96F04" w:rsidRPr="00651F99" w:rsidRDefault="00D96F04" w:rsidP="00D96F04">
      <w:pPr>
        <w:pStyle w:val="02FirstPage02"/>
      </w:pPr>
      <w:r w:rsidRPr="00651F99">
        <w:lastRenderedPageBreak/>
        <w:t>MAZLEHA BINTI MASKIN</w:t>
      </w:r>
    </w:p>
    <w:p w14:paraId="44C569A9" w14:textId="77777777" w:rsidR="00D96F04" w:rsidRDefault="00D96F04" w:rsidP="00D96F04">
      <w:pPr>
        <w:pStyle w:val="03FirstPage03"/>
      </w:pPr>
      <w:r w:rsidRPr="00651F99">
        <w:t>Thesis Submitted in Fulfilment FOR the degree of</w:t>
      </w:r>
      <w:r w:rsidRPr="00651F99">
        <w:br/>
        <w:t>Doctor of Philosophy</w:t>
      </w:r>
    </w:p>
    <w:p w14:paraId="6473444C" w14:textId="77777777" w:rsidR="00D96F04" w:rsidRDefault="00D96F04" w:rsidP="00D96F04">
      <w:pPr>
        <w:pStyle w:val="03FirstPage03"/>
        <w:sectPr w:rsidR="00D96F0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14:paraId="350FF186" w14:textId="77777777" w:rsidR="007A7DED" w:rsidRPr="00651F99" w:rsidRDefault="007A7DED" w:rsidP="002B0E88">
      <w:pPr>
        <w:pStyle w:val="02FirstPage02"/>
      </w:pPr>
      <w:r w:rsidRPr="00651F99">
        <w:lastRenderedPageBreak/>
        <w:t>MAZLEHA BINTI MASKIN</w:t>
      </w:r>
    </w:p>
    <w:p w14:paraId="3FB17A52" w14:textId="77777777" w:rsidR="007A7DED" w:rsidRPr="00651F99" w:rsidRDefault="007A7DED" w:rsidP="00036D93">
      <w:pPr>
        <w:pStyle w:val="03FirstPage03"/>
      </w:pPr>
      <w:r w:rsidRPr="00651F99">
        <w:t>Tesis yang dikemukakan untuk memperoleh</w:t>
      </w:r>
      <w:r w:rsidRPr="00651F99">
        <w:br/>
        <w:t>Ijazah Doktor Falsafah</w:t>
      </w:r>
    </w:p>
    <w:p w14:paraId="16AE710F" w14:textId="77777777" w:rsidR="007A7DED" w:rsidRPr="00651F99" w:rsidRDefault="007A7DED" w:rsidP="002B0E88">
      <w:pPr>
        <w:pStyle w:val="03FirstPage03"/>
      </w:pPr>
      <w:r w:rsidRPr="00651F99">
        <w:t>Fakulti Sains dan Teknologi</w:t>
      </w:r>
      <w:r w:rsidRPr="00651F99">
        <w:br/>
        <w:t>UNIVERSITI KEBANGSAAN MALAYSIA</w:t>
      </w:r>
      <w:r w:rsidRPr="00651F99">
        <w:br/>
        <w:t>BANGI</w:t>
      </w:r>
    </w:p>
    <w:p w14:paraId="3D341B0D" w14:textId="77777777" w:rsidR="007A7DED" w:rsidRPr="00651F99" w:rsidRDefault="007A7DED" w:rsidP="00794A8C">
      <w:pPr>
        <w:sectPr w:rsidR="007A7DED" w:rsidRPr="00651F99"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12FE89F5" w14:textId="77777777" w:rsidR="007A7DED" w:rsidRPr="00651F99" w:rsidRDefault="007A7DED" w:rsidP="00827FAB">
      <w:pPr>
        <w:pStyle w:val="05aDeclaration-Title"/>
      </w:pPr>
      <w:bookmarkStart w:id="8" w:name="_Toc68453014"/>
      <w:r w:rsidRPr="00651F99">
        <w:lastRenderedPageBreak/>
        <w:t>DECLARATION</w:t>
      </w:r>
      <w:bookmarkEnd w:id="8"/>
    </w:p>
    <w:p w14:paraId="49FF3360" w14:textId="77777777" w:rsidR="007A7DED" w:rsidRPr="00651F99" w:rsidRDefault="007A7DED" w:rsidP="00C030FB">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7A7DED" w:rsidRPr="00651F99" w14:paraId="43504E4E" w14:textId="77777777" w:rsidTr="00E9674C">
        <w:tc>
          <w:tcPr>
            <w:tcW w:w="5245" w:type="dxa"/>
            <w:shd w:val="clear" w:color="auto" w:fill="auto"/>
          </w:tcPr>
          <w:p w14:paraId="5E62CCA1" w14:textId="77777777" w:rsidR="007A7DED" w:rsidRPr="00651F99" w:rsidRDefault="007A7DED" w:rsidP="0065016A">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rsidR="00A1342E">
              <w:t>11 July 2025</w:t>
            </w:r>
            <w:r w:rsidRPr="00651F99">
              <w:rPr>
                <w:noProof w:val="0"/>
              </w:rPr>
              <w:fldChar w:fldCharType="end"/>
            </w:r>
          </w:p>
        </w:tc>
        <w:tc>
          <w:tcPr>
            <w:tcW w:w="3118" w:type="dxa"/>
            <w:shd w:val="clear" w:color="auto" w:fill="auto"/>
          </w:tcPr>
          <w:p w14:paraId="0F5125C4" w14:textId="77777777" w:rsidR="007A7DED" w:rsidRPr="00651F99" w:rsidRDefault="007A7DED" w:rsidP="0065016A">
            <w:pPr>
              <w:pStyle w:val="05cDeclaration-Name"/>
            </w:pPr>
            <w:r w:rsidRPr="00651F99">
              <w:t>MAZLEHA BINTI MASKIN</w:t>
            </w:r>
          </w:p>
          <w:p w14:paraId="37228B8C" w14:textId="77777777" w:rsidR="007A7DED" w:rsidRPr="00651F99" w:rsidRDefault="007A7DED" w:rsidP="0065016A">
            <w:pPr>
              <w:pStyle w:val="05dDeclaration-MatriksNo"/>
            </w:pPr>
            <w:r w:rsidRPr="00651F99">
              <w:t>P77777</w:t>
            </w:r>
          </w:p>
        </w:tc>
      </w:tr>
    </w:tbl>
    <w:p w14:paraId="7AD8D502" w14:textId="77777777" w:rsidR="00420156" w:rsidRDefault="00E9674C" w:rsidP="00E9674C">
      <w:pPr>
        <w:jc w:val="right"/>
      </w:pPr>
      <w:r>
        <w:rPr>
          <w:noProof/>
        </w:rPr>
        <mc:AlternateContent>
          <mc:Choice Requires="wps">
            <w:drawing>
              <wp:inline distT="0" distB="0" distL="0" distR="0" wp14:anchorId="7C9C25C6" wp14:editId="0D620B27">
                <wp:extent cx="2390300" cy="1087395"/>
                <wp:effectExtent l="12700" t="1270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0F2A1733" w14:textId="77777777" w:rsidR="00750C4E" w:rsidRDefault="00750C4E" w:rsidP="00905A15">
                            <w:pPr>
                              <w:pStyle w:val="20Table-Contents-Center"/>
                            </w:pPr>
                            <w:r>
                              <w:t>[</w:t>
                            </w:r>
                            <w:r w:rsidRPr="00E9674C">
                              <w:t>Please discard after reading</w:t>
                            </w:r>
                            <w:r>
                              <w:t>]</w:t>
                            </w:r>
                          </w:p>
                          <w:p w14:paraId="5CC8B2B4" w14:textId="77777777" w:rsidR="00750C4E" w:rsidRDefault="00750C4E" w:rsidP="00905A15">
                            <w:pPr>
                              <w:pStyle w:val="20Table-Contents-Center"/>
                            </w:pPr>
                          </w:p>
                          <w:p w14:paraId="1A7C7F8E" w14:textId="77777777"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C9C25C6"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" fillcolor="#ff8080" strokecolor="red" strokeweight="2pt">
                <v:fill color2="#ffdada" rotate="t" colors="0 #ff8080;.5 #ffb3b3;1 #ffdada" focus="100%" type="gradient"/>
                <v:textbox>
                  <w:txbxContent>
                    <w:p w14:paraId="0F2A1733" w14:textId="77777777" w:rsidR="00750C4E" w:rsidRDefault="00750C4E" w:rsidP="00905A15">
                      <w:pPr>
                        <w:pStyle w:val="20Table-Contents-Center"/>
                      </w:pPr>
                      <w:r>
                        <w:t>[</w:t>
                      </w:r>
                      <w:r w:rsidRPr="00E9674C">
                        <w:t>Please discard after reading</w:t>
                      </w:r>
                      <w:r>
                        <w:t>]</w:t>
                      </w:r>
                    </w:p>
                    <w:p w14:paraId="5CC8B2B4" w14:textId="77777777" w:rsidR="00750C4E" w:rsidRDefault="00750C4E" w:rsidP="00905A15">
                      <w:pPr>
                        <w:pStyle w:val="20Table-Contents-Center"/>
                      </w:pPr>
                    </w:p>
                    <w:p w14:paraId="1A7C7F8E" w14:textId="77777777"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v:textbox>
                <w10:anchorlock/>
              </v:roundrect>
            </w:pict>
          </mc:Fallback>
        </mc:AlternateContent>
      </w:r>
    </w:p>
    <w:p w14:paraId="6B70A349" w14:textId="77777777" w:rsidR="007A7DED" w:rsidRPr="00651F99" w:rsidRDefault="007A7DED" w:rsidP="0065016A">
      <w:pPr>
        <w:pStyle w:val="06aAcknowledgement-Title"/>
      </w:pPr>
      <w:bookmarkStart w:id="9" w:name="_Toc68453015"/>
      <w:r w:rsidRPr="00651F99">
        <w:lastRenderedPageBreak/>
        <w:t>ACKNOWLEDGEMENT</w:t>
      </w:r>
      <w:bookmarkEnd w:id="9"/>
    </w:p>
    <w:p w14:paraId="5B352792" w14:textId="77777777" w:rsidR="00E9674C" w:rsidRPr="00E9674C" w:rsidRDefault="00E9674C" w:rsidP="00E9674C">
      <w:pPr>
        <w:pStyle w:val="06bAcknowledgement-Normal01"/>
      </w:pPr>
      <w:r w:rsidRPr="00E9674C">
        <w:t>Any individual or organization that has rendered any sort of special assistance in the preparation of the thesis should be acknowledged by the candidate.</w:t>
      </w:r>
    </w:p>
    <w:p w14:paraId="213BF637" w14:textId="77777777" w:rsidR="00E9674C" w:rsidRPr="00E9674C" w:rsidRDefault="00E9674C" w:rsidP="00E9674C">
      <w:pPr>
        <w:pStyle w:val="06cAcknowledgement-Normal02"/>
      </w:pPr>
      <w:r w:rsidRPr="00E9674C">
        <w:t>The text of the acknowledgement should not exceed one page. Dedications are not allowed. The acknowledgement should include:</w:t>
      </w:r>
    </w:p>
    <w:p w14:paraId="14615E38" w14:textId="77777777" w:rsidR="00E9674C" w:rsidRPr="00E9674C" w:rsidRDefault="00E9674C" w:rsidP="00E9674C">
      <w:pPr>
        <w:pStyle w:val="10Listing"/>
        <w:numPr>
          <w:ilvl w:val="0"/>
          <w:numId w:val="25"/>
        </w:numPr>
      </w:pPr>
      <w:r w:rsidRPr="00E9674C">
        <w:t>Praise to God</w:t>
      </w:r>
    </w:p>
    <w:p w14:paraId="766853B2" w14:textId="77777777" w:rsidR="00E9674C" w:rsidRPr="00E9674C" w:rsidRDefault="00E9674C" w:rsidP="00E9674C">
      <w:pPr>
        <w:pStyle w:val="10Listing"/>
        <w:numPr>
          <w:ilvl w:val="0"/>
          <w:numId w:val="25"/>
        </w:numPr>
      </w:pPr>
      <w:r w:rsidRPr="00E9674C">
        <w:t>Name of supervisors</w:t>
      </w:r>
    </w:p>
    <w:p w14:paraId="1B5FCD33" w14:textId="77777777" w:rsidR="00E9674C" w:rsidRPr="00E9674C" w:rsidRDefault="00E9674C" w:rsidP="00E9674C">
      <w:pPr>
        <w:pStyle w:val="10Listing"/>
        <w:numPr>
          <w:ilvl w:val="0"/>
          <w:numId w:val="25"/>
        </w:numPr>
      </w:pPr>
      <w:r w:rsidRPr="00E9674C">
        <w:t>The faculty/institute/school/department where the research was held</w:t>
      </w:r>
    </w:p>
    <w:p w14:paraId="454FE8FB" w14:textId="77777777" w:rsidR="00E9674C" w:rsidRPr="00E9674C" w:rsidRDefault="00E9674C" w:rsidP="00E9674C">
      <w:pPr>
        <w:pStyle w:val="10Listing"/>
        <w:numPr>
          <w:ilvl w:val="0"/>
          <w:numId w:val="25"/>
        </w:numPr>
      </w:pPr>
      <w:r w:rsidRPr="00E9674C">
        <w:t>Financial sponsors</w:t>
      </w:r>
    </w:p>
    <w:p w14:paraId="25A9BBA7" w14:textId="77777777" w:rsidR="00E9674C" w:rsidRDefault="00E9674C" w:rsidP="00E9674C">
      <w:pPr>
        <w:pStyle w:val="10Listing"/>
        <w:numPr>
          <w:ilvl w:val="0"/>
          <w:numId w:val="25"/>
        </w:numPr>
      </w:pPr>
      <w:r w:rsidRPr="00E9674C">
        <w:t>General dedication</w:t>
      </w:r>
    </w:p>
    <w:p w14:paraId="7B90C0AB" w14:textId="77777777" w:rsidR="00E9674C" w:rsidRDefault="00E9674C" w:rsidP="00E9674C">
      <w:pPr>
        <w:pStyle w:val="06cAcknowledgement-Normal02"/>
      </w:pPr>
      <w:r>
        <w:t xml:space="preserve">Example: Praise to Allah the </w:t>
      </w:r>
      <w:proofErr w:type="gramStart"/>
      <w:r>
        <w:t>almighty,…</w:t>
      </w:r>
      <w:proofErr w:type="gramEnd"/>
    </w:p>
    <w:p w14:paraId="7B3C5980" w14:textId="77777777" w:rsidR="007A7DED" w:rsidRPr="00651F99" w:rsidRDefault="007A7DED" w:rsidP="00E9674C">
      <w:pPr>
        <w:pStyle w:val="06cAcknowledgement-Normal02"/>
      </w:pPr>
      <w:r w:rsidRPr="00651F99">
        <w:t xml:space="preserve">I am very fortunate to have Associate Professor Dr Faizal Mohammed as </w:t>
      </w:r>
      <w:r w:rsidR="00B83BA5">
        <w:t>my</w:t>
      </w:r>
      <w:r w:rsidRPr="00651F99">
        <w:t xml:space="preserve"> research supervisor. </w:t>
      </w:r>
    </w:p>
    <w:p w14:paraId="55428D98" w14:textId="77777777" w:rsidR="007A7DED" w:rsidRPr="00651F99" w:rsidRDefault="007A7DED" w:rsidP="0065016A">
      <w:pPr>
        <w:pStyle w:val="06cAcknowledgement-Normal02"/>
      </w:pPr>
      <w:r w:rsidRPr="00651F99">
        <w:t>I would like to express my high appreciation to my co-supervisor Dr Irina Kuzmina, …</w:t>
      </w:r>
    </w:p>
    <w:p w14:paraId="753ED110" w14:textId="77777777" w:rsidR="007A7DED" w:rsidRDefault="007A7DED" w:rsidP="0065016A">
      <w:pPr>
        <w:pStyle w:val="06cAcknowledgement-Normal02"/>
      </w:pPr>
      <w:r w:rsidRPr="00651F99">
        <w:t xml:space="preserve">I gratefully acknowledge financial support provided by JPA under Hadiah Latihan Persekutuan (HLP) 2014, </w:t>
      </w:r>
    </w:p>
    <w:p w14:paraId="05E752A5" w14:textId="77777777" w:rsidR="00E9674C" w:rsidRPr="00651F99" w:rsidRDefault="00E9674C" w:rsidP="00E9674C">
      <w:pPr>
        <w:pStyle w:val="06cAcknowledgement-Normal02"/>
      </w:pPr>
      <w:r w:rsidRPr="00651F99">
        <w:t xml:space="preserve">Moreover, I am grateful to Malaysian PSA team, </w:t>
      </w:r>
    </w:p>
    <w:p w14:paraId="165A32ED" w14:textId="77777777" w:rsidR="00E9674C" w:rsidRPr="00651F99" w:rsidRDefault="00E9674C" w:rsidP="00E9674C">
      <w:pPr>
        <w:pStyle w:val="06cAcknowledgement-Normal02"/>
      </w:pPr>
      <w:r w:rsidRPr="00651F99">
        <w:t>I would like to thank all post graduate students of UKM power research group for their help, friendship, and creating a pleasant working environment throughout my years in UKM.</w:t>
      </w:r>
    </w:p>
    <w:p w14:paraId="1D605D4E" w14:textId="77777777" w:rsidR="00E9674C" w:rsidRPr="00651F99" w:rsidRDefault="00E9674C" w:rsidP="00E9674C">
      <w:pPr>
        <w:pStyle w:val="06cAcknowledgement-Normal02"/>
      </w:pPr>
      <w:r w:rsidRPr="00651F99">
        <w:t>To my dearest husband, Mr Kamal, my beloved Mak, Puan Hajjah Masumi binti Surat, …</w:t>
      </w:r>
    </w:p>
    <w:p w14:paraId="14E83D73" w14:textId="77777777" w:rsidR="00E9674C" w:rsidRPr="00651F99" w:rsidRDefault="00E9674C" w:rsidP="0065016A">
      <w:pPr>
        <w:pStyle w:val="06cAcknowledgement-Normal02"/>
      </w:pPr>
    </w:p>
    <w:p w14:paraId="2C8A1C87" w14:textId="77777777" w:rsidR="007A7DED" w:rsidRPr="00651F99" w:rsidRDefault="007A7DED" w:rsidP="0065016A">
      <w:pPr>
        <w:pStyle w:val="07Heading0a-AbstrakAbstract"/>
      </w:pPr>
      <w:bookmarkStart w:id="10" w:name="_Toc68453016"/>
      <w:r w:rsidRPr="00651F99">
        <w:lastRenderedPageBreak/>
        <w:t>ABSTRAK</w:t>
      </w:r>
      <w:bookmarkEnd w:id="10"/>
    </w:p>
    <w:p w14:paraId="49751FEA" w14:textId="77777777" w:rsidR="007A7DED" w:rsidRDefault="00E9674C" w:rsidP="00E9674C">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14:paraId="2D5628AE" w14:textId="77777777" w:rsidR="00E9674C" w:rsidRDefault="00E9674C" w:rsidP="0065016A">
      <w:pPr>
        <w:pStyle w:val="NoSpacing"/>
      </w:pPr>
    </w:p>
    <w:p w14:paraId="5D63586D" w14:textId="77777777" w:rsidR="00E9674C" w:rsidRDefault="00E9674C" w:rsidP="00E9674C">
      <w:pPr>
        <w:pStyle w:val="NoSpacing"/>
        <w:jc w:val="center"/>
      </w:pPr>
      <w:r>
        <w:rPr>
          <w:noProof/>
        </w:rPr>
        <mc:AlternateContent>
          <mc:Choice Requires="wps">
            <w:drawing>
              <wp:inline distT="0" distB="0" distL="0" distR="0" wp14:anchorId="05529224" wp14:editId="4BBD20AE">
                <wp:extent cx="3698789" cy="1673390"/>
                <wp:effectExtent l="12700" t="12700" r="10160" b="15875"/>
                <wp:docPr id="8" name="Rounded Rectangle 8"/>
                <wp:cNvGraphicFramePr/>
                <a:graphic xmlns:a="http://schemas.openxmlformats.org/drawingml/2006/main">
                  <a:graphicData uri="http://schemas.microsoft.com/office/word/2010/wordprocessingShape">
                    <wps:wsp>
                      <wps:cNvSpPr/>
                      <wps:spPr>
                        <a:xfrm>
                          <a:off x="0" y="0"/>
                          <a:ext cx="3698789" cy="167339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A9341CE" w14:textId="77777777" w:rsidR="00750C4E" w:rsidRDefault="00750C4E" w:rsidP="00905A15">
                            <w:pPr>
                              <w:pStyle w:val="20Table-Contents-Center"/>
                            </w:pPr>
                            <w:r>
                              <w:t>[</w:t>
                            </w:r>
                            <w:r w:rsidRPr="00E9674C">
                              <w:t>Please discard after reading</w:t>
                            </w:r>
                            <w:r>
                              <w:t>]</w:t>
                            </w:r>
                          </w:p>
                          <w:p w14:paraId="7E507C09" w14:textId="77777777" w:rsidR="00750C4E" w:rsidRDefault="00750C4E" w:rsidP="00905A15">
                            <w:pPr>
                              <w:pStyle w:val="20Table-Contents-Center"/>
                            </w:pPr>
                          </w:p>
                          <w:p w14:paraId="70B35D60" w14:textId="77777777" w:rsidR="00750C4E" w:rsidRDefault="00750C4E" w:rsidP="00905A15">
                            <w:pPr>
                              <w:pStyle w:val="20Table-Contents-Center"/>
                            </w:pPr>
                            <w:r>
                              <w:t>An abstract should not include the following information:</w:t>
                            </w:r>
                          </w:p>
                          <w:p w14:paraId="2C1232AC" w14:textId="77777777" w:rsidR="00750C4E" w:rsidRDefault="00750C4E" w:rsidP="00905A15">
                            <w:pPr>
                              <w:pStyle w:val="20Table-Contents-Center"/>
                            </w:pPr>
                            <w:r>
                              <w:t>Additional content, corrections or any information not contained in the text of the thesis.</w:t>
                            </w:r>
                          </w:p>
                          <w:p w14:paraId="512EC1A2" w14:textId="77777777" w:rsidR="00750C4E" w:rsidRDefault="00750C4E" w:rsidP="00905A15">
                            <w:pPr>
                              <w:pStyle w:val="20Table-Contents-Center"/>
                            </w:pPr>
                            <w:r>
                              <w:t>Additional tables, illustrations and references.</w:t>
                            </w:r>
                          </w:p>
                          <w:p w14:paraId="09C732D4" w14:textId="77777777" w:rsidR="00750C4E" w:rsidRDefault="00750C4E" w:rsidP="00905A15">
                            <w:pPr>
                              <w:pStyle w:val="20Table-Contents-Center"/>
                            </w:pPr>
                            <w:r>
                              <w:t>Detailed explanations of experiments, organisms, standard procedures, techniques and instruments.</w:t>
                            </w:r>
                          </w:p>
                          <w:p w14:paraId="39F5B3BA" w14:textId="77777777" w:rsidR="00750C4E" w:rsidRDefault="00750C4E" w:rsidP="00905A15">
                            <w:pPr>
                              <w:pStyle w:val="20Table-Contents-Center"/>
                            </w:pPr>
                            <w:r>
                              <w:t>References and literature review</w:t>
                            </w:r>
                            <w:r w:rsidRPr="0071565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5529224" id="Rounded Rectangle 8" o:spid="_x0000_s1027" style="width:291.25pt;height:131.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" fillcolor="#ff8080" strokecolor="red" strokeweight="2pt">
                <v:fill color2="#ffdada" rotate="t" colors="0 #ff8080;.5 #ffb3b3;1 #ffdada" focus="100%" type="gradient"/>
                <v:textbox>
                  <w:txbxContent>
                    <w:p w14:paraId="7A9341CE" w14:textId="77777777" w:rsidR="00750C4E" w:rsidRDefault="00750C4E" w:rsidP="00905A15">
                      <w:pPr>
                        <w:pStyle w:val="20Table-Contents-Center"/>
                      </w:pPr>
                      <w:r>
                        <w:t>[</w:t>
                      </w:r>
                      <w:r w:rsidRPr="00E9674C">
                        <w:t>Please discard after reading</w:t>
                      </w:r>
                      <w:r>
                        <w:t>]</w:t>
                      </w:r>
                    </w:p>
                    <w:p w14:paraId="7E507C09" w14:textId="77777777" w:rsidR="00750C4E" w:rsidRDefault="00750C4E" w:rsidP="00905A15">
                      <w:pPr>
                        <w:pStyle w:val="20Table-Contents-Center"/>
                      </w:pPr>
                    </w:p>
                    <w:p w14:paraId="70B35D60" w14:textId="77777777" w:rsidR="00750C4E" w:rsidRDefault="00750C4E" w:rsidP="00905A15">
                      <w:pPr>
                        <w:pStyle w:val="20Table-Contents-Center"/>
                      </w:pPr>
                      <w:r>
                        <w:t>An abstract should not include the following information:</w:t>
                      </w:r>
                    </w:p>
                    <w:p w14:paraId="2C1232AC" w14:textId="77777777" w:rsidR="00750C4E" w:rsidRDefault="00750C4E" w:rsidP="00905A15">
                      <w:pPr>
                        <w:pStyle w:val="20Table-Contents-Center"/>
                      </w:pPr>
                      <w:r>
                        <w:t>Additional content, corrections or any information not contained in the text of the thesis.</w:t>
                      </w:r>
                    </w:p>
                    <w:p w14:paraId="512EC1A2" w14:textId="77777777" w:rsidR="00750C4E" w:rsidRDefault="00750C4E" w:rsidP="00905A15">
                      <w:pPr>
                        <w:pStyle w:val="20Table-Contents-Center"/>
                      </w:pPr>
                      <w:r>
                        <w:t>Additional tables, illustrations and references.</w:t>
                      </w:r>
                    </w:p>
                    <w:p w14:paraId="09C732D4" w14:textId="77777777" w:rsidR="00750C4E" w:rsidRDefault="00750C4E" w:rsidP="00905A15">
                      <w:pPr>
                        <w:pStyle w:val="20Table-Contents-Center"/>
                      </w:pPr>
                      <w:r>
                        <w:t>Detailed explanations of experiments, organisms, standard procedures, techniques and instruments.</w:t>
                      </w:r>
                    </w:p>
                    <w:p w14:paraId="39F5B3BA" w14:textId="77777777" w:rsidR="00750C4E" w:rsidRDefault="00750C4E" w:rsidP="00905A15">
                      <w:pPr>
                        <w:pStyle w:val="20Table-Contents-Center"/>
                      </w:pPr>
                      <w:r>
                        <w:t>References and literature review</w:t>
                      </w:r>
                      <w:r w:rsidRPr="00715653">
                        <w:t>:</w:t>
                      </w:r>
                    </w:p>
                  </w:txbxContent>
                </v:textbox>
                <w10:anchorlock/>
              </v:roundrect>
            </w:pict>
          </mc:Fallback>
        </mc:AlternateContent>
      </w:r>
    </w:p>
    <w:p w14:paraId="474436CC" w14:textId="77777777" w:rsidR="00E9674C" w:rsidRDefault="00E9674C" w:rsidP="00E9674C">
      <w:pPr>
        <w:pStyle w:val="NoSpacing"/>
        <w:jc w:val="center"/>
      </w:pPr>
    </w:p>
    <w:p w14:paraId="1EF70ADA" w14:textId="77777777" w:rsidR="00E9674C" w:rsidRPr="00651F99" w:rsidRDefault="00E9674C" w:rsidP="00E9674C">
      <w:pPr>
        <w:pStyle w:val="NoSpacing"/>
        <w:jc w:val="center"/>
      </w:pPr>
      <w:r>
        <w:rPr>
          <w:noProof/>
        </w:rPr>
        <mc:AlternateContent>
          <mc:Choice Requires="wps">
            <w:drawing>
              <wp:inline distT="0" distB="0" distL="0" distR="0" wp14:anchorId="319B967E" wp14:editId="38E92D1A">
                <wp:extent cx="3698789" cy="1110953"/>
                <wp:effectExtent l="12700" t="12700" r="10160" b="6985"/>
                <wp:docPr id="13" name="Rounded Rectangle 13"/>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5ED4AA7" w14:textId="77777777" w:rsidR="00750C4E" w:rsidRDefault="00750C4E" w:rsidP="00905A15">
                            <w:pPr>
                              <w:pStyle w:val="20Table-Contents-Center"/>
                            </w:pPr>
                            <w:r>
                              <w:t>[</w:t>
                            </w:r>
                            <w:r w:rsidRPr="00E9674C">
                              <w:t>Please discard after reading</w:t>
                            </w:r>
                            <w:r>
                              <w:t>]</w:t>
                            </w:r>
                          </w:p>
                          <w:p w14:paraId="2B55E6B3" w14:textId="77777777" w:rsidR="00750C4E" w:rsidRDefault="00750C4E" w:rsidP="00905A15">
                            <w:pPr>
                              <w:pStyle w:val="20Table-Contents-Center"/>
                            </w:pPr>
                          </w:p>
                          <w:p w14:paraId="19802896" w14:textId="77777777"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19B967E" id="Rounded Rectangle 13"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" fillcolor="#ff8080" strokecolor="red" strokeweight="2pt">
                <v:fill color2="#ffdada" rotate="t" colors="0 #ff8080;.5 #ffb3b3;1 #ffdada" focus="100%" type="gradient"/>
                <v:textbox>
                  <w:txbxContent>
                    <w:p w14:paraId="75ED4AA7" w14:textId="77777777" w:rsidR="00750C4E" w:rsidRDefault="00750C4E" w:rsidP="00905A15">
                      <w:pPr>
                        <w:pStyle w:val="20Table-Contents-Center"/>
                      </w:pPr>
                      <w:r>
                        <w:t>[</w:t>
                      </w:r>
                      <w:r w:rsidRPr="00E9674C">
                        <w:t>Please discard after reading</w:t>
                      </w:r>
                      <w:r>
                        <w:t>]</w:t>
                      </w:r>
                    </w:p>
                    <w:p w14:paraId="2B55E6B3" w14:textId="77777777" w:rsidR="00750C4E" w:rsidRDefault="00750C4E" w:rsidP="00905A15">
                      <w:pPr>
                        <w:pStyle w:val="20Table-Contents-Center"/>
                      </w:pPr>
                    </w:p>
                    <w:p w14:paraId="19802896" w14:textId="77777777"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v:textbox>
                <w10:anchorlock/>
              </v:roundrect>
            </w:pict>
          </mc:Fallback>
        </mc:AlternateContent>
      </w:r>
    </w:p>
    <w:p w14:paraId="0667FF67" w14:textId="77777777" w:rsidR="007A7DED" w:rsidRPr="00651F99" w:rsidRDefault="007A7DED" w:rsidP="00827FAB">
      <w:pPr>
        <w:pStyle w:val="07Heading0a-AbstrakAbstract"/>
      </w:pPr>
      <w:bookmarkStart w:id="11" w:name="_Toc68453017"/>
      <w:r w:rsidRPr="00651F99">
        <w:lastRenderedPageBreak/>
        <w:t>ABSTRACT</w:t>
      </w:r>
      <w:bookmarkEnd w:id="11"/>
    </w:p>
    <w:p w14:paraId="5EBDBA5A" w14:textId="77777777" w:rsidR="007A7DED" w:rsidRPr="00651F99" w:rsidRDefault="007A7DED" w:rsidP="00182955">
      <w:pPr>
        <w:pStyle w:val="NoSpacing"/>
      </w:pPr>
      <w:r w:rsidRPr="00651F99">
        <w:t>The recent changes in utility structures, development in renewable technologies and increased</w:t>
      </w:r>
    </w:p>
    <w:p w14:paraId="2FA307C8" w14:textId="77777777" w:rsidR="007A7DED" w:rsidRPr="00651F99" w:rsidRDefault="007A7DED" w:rsidP="00182955">
      <w:pPr>
        <w:pStyle w:val="NoSpacing"/>
      </w:pPr>
    </w:p>
    <w:p w14:paraId="1C6E4B84" w14:textId="77777777" w:rsidR="007A7DED" w:rsidRPr="00651F99" w:rsidRDefault="007A7DED" w:rsidP="00182955">
      <w:pPr>
        <w:pStyle w:val="NoSpacing"/>
      </w:pPr>
    </w:p>
    <w:p w14:paraId="4E53C1D9" w14:textId="77777777" w:rsidR="007A7DED" w:rsidRPr="00651F99" w:rsidRDefault="007A7DED" w:rsidP="0019101E">
      <w:pPr>
        <w:pStyle w:val="NoSpacing"/>
        <w:jc w:val="center"/>
      </w:pPr>
    </w:p>
    <w:p w14:paraId="7E4072D3" w14:textId="77777777" w:rsidR="007A7DED" w:rsidRPr="00651F99" w:rsidRDefault="0019101E" w:rsidP="00B556C7">
      <w:pPr>
        <w:pStyle w:val="09Heading0"/>
      </w:pPr>
      <w:bookmarkStart w:id="12" w:name="_Toc68453018"/>
      <w:r w:rsidRPr="0019101E">
        <w:rPr>
          <w:noProof/>
        </w:rPr>
        <w:lastRenderedPageBreak/>
        <mc:AlternateContent>
          <mc:Choice Requires="wps">
            <w:drawing>
              <wp:anchor distT="0" distB="0" distL="114300" distR="114300" simplePos="0" relativeHeight="251664384" behindDoc="0" locked="0" layoutInCell="1" allowOverlap="1" wp14:anchorId="6474034D" wp14:editId="51AF9E67">
                <wp:simplePos x="0" y="0"/>
                <wp:positionH relativeFrom="column">
                  <wp:posOffset>4408170</wp:posOffset>
                </wp:positionH>
                <wp:positionV relativeFrom="paragraph">
                  <wp:posOffset>350520</wp:posOffset>
                </wp:positionV>
                <wp:extent cx="524510" cy="1379597"/>
                <wp:effectExtent l="0" t="12700" r="34290" b="93980"/>
                <wp:wrapNone/>
                <wp:docPr id="17" name="Elbow Connector 17"/>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AA14BC"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347.1pt;margin-top:27.6pt;width:41.3pt;height:10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" adj="2344" strokecolor="red" strokeweight="3pt">
                <v:stroke endarrow="block"/>
              </v:shape>
            </w:pict>
          </mc:Fallback>
        </mc:AlternateContent>
      </w:r>
      <w:r w:rsidRPr="0019101E">
        <w:rPr>
          <w:noProof/>
        </w:rPr>
        <mc:AlternateContent>
          <mc:Choice Requires="wps">
            <w:drawing>
              <wp:anchor distT="0" distB="0" distL="114300" distR="114300" simplePos="0" relativeHeight="251662336" behindDoc="0" locked="0" layoutInCell="1" allowOverlap="1" wp14:anchorId="595CB1CE" wp14:editId="541E0440">
                <wp:simplePos x="0" y="0"/>
                <wp:positionH relativeFrom="column">
                  <wp:posOffset>4930140</wp:posOffset>
                </wp:positionH>
                <wp:positionV relativeFrom="paragraph">
                  <wp:posOffset>834390</wp:posOffset>
                </wp:positionV>
                <wp:extent cx="481965" cy="2477770"/>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1965" cy="24777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D4F621" id="Rectangle 14" o:spid="_x0000_s1026" style="position:absolute;margin-left:388.2pt;margin-top:65.7pt;width:37.95pt;height:19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" filled="f" strokecolor="red" strokeweight="3pt"/>
            </w:pict>
          </mc:Fallback>
        </mc:AlternateContent>
      </w:r>
      <w:r w:rsidRPr="00862C57">
        <w:rPr>
          <w:noProof/>
        </w:rPr>
        <mc:AlternateContent>
          <mc:Choice Requires="wps">
            <w:drawing>
              <wp:anchor distT="0" distB="0" distL="114300" distR="114300" simplePos="0" relativeHeight="251659264" behindDoc="0" locked="0" layoutInCell="1" allowOverlap="1" wp14:anchorId="1E95F1FB" wp14:editId="7970DEC8">
                <wp:simplePos x="0" y="0"/>
                <wp:positionH relativeFrom="column">
                  <wp:posOffset>3002280</wp:posOffset>
                </wp:positionH>
                <wp:positionV relativeFrom="paragraph">
                  <wp:posOffset>-846455</wp:posOffset>
                </wp:positionV>
                <wp:extent cx="2407285" cy="1196412"/>
                <wp:effectExtent l="0" t="0" r="18415" b="10160"/>
                <wp:wrapNone/>
                <wp:docPr id="15" name="Rounded Rectangle 15"/>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D7DBDDC" w14:textId="77777777" w:rsidR="00750C4E" w:rsidRDefault="00750C4E" w:rsidP="00905A15">
                            <w:pPr>
                              <w:pStyle w:val="20Table-Contents-Center"/>
                            </w:pPr>
                            <w:r>
                              <w:t>[</w:t>
                            </w:r>
                            <w:r w:rsidRPr="00E9674C">
                              <w:t>Please discard after reading</w:t>
                            </w:r>
                            <w:r>
                              <w:t>]</w:t>
                            </w:r>
                          </w:p>
                          <w:p w14:paraId="4BE96076" w14:textId="77777777" w:rsidR="00750C4E" w:rsidRDefault="00750C4E" w:rsidP="00905A15">
                            <w:pPr>
                              <w:pStyle w:val="20Table-Contents-Center"/>
                            </w:pPr>
                          </w:p>
                          <w:p w14:paraId="532669E7" w14:textId="77777777"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E95F1FB" id="Rounded Rectangle 15" o:spid="_x0000_s1029" style="position:absolute;left:0;text-align:left;margin-left:236.4pt;margin-top:-66.65pt;width:189.55pt;height:9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" fillcolor="#ff8080" strokecolor="red" strokeweight="2pt">
                <v:fill color2="#ffdada" rotate="t" colors="0 #ff8080;.5 #ffb3b3;1 #ffdada" focus="100%" type="gradient"/>
                <v:textbox>
                  <w:txbxContent>
                    <w:p w14:paraId="2D7DBDDC" w14:textId="77777777" w:rsidR="00750C4E" w:rsidRDefault="00750C4E" w:rsidP="00905A15">
                      <w:pPr>
                        <w:pStyle w:val="20Table-Contents-Center"/>
                      </w:pPr>
                      <w:r>
                        <w:t>[</w:t>
                      </w:r>
                      <w:r w:rsidRPr="00E9674C">
                        <w:t>Please discard after reading</w:t>
                      </w:r>
                      <w:r>
                        <w:t>]</w:t>
                      </w:r>
                    </w:p>
                    <w:p w14:paraId="4BE96076" w14:textId="77777777" w:rsidR="00750C4E" w:rsidRDefault="00750C4E" w:rsidP="00905A15">
                      <w:pPr>
                        <w:pStyle w:val="20Table-Contents-Center"/>
                      </w:pPr>
                    </w:p>
                    <w:p w14:paraId="532669E7" w14:textId="77777777"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v:textbox>
              </v:roundrect>
            </w:pict>
          </mc:Fallback>
        </mc:AlternateContent>
      </w:r>
      <w:r w:rsidR="007A7DED" w:rsidRPr="00651F99">
        <w:t>TABLE OF CONTENTS</w:t>
      </w:r>
      <w:bookmarkEnd w:id="12"/>
    </w:p>
    <w:p w14:paraId="0982166C" w14:textId="77777777" w:rsidR="0019101E" w:rsidRPr="00651F99" w:rsidRDefault="0019101E" w:rsidP="00606DA6">
      <w:pPr>
        <w:pStyle w:val="13aPage-Left"/>
      </w:pPr>
      <w:r w:rsidRPr="00651F99">
        <w:tab/>
      </w:r>
      <w:r w:rsidRPr="00606DA6">
        <w:t>Page</w:t>
      </w:r>
    </w:p>
    <w:p w14:paraId="5EA2D3D2" w14:textId="77777777" w:rsidR="00905A15" w:rsidRDefault="007A7DED">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00905A15" w:rsidRPr="00000F49">
          <w:rPr>
            <w:rStyle w:val="Hyperlink"/>
            <w:noProof/>
          </w:rPr>
          <w:t>DECLARATION</w:t>
        </w:r>
        <w:r w:rsidR="00905A15">
          <w:rPr>
            <w:webHidden/>
          </w:rPr>
          <w:tab/>
        </w:r>
        <w:r w:rsidR="00905A15">
          <w:rPr>
            <w:webHidden/>
          </w:rPr>
          <w:fldChar w:fldCharType="begin"/>
        </w:r>
        <w:r w:rsidR="00905A15">
          <w:rPr>
            <w:webHidden/>
          </w:rPr>
          <w:instrText xml:space="preserve"> PAGEREF _Toc68453014 \h </w:instrText>
        </w:r>
        <w:r w:rsidR="00905A15">
          <w:rPr>
            <w:webHidden/>
          </w:rPr>
        </w:r>
        <w:r w:rsidR="00905A15">
          <w:rPr>
            <w:webHidden/>
          </w:rPr>
          <w:fldChar w:fldCharType="separate"/>
        </w:r>
        <w:r w:rsidR="00905A15">
          <w:rPr>
            <w:webHidden/>
          </w:rPr>
          <w:t>iii</w:t>
        </w:r>
        <w:r w:rsidR="00905A15">
          <w:rPr>
            <w:webHidden/>
          </w:rPr>
          <w:fldChar w:fldCharType="end"/>
        </w:r>
      </w:hyperlink>
    </w:p>
    <w:p w14:paraId="27A50E09" w14:textId="77777777" w:rsidR="00905A15" w:rsidRDefault="00905A15">
      <w:pPr>
        <w:pStyle w:val="TOC1"/>
        <w:rPr>
          <w:rFonts w:asciiTheme="minorHAnsi" w:eastAsiaTheme="minorEastAsia" w:hAnsiTheme="minorHAnsi" w:cstheme="minorBidi"/>
          <w:b w:val="0"/>
          <w:bCs w:val="0"/>
          <w:lang w:val="en-MY"/>
        </w:rPr>
      </w:pPr>
      <w:hyperlink w:anchor="_Toc68453015" w:history="1">
        <w:r w:rsidRPr="00000F49">
          <w:rPr>
            <w:rStyle w:val="Hyperlink"/>
            <w:noProof/>
          </w:rPr>
          <w:t>ACKNOWLEDGEMENT</w:t>
        </w:r>
        <w:r>
          <w:rPr>
            <w:webHidden/>
          </w:rPr>
          <w:tab/>
        </w:r>
        <w:r>
          <w:rPr>
            <w:webHidden/>
          </w:rPr>
          <w:fldChar w:fldCharType="begin"/>
        </w:r>
        <w:r>
          <w:rPr>
            <w:webHidden/>
          </w:rPr>
          <w:instrText xml:space="preserve"> PAGEREF _Toc68453015 \h </w:instrText>
        </w:r>
        <w:r>
          <w:rPr>
            <w:webHidden/>
          </w:rPr>
        </w:r>
        <w:r>
          <w:rPr>
            <w:webHidden/>
          </w:rPr>
          <w:fldChar w:fldCharType="separate"/>
        </w:r>
        <w:r>
          <w:rPr>
            <w:webHidden/>
          </w:rPr>
          <w:t>iv</w:t>
        </w:r>
        <w:r>
          <w:rPr>
            <w:webHidden/>
          </w:rPr>
          <w:fldChar w:fldCharType="end"/>
        </w:r>
      </w:hyperlink>
    </w:p>
    <w:p w14:paraId="02183495" w14:textId="77777777" w:rsidR="00905A15" w:rsidRDefault="00905A15">
      <w:pPr>
        <w:pStyle w:val="TOC1"/>
        <w:rPr>
          <w:rFonts w:asciiTheme="minorHAnsi" w:eastAsiaTheme="minorEastAsia" w:hAnsiTheme="minorHAnsi" w:cstheme="minorBidi"/>
          <w:b w:val="0"/>
          <w:bCs w:val="0"/>
          <w:lang w:val="en-MY"/>
        </w:rPr>
      </w:pPr>
      <w:hyperlink w:anchor="_Toc68453016" w:history="1">
        <w:r w:rsidRPr="00000F49">
          <w:rPr>
            <w:rStyle w:val="Hyperlink"/>
            <w:noProof/>
          </w:rPr>
          <w:t>ABSTRAK</w:t>
        </w:r>
        <w:r>
          <w:rPr>
            <w:webHidden/>
          </w:rPr>
          <w:tab/>
        </w:r>
        <w:r>
          <w:rPr>
            <w:webHidden/>
          </w:rPr>
          <w:fldChar w:fldCharType="begin"/>
        </w:r>
        <w:r>
          <w:rPr>
            <w:webHidden/>
          </w:rPr>
          <w:instrText xml:space="preserve"> PAGEREF _Toc68453016 \h </w:instrText>
        </w:r>
        <w:r>
          <w:rPr>
            <w:webHidden/>
          </w:rPr>
        </w:r>
        <w:r>
          <w:rPr>
            <w:webHidden/>
          </w:rPr>
          <w:fldChar w:fldCharType="separate"/>
        </w:r>
        <w:r>
          <w:rPr>
            <w:webHidden/>
          </w:rPr>
          <w:t>v</w:t>
        </w:r>
        <w:r>
          <w:rPr>
            <w:webHidden/>
          </w:rPr>
          <w:fldChar w:fldCharType="end"/>
        </w:r>
      </w:hyperlink>
    </w:p>
    <w:p w14:paraId="75A5EC47" w14:textId="77777777" w:rsidR="00905A15" w:rsidRDefault="00905A15">
      <w:pPr>
        <w:pStyle w:val="TOC1"/>
        <w:rPr>
          <w:rFonts w:asciiTheme="minorHAnsi" w:eastAsiaTheme="minorEastAsia" w:hAnsiTheme="minorHAnsi" w:cstheme="minorBidi"/>
          <w:b w:val="0"/>
          <w:bCs w:val="0"/>
          <w:lang w:val="en-MY"/>
        </w:rPr>
      </w:pPr>
      <w:hyperlink w:anchor="_Toc68453017" w:history="1">
        <w:r w:rsidRPr="00000F49">
          <w:rPr>
            <w:rStyle w:val="Hyperlink"/>
            <w:noProof/>
          </w:rPr>
          <w:t>ABSTRACT</w:t>
        </w:r>
        <w:r>
          <w:rPr>
            <w:webHidden/>
          </w:rPr>
          <w:tab/>
        </w:r>
        <w:r>
          <w:rPr>
            <w:webHidden/>
          </w:rPr>
          <w:fldChar w:fldCharType="begin"/>
        </w:r>
        <w:r>
          <w:rPr>
            <w:webHidden/>
          </w:rPr>
          <w:instrText xml:space="preserve"> PAGEREF _Toc68453017 \h </w:instrText>
        </w:r>
        <w:r>
          <w:rPr>
            <w:webHidden/>
          </w:rPr>
        </w:r>
        <w:r>
          <w:rPr>
            <w:webHidden/>
          </w:rPr>
          <w:fldChar w:fldCharType="separate"/>
        </w:r>
        <w:r>
          <w:rPr>
            <w:webHidden/>
          </w:rPr>
          <w:t>vi</w:t>
        </w:r>
        <w:r>
          <w:rPr>
            <w:webHidden/>
          </w:rPr>
          <w:fldChar w:fldCharType="end"/>
        </w:r>
      </w:hyperlink>
    </w:p>
    <w:p w14:paraId="796649D1" w14:textId="77777777" w:rsidR="00905A15" w:rsidRDefault="00905A15">
      <w:pPr>
        <w:pStyle w:val="TOC1"/>
        <w:rPr>
          <w:rFonts w:asciiTheme="minorHAnsi" w:eastAsiaTheme="minorEastAsia" w:hAnsiTheme="minorHAnsi" w:cstheme="minorBidi"/>
          <w:b w:val="0"/>
          <w:bCs w:val="0"/>
          <w:lang w:val="en-MY"/>
        </w:rPr>
      </w:pPr>
      <w:hyperlink w:anchor="_Toc68453018" w:history="1">
        <w:r w:rsidRPr="00000F49">
          <w:rPr>
            <w:rStyle w:val="Hyperlink"/>
            <w:noProof/>
          </w:rPr>
          <w:t>TABLE OF CONTENTS</w:t>
        </w:r>
        <w:r>
          <w:rPr>
            <w:webHidden/>
          </w:rPr>
          <w:tab/>
        </w:r>
        <w:r>
          <w:rPr>
            <w:webHidden/>
          </w:rPr>
          <w:fldChar w:fldCharType="begin"/>
        </w:r>
        <w:r>
          <w:rPr>
            <w:webHidden/>
          </w:rPr>
          <w:instrText xml:space="preserve"> PAGEREF _Toc68453018 \h </w:instrText>
        </w:r>
        <w:r>
          <w:rPr>
            <w:webHidden/>
          </w:rPr>
        </w:r>
        <w:r>
          <w:rPr>
            <w:webHidden/>
          </w:rPr>
          <w:fldChar w:fldCharType="separate"/>
        </w:r>
        <w:r>
          <w:rPr>
            <w:webHidden/>
          </w:rPr>
          <w:t>vii</w:t>
        </w:r>
        <w:r>
          <w:rPr>
            <w:webHidden/>
          </w:rPr>
          <w:fldChar w:fldCharType="end"/>
        </w:r>
      </w:hyperlink>
    </w:p>
    <w:p w14:paraId="642AC897" w14:textId="77777777" w:rsidR="00905A15" w:rsidRDefault="00905A15">
      <w:pPr>
        <w:pStyle w:val="TOC1"/>
        <w:rPr>
          <w:rFonts w:asciiTheme="minorHAnsi" w:eastAsiaTheme="minorEastAsia" w:hAnsiTheme="minorHAnsi" w:cstheme="minorBidi"/>
          <w:b w:val="0"/>
          <w:bCs w:val="0"/>
          <w:lang w:val="en-MY"/>
        </w:rPr>
      </w:pPr>
      <w:hyperlink w:anchor="_Toc68453019" w:history="1">
        <w:r w:rsidRPr="00000F49">
          <w:rPr>
            <w:rStyle w:val="Hyperlink"/>
            <w:noProof/>
          </w:rPr>
          <w:t>LIST OF TABLES</w:t>
        </w:r>
        <w:r>
          <w:rPr>
            <w:webHidden/>
          </w:rPr>
          <w:tab/>
        </w:r>
        <w:r>
          <w:rPr>
            <w:webHidden/>
          </w:rPr>
          <w:fldChar w:fldCharType="begin"/>
        </w:r>
        <w:r>
          <w:rPr>
            <w:webHidden/>
          </w:rPr>
          <w:instrText xml:space="preserve"> PAGEREF _Toc68453019 \h </w:instrText>
        </w:r>
        <w:r>
          <w:rPr>
            <w:webHidden/>
          </w:rPr>
        </w:r>
        <w:r>
          <w:rPr>
            <w:webHidden/>
          </w:rPr>
          <w:fldChar w:fldCharType="separate"/>
        </w:r>
        <w:r>
          <w:rPr>
            <w:webHidden/>
          </w:rPr>
          <w:t>x</w:t>
        </w:r>
        <w:r>
          <w:rPr>
            <w:webHidden/>
          </w:rPr>
          <w:fldChar w:fldCharType="end"/>
        </w:r>
      </w:hyperlink>
    </w:p>
    <w:p w14:paraId="585E37D3" w14:textId="77777777" w:rsidR="00905A15" w:rsidRDefault="00905A15">
      <w:pPr>
        <w:pStyle w:val="TOC1"/>
        <w:rPr>
          <w:rFonts w:asciiTheme="minorHAnsi" w:eastAsiaTheme="minorEastAsia" w:hAnsiTheme="minorHAnsi" w:cstheme="minorBidi"/>
          <w:b w:val="0"/>
          <w:bCs w:val="0"/>
          <w:lang w:val="en-MY"/>
        </w:rPr>
      </w:pPr>
      <w:hyperlink w:anchor="_Toc68453020" w:history="1">
        <w:r w:rsidRPr="00000F49">
          <w:rPr>
            <w:rStyle w:val="Hyperlink"/>
            <w:noProof/>
          </w:rPr>
          <w:t>LIST OF ILLUSTRATIONS</w:t>
        </w:r>
        <w:r>
          <w:rPr>
            <w:webHidden/>
          </w:rPr>
          <w:tab/>
        </w:r>
        <w:r>
          <w:rPr>
            <w:webHidden/>
          </w:rPr>
          <w:fldChar w:fldCharType="begin"/>
        </w:r>
        <w:r>
          <w:rPr>
            <w:webHidden/>
          </w:rPr>
          <w:instrText xml:space="preserve"> PAGEREF _Toc68453020 \h </w:instrText>
        </w:r>
        <w:r>
          <w:rPr>
            <w:webHidden/>
          </w:rPr>
        </w:r>
        <w:r>
          <w:rPr>
            <w:webHidden/>
          </w:rPr>
          <w:fldChar w:fldCharType="separate"/>
        </w:r>
        <w:r>
          <w:rPr>
            <w:webHidden/>
          </w:rPr>
          <w:t>xi</w:t>
        </w:r>
        <w:r>
          <w:rPr>
            <w:webHidden/>
          </w:rPr>
          <w:fldChar w:fldCharType="end"/>
        </w:r>
      </w:hyperlink>
    </w:p>
    <w:p w14:paraId="319073DE" w14:textId="77777777" w:rsidR="00905A15" w:rsidRDefault="00905A15">
      <w:pPr>
        <w:pStyle w:val="TOC1"/>
        <w:rPr>
          <w:rFonts w:asciiTheme="minorHAnsi" w:eastAsiaTheme="minorEastAsia" w:hAnsiTheme="minorHAnsi" w:cstheme="minorBidi"/>
          <w:b w:val="0"/>
          <w:bCs w:val="0"/>
          <w:lang w:val="en-MY"/>
        </w:rPr>
      </w:pPr>
      <w:hyperlink w:anchor="_Toc68453021" w:history="1">
        <w:r w:rsidRPr="00000F49">
          <w:rPr>
            <w:rStyle w:val="Hyperlink"/>
            <w:noProof/>
          </w:rPr>
          <w:t>LIST OF ABBREVIATIONS</w:t>
        </w:r>
        <w:r>
          <w:rPr>
            <w:webHidden/>
          </w:rPr>
          <w:tab/>
        </w:r>
        <w:r>
          <w:rPr>
            <w:webHidden/>
          </w:rPr>
          <w:fldChar w:fldCharType="begin"/>
        </w:r>
        <w:r>
          <w:rPr>
            <w:webHidden/>
          </w:rPr>
          <w:instrText xml:space="preserve"> PAGEREF _Toc68453021 \h </w:instrText>
        </w:r>
        <w:r>
          <w:rPr>
            <w:webHidden/>
          </w:rPr>
        </w:r>
        <w:r>
          <w:rPr>
            <w:webHidden/>
          </w:rPr>
          <w:fldChar w:fldCharType="separate"/>
        </w:r>
        <w:r>
          <w:rPr>
            <w:webHidden/>
          </w:rPr>
          <w:t>xii</w:t>
        </w:r>
        <w:r>
          <w:rPr>
            <w:webHidden/>
          </w:rPr>
          <w:fldChar w:fldCharType="end"/>
        </w:r>
      </w:hyperlink>
    </w:p>
    <w:p w14:paraId="0DB9D9CD" w14:textId="77777777" w:rsidR="00905A15" w:rsidRDefault="00905A15">
      <w:pPr>
        <w:pStyle w:val="TOC1"/>
        <w:rPr>
          <w:rFonts w:asciiTheme="minorHAnsi" w:eastAsiaTheme="minorEastAsia" w:hAnsiTheme="minorHAnsi" w:cstheme="minorBidi"/>
          <w:b w:val="0"/>
          <w:bCs w:val="0"/>
          <w:lang w:val="en-MY"/>
        </w:rPr>
      </w:pPr>
      <w:hyperlink w:anchor="_Toc68453022" w:history="1">
        <w:r w:rsidRPr="00000F49">
          <w:rPr>
            <w:rStyle w:val="Hyperlink"/>
            <w:noProof/>
          </w:rPr>
          <w:t>LIST OF CASES</w:t>
        </w:r>
        <w:r>
          <w:rPr>
            <w:webHidden/>
          </w:rPr>
          <w:tab/>
        </w:r>
        <w:r>
          <w:rPr>
            <w:webHidden/>
          </w:rPr>
          <w:fldChar w:fldCharType="begin"/>
        </w:r>
        <w:r>
          <w:rPr>
            <w:webHidden/>
          </w:rPr>
          <w:instrText xml:space="preserve"> PAGEREF _Toc68453022 \h </w:instrText>
        </w:r>
        <w:r>
          <w:rPr>
            <w:webHidden/>
          </w:rPr>
        </w:r>
        <w:r>
          <w:rPr>
            <w:webHidden/>
          </w:rPr>
          <w:fldChar w:fldCharType="separate"/>
        </w:r>
        <w:r>
          <w:rPr>
            <w:webHidden/>
          </w:rPr>
          <w:t>xiii</w:t>
        </w:r>
        <w:r>
          <w:rPr>
            <w:webHidden/>
          </w:rPr>
          <w:fldChar w:fldCharType="end"/>
        </w:r>
      </w:hyperlink>
    </w:p>
    <w:p w14:paraId="2DE55242" w14:textId="77777777" w:rsidR="00905A15" w:rsidRDefault="00905A15">
      <w:pPr>
        <w:pStyle w:val="TOC2"/>
        <w:rPr>
          <w:rFonts w:asciiTheme="minorHAnsi" w:eastAsiaTheme="minorEastAsia" w:hAnsiTheme="minorHAnsi" w:cstheme="minorBidi"/>
          <w:b w:val="0"/>
          <w:bCs w:val="0"/>
          <w:caps w:val="0"/>
          <w:lang w:val="en-MY"/>
        </w:rPr>
      </w:pPr>
      <w:hyperlink w:anchor="_Toc68453023" w:history="1">
        <w:r w:rsidRPr="00000F49">
          <w:rPr>
            <w:rStyle w:val="Hyperlink"/>
            <w:noProof/>
          </w:rPr>
          <w:t>CHAPTER I</w:t>
        </w:r>
        <w:r w:rsidRPr="00000F49">
          <w:rPr>
            <w:rStyle w:val="Hyperlink"/>
            <w:noProof/>
          </w:rPr>
          <w:tab/>
          <w:t>Introduction</w:t>
        </w:r>
      </w:hyperlink>
    </w:p>
    <w:p w14:paraId="51917E13" w14:textId="77777777" w:rsidR="00905A15" w:rsidRDefault="00905A15">
      <w:pPr>
        <w:pStyle w:val="TOC4"/>
        <w:rPr>
          <w:rFonts w:asciiTheme="minorHAnsi" w:hAnsiTheme="minorHAnsi" w:cstheme="minorBidi"/>
          <w:lang w:val="en-MY"/>
        </w:rPr>
      </w:pPr>
      <w:hyperlink w:anchor="_Toc68453024" w:history="1">
        <w:r w:rsidRPr="00000F49">
          <w:rPr>
            <w:rStyle w:val="Hyperlink"/>
            <w:rFonts w:cs="Times New Roman"/>
            <w:bCs/>
            <w:noProof/>
            <w:lang w:val="en-US"/>
          </w:rPr>
          <w:t>1.1</w:t>
        </w:r>
        <w:r w:rsidRPr="00000F49">
          <w:rPr>
            <w:rStyle w:val="Hyperlink"/>
            <w:noProof/>
            <w:lang w:val="en-US"/>
          </w:rPr>
          <w:tab/>
          <w:t>Research Background</w:t>
        </w:r>
        <w:r>
          <w:rPr>
            <w:webHidden/>
          </w:rPr>
          <w:tab/>
        </w:r>
        <w:r>
          <w:rPr>
            <w:webHidden/>
          </w:rPr>
          <w:fldChar w:fldCharType="begin"/>
        </w:r>
        <w:r>
          <w:rPr>
            <w:webHidden/>
          </w:rPr>
          <w:instrText xml:space="preserve"> PAGEREF _Toc68453024 \h </w:instrText>
        </w:r>
        <w:r>
          <w:rPr>
            <w:webHidden/>
          </w:rPr>
        </w:r>
        <w:r>
          <w:rPr>
            <w:webHidden/>
          </w:rPr>
          <w:fldChar w:fldCharType="separate"/>
        </w:r>
        <w:r>
          <w:rPr>
            <w:webHidden/>
          </w:rPr>
          <w:t>1</w:t>
        </w:r>
        <w:r>
          <w:rPr>
            <w:webHidden/>
          </w:rPr>
          <w:fldChar w:fldCharType="end"/>
        </w:r>
      </w:hyperlink>
    </w:p>
    <w:p w14:paraId="559E7F69" w14:textId="77777777" w:rsidR="00905A15" w:rsidRDefault="00905A15">
      <w:pPr>
        <w:pStyle w:val="TOC4"/>
        <w:rPr>
          <w:rFonts w:asciiTheme="minorHAnsi" w:hAnsiTheme="minorHAnsi" w:cstheme="minorBidi"/>
          <w:lang w:val="en-MY"/>
        </w:rPr>
      </w:pPr>
      <w:hyperlink w:anchor="_Toc68453025" w:history="1">
        <w:r w:rsidRPr="00000F49">
          <w:rPr>
            <w:rStyle w:val="Hyperlink"/>
            <w:rFonts w:cs="Times New Roman"/>
            <w:bCs/>
            <w:noProof/>
            <w:lang w:val="en-US"/>
          </w:rPr>
          <w:t>1.2</w:t>
        </w:r>
        <w:r w:rsidRPr="00000F49">
          <w:rPr>
            <w:rStyle w:val="Hyperlink"/>
            <w:noProof/>
            <w:lang w:val="en-US"/>
          </w:rPr>
          <w:tab/>
          <w:t>Problem Statement</w:t>
        </w:r>
        <w:r>
          <w:rPr>
            <w:webHidden/>
          </w:rPr>
          <w:tab/>
        </w:r>
        <w:r>
          <w:rPr>
            <w:webHidden/>
          </w:rPr>
          <w:fldChar w:fldCharType="begin"/>
        </w:r>
        <w:r>
          <w:rPr>
            <w:webHidden/>
          </w:rPr>
          <w:instrText xml:space="preserve"> PAGEREF _Toc68453025 \h </w:instrText>
        </w:r>
        <w:r>
          <w:rPr>
            <w:webHidden/>
          </w:rPr>
        </w:r>
        <w:r>
          <w:rPr>
            <w:webHidden/>
          </w:rPr>
          <w:fldChar w:fldCharType="separate"/>
        </w:r>
        <w:r>
          <w:rPr>
            <w:webHidden/>
          </w:rPr>
          <w:t>2</w:t>
        </w:r>
        <w:r>
          <w:rPr>
            <w:webHidden/>
          </w:rPr>
          <w:fldChar w:fldCharType="end"/>
        </w:r>
      </w:hyperlink>
    </w:p>
    <w:p w14:paraId="3C8AB730" w14:textId="77777777" w:rsidR="00905A15" w:rsidRDefault="00905A15">
      <w:pPr>
        <w:pStyle w:val="TOC4"/>
        <w:rPr>
          <w:rFonts w:asciiTheme="minorHAnsi" w:hAnsiTheme="minorHAnsi" w:cstheme="minorBidi"/>
          <w:lang w:val="en-MY"/>
        </w:rPr>
      </w:pPr>
      <w:hyperlink w:anchor="_Toc68453026" w:history="1">
        <w:r w:rsidRPr="00000F49">
          <w:rPr>
            <w:rStyle w:val="Hyperlink"/>
            <w:rFonts w:cs="Times New Roman"/>
            <w:bCs/>
            <w:noProof/>
            <w:lang w:val="en-US"/>
          </w:rPr>
          <w:t>1.3</w:t>
        </w:r>
        <w:r w:rsidRPr="00000F49">
          <w:rPr>
            <w:rStyle w:val="Hyperlink"/>
            <w:noProof/>
            <w:lang w:val="en-US"/>
          </w:rPr>
          <w:tab/>
          <w:t>Objective of Research and Scope of Works</w:t>
        </w:r>
        <w:r>
          <w:rPr>
            <w:webHidden/>
          </w:rPr>
          <w:tab/>
        </w:r>
        <w:r>
          <w:rPr>
            <w:webHidden/>
          </w:rPr>
          <w:fldChar w:fldCharType="begin"/>
        </w:r>
        <w:r>
          <w:rPr>
            <w:webHidden/>
          </w:rPr>
          <w:instrText xml:space="preserve"> PAGEREF _Toc68453026 \h </w:instrText>
        </w:r>
        <w:r>
          <w:rPr>
            <w:webHidden/>
          </w:rPr>
        </w:r>
        <w:r>
          <w:rPr>
            <w:webHidden/>
          </w:rPr>
          <w:fldChar w:fldCharType="separate"/>
        </w:r>
        <w:r>
          <w:rPr>
            <w:webHidden/>
          </w:rPr>
          <w:t>3</w:t>
        </w:r>
        <w:r>
          <w:rPr>
            <w:webHidden/>
          </w:rPr>
          <w:fldChar w:fldCharType="end"/>
        </w:r>
      </w:hyperlink>
    </w:p>
    <w:p w14:paraId="30A27053" w14:textId="77777777" w:rsidR="00905A15" w:rsidRDefault="00905A15">
      <w:pPr>
        <w:pStyle w:val="TOC5"/>
        <w:rPr>
          <w:rFonts w:asciiTheme="minorHAnsi" w:eastAsiaTheme="minorEastAsia" w:hAnsiTheme="minorHAnsi" w:cstheme="minorBidi"/>
          <w:lang w:val="en-MY"/>
        </w:rPr>
      </w:pPr>
      <w:hyperlink w:anchor="_Toc68453027" w:history="1">
        <w:r w:rsidRPr="00000F49">
          <w:rPr>
            <w:rStyle w:val="Hyperlink"/>
            <w:noProof/>
          </w:rPr>
          <w:t>1.3.1</w:t>
        </w:r>
        <w:r w:rsidRPr="00000F49">
          <w:rPr>
            <w:rStyle w:val="Hyperlink"/>
            <w:noProof/>
          </w:rPr>
          <w:tab/>
          <w:t>General Objective</w:t>
        </w:r>
        <w:r>
          <w:rPr>
            <w:webHidden/>
          </w:rPr>
          <w:tab/>
        </w:r>
        <w:r>
          <w:rPr>
            <w:webHidden/>
          </w:rPr>
          <w:fldChar w:fldCharType="begin"/>
        </w:r>
        <w:r>
          <w:rPr>
            <w:webHidden/>
          </w:rPr>
          <w:instrText xml:space="preserve"> PAGEREF _Toc68453027 \h </w:instrText>
        </w:r>
        <w:r>
          <w:rPr>
            <w:webHidden/>
          </w:rPr>
        </w:r>
        <w:r>
          <w:rPr>
            <w:webHidden/>
          </w:rPr>
          <w:fldChar w:fldCharType="separate"/>
        </w:r>
        <w:r>
          <w:rPr>
            <w:webHidden/>
          </w:rPr>
          <w:t>3</w:t>
        </w:r>
        <w:r>
          <w:rPr>
            <w:webHidden/>
          </w:rPr>
          <w:fldChar w:fldCharType="end"/>
        </w:r>
      </w:hyperlink>
    </w:p>
    <w:p w14:paraId="62BBE95B" w14:textId="77777777" w:rsidR="00905A15" w:rsidRDefault="00905A15">
      <w:pPr>
        <w:pStyle w:val="TOC5"/>
        <w:rPr>
          <w:rFonts w:asciiTheme="minorHAnsi" w:eastAsiaTheme="minorEastAsia" w:hAnsiTheme="minorHAnsi" w:cstheme="minorBidi"/>
          <w:lang w:val="en-MY"/>
        </w:rPr>
      </w:pPr>
      <w:hyperlink w:anchor="_Toc68453028" w:history="1">
        <w:r w:rsidRPr="00000F49">
          <w:rPr>
            <w:rStyle w:val="Hyperlink"/>
            <w:noProof/>
          </w:rPr>
          <w:t>1.3.2</w:t>
        </w:r>
        <w:r w:rsidRPr="00000F49">
          <w:rPr>
            <w:rStyle w:val="Hyperlink"/>
            <w:noProof/>
          </w:rPr>
          <w:tab/>
          <w:t>Specific Objective</w:t>
        </w:r>
        <w:r>
          <w:rPr>
            <w:webHidden/>
          </w:rPr>
          <w:tab/>
        </w:r>
        <w:r>
          <w:rPr>
            <w:webHidden/>
          </w:rPr>
          <w:fldChar w:fldCharType="begin"/>
        </w:r>
        <w:r>
          <w:rPr>
            <w:webHidden/>
          </w:rPr>
          <w:instrText xml:space="preserve"> PAGEREF _Toc68453028 \h </w:instrText>
        </w:r>
        <w:r>
          <w:rPr>
            <w:webHidden/>
          </w:rPr>
        </w:r>
        <w:r>
          <w:rPr>
            <w:webHidden/>
          </w:rPr>
          <w:fldChar w:fldCharType="separate"/>
        </w:r>
        <w:r>
          <w:rPr>
            <w:webHidden/>
          </w:rPr>
          <w:t>4</w:t>
        </w:r>
        <w:r>
          <w:rPr>
            <w:webHidden/>
          </w:rPr>
          <w:fldChar w:fldCharType="end"/>
        </w:r>
      </w:hyperlink>
    </w:p>
    <w:p w14:paraId="5DF433A7" w14:textId="77777777" w:rsidR="00905A15" w:rsidRDefault="00905A15">
      <w:pPr>
        <w:pStyle w:val="TOC2"/>
        <w:rPr>
          <w:rFonts w:asciiTheme="minorHAnsi" w:eastAsiaTheme="minorEastAsia" w:hAnsiTheme="minorHAnsi" w:cstheme="minorBidi"/>
          <w:b w:val="0"/>
          <w:bCs w:val="0"/>
          <w:caps w:val="0"/>
          <w:lang w:val="en-MY"/>
        </w:rPr>
      </w:pPr>
      <w:hyperlink w:anchor="_Toc68453029" w:history="1">
        <w:r w:rsidRPr="00000F49">
          <w:rPr>
            <w:rStyle w:val="Hyperlink"/>
            <w:noProof/>
          </w:rPr>
          <w:t>CHAPTER II</w:t>
        </w:r>
        <w:r w:rsidRPr="00000F49">
          <w:rPr>
            <w:rStyle w:val="Hyperlink"/>
            <w:noProof/>
          </w:rPr>
          <w:tab/>
          <w:t>Literature Review</w:t>
        </w:r>
      </w:hyperlink>
    </w:p>
    <w:p w14:paraId="7C6E8793" w14:textId="77777777" w:rsidR="00905A15" w:rsidRDefault="00905A15">
      <w:pPr>
        <w:pStyle w:val="TOC4"/>
        <w:rPr>
          <w:rFonts w:asciiTheme="minorHAnsi" w:hAnsiTheme="minorHAnsi" w:cstheme="minorBidi"/>
          <w:lang w:val="en-MY"/>
        </w:rPr>
      </w:pPr>
      <w:hyperlink w:anchor="_Toc68453030" w:history="1">
        <w:r w:rsidRPr="00000F49">
          <w:rPr>
            <w:rStyle w:val="Hyperlink"/>
            <w:rFonts w:cs="Times New Roman"/>
            <w:bCs/>
            <w:noProof/>
            <w:lang w:val="en-US"/>
          </w:rPr>
          <w:t>2.1</w:t>
        </w:r>
        <w:r w:rsidRPr="00000F49">
          <w:rPr>
            <w:rStyle w:val="Hyperlink"/>
            <w:noProof/>
            <w:lang w:val="en-US"/>
          </w:rPr>
          <w:tab/>
          <w:t>Introduction</w:t>
        </w:r>
        <w:r>
          <w:rPr>
            <w:webHidden/>
          </w:rPr>
          <w:tab/>
        </w:r>
        <w:r>
          <w:rPr>
            <w:webHidden/>
          </w:rPr>
          <w:fldChar w:fldCharType="begin"/>
        </w:r>
        <w:r>
          <w:rPr>
            <w:webHidden/>
          </w:rPr>
          <w:instrText xml:space="preserve"> PAGEREF _Toc68453030 \h </w:instrText>
        </w:r>
        <w:r>
          <w:rPr>
            <w:webHidden/>
          </w:rPr>
        </w:r>
        <w:r>
          <w:rPr>
            <w:webHidden/>
          </w:rPr>
          <w:fldChar w:fldCharType="separate"/>
        </w:r>
        <w:r>
          <w:rPr>
            <w:webHidden/>
          </w:rPr>
          <w:t>5</w:t>
        </w:r>
        <w:r>
          <w:rPr>
            <w:webHidden/>
          </w:rPr>
          <w:fldChar w:fldCharType="end"/>
        </w:r>
      </w:hyperlink>
    </w:p>
    <w:p w14:paraId="3754008C" w14:textId="77777777" w:rsidR="00905A15" w:rsidRDefault="00905A15">
      <w:pPr>
        <w:pStyle w:val="TOC4"/>
        <w:rPr>
          <w:rFonts w:asciiTheme="minorHAnsi" w:hAnsiTheme="minorHAnsi" w:cstheme="minorBidi"/>
          <w:lang w:val="en-MY"/>
        </w:rPr>
      </w:pPr>
      <w:hyperlink w:anchor="_Toc68453031" w:history="1">
        <w:r w:rsidRPr="00000F49">
          <w:rPr>
            <w:rStyle w:val="Hyperlink"/>
            <w:rFonts w:cs="Times New Roman"/>
            <w:bCs/>
            <w:noProof/>
            <w:lang w:val="en-US"/>
          </w:rPr>
          <w:t>2.2</w:t>
        </w:r>
        <w:r w:rsidRPr="00000F49">
          <w:rPr>
            <w:rStyle w:val="Hyperlink"/>
            <w:noProof/>
            <w:lang w:val="en-US"/>
          </w:rPr>
          <w:tab/>
          <w:t>Scope of Research</w:t>
        </w:r>
        <w:r>
          <w:rPr>
            <w:webHidden/>
          </w:rPr>
          <w:tab/>
        </w:r>
        <w:r>
          <w:rPr>
            <w:webHidden/>
          </w:rPr>
          <w:fldChar w:fldCharType="begin"/>
        </w:r>
        <w:r>
          <w:rPr>
            <w:webHidden/>
          </w:rPr>
          <w:instrText xml:space="preserve"> PAGEREF _Toc68453031 \h </w:instrText>
        </w:r>
        <w:r>
          <w:rPr>
            <w:webHidden/>
          </w:rPr>
        </w:r>
        <w:r>
          <w:rPr>
            <w:webHidden/>
          </w:rPr>
          <w:fldChar w:fldCharType="separate"/>
        </w:r>
        <w:r>
          <w:rPr>
            <w:webHidden/>
          </w:rPr>
          <w:t>5</w:t>
        </w:r>
        <w:r>
          <w:rPr>
            <w:webHidden/>
          </w:rPr>
          <w:fldChar w:fldCharType="end"/>
        </w:r>
      </w:hyperlink>
    </w:p>
    <w:p w14:paraId="2CA5D54D" w14:textId="77777777" w:rsidR="00905A15" w:rsidRDefault="00905A15">
      <w:pPr>
        <w:pStyle w:val="TOC4"/>
        <w:rPr>
          <w:rFonts w:asciiTheme="minorHAnsi" w:hAnsiTheme="minorHAnsi" w:cstheme="minorBidi"/>
          <w:lang w:val="en-MY"/>
        </w:rPr>
      </w:pPr>
      <w:hyperlink w:anchor="_Toc68453032" w:history="1">
        <w:r w:rsidRPr="00000F49">
          <w:rPr>
            <w:rStyle w:val="Hyperlink"/>
            <w:rFonts w:cs="Times New Roman"/>
            <w:bCs/>
            <w:noProof/>
            <w:lang w:val="en-US"/>
          </w:rPr>
          <w:t>2.3</w:t>
        </w:r>
        <w:r w:rsidRPr="00000F49">
          <w:rPr>
            <w:rStyle w:val="Hyperlink"/>
            <w:noProof/>
            <w:lang w:val="en-US"/>
          </w:rPr>
          <w:tab/>
          <w:t>Problem Statement</w:t>
        </w:r>
        <w:r>
          <w:rPr>
            <w:webHidden/>
          </w:rPr>
          <w:tab/>
        </w:r>
        <w:r>
          <w:rPr>
            <w:webHidden/>
          </w:rPr>
          <w:fldChar w:fldCharType="begin"/>
        </w:r>
        <w:r>
          <w:rPr>
            <w:webHidden/>
          </w:rPr>
          <w:instrText xml:space="preserve"> PAGEREF _Toc68453032 \h </w:instrText>
        </w:r>
        <w:r>
          <w:rPr>
            <w:webHidden/>
          </w:rPr>
        </w:r>
        <w:r>
          <w:rPr>
            <w:webHidden/>
          </w:rPr>
          <w:fldChar w:fldCharType="separate"/>
        </w:r>
        <w:r>
          <w:rPr>
            <w:webHidden/>
          </w:rPr>
          <w:t>7</w:t>
        </w:r>
        <w:r>
          <w:rPr>
            <w:webHidden/>
          </w:rPr>
          <w:fldChar w:fldCharType="end"/>
        </w:r>
      </w:hyperlink>
    </w:p>
    <w:p w14:paraId="70F4A7A9" w14:textId="77777777" w:rsidR="00905A15" w:rsidRDefault="00905A15">
      <w:pPr>
        <w:pStyle w:val="TOC4"/>
        <w:rPr>
          <w:rFonts w:asciiTheme="minorHAnsi" w:hAnsiTheme="minorHAnsi" w:cstheme="minorBidi"/>
          <w:lang w:val="en-MY"/>
        </w:rPr>
      </w:pPr>
      <w:hyperlink w:anchor="_Toc68453033" w:history="1">
        <w:r w:rsidRPr="00000F49">
          <w:rPr>
            <w:rStyle w:val="Hyperlink"/>
            <w:rFonts w:cs="Times New Roman"/>
            <w:bCs/>
            <w:noProof/>
            <w:lang w:val="en-US"/>
          </w:rPr>
          <w:t>2.4</w:t>
        </w:r>
        <w:r w:rsidRPr="00000F49">
          <w:rPr>
            <w:rStyle w:val="Hyperlink"/>
            <w:noProof/>
            <w:lang w:val="en-US"/>
          </w:rPr>
          <w:tab/>
          <w:t>Research Objective</w:t>
        </w:r>
        <w:r>
          <w:rPr>
            <w:webHidden/>
          </w:rPr>
          <w:tab/>
        </w:r>
        <w:r>
          <w:rPr>
            <w:webHidden/>
          </w:rPr>
          <w:fldChar w:fldCharType="begin"/>
        </w:r>
        <w:r>
          <w:rPr>
            <w:webHidden/>
          </w:rPr>
          <w:instrText xml:space="preserve"> PAGEREF _Toc68453033 \h </w:instrText>
        </w:r>
        <w:r>
          <w:rPr>
            <w:webHidden/>
          </w:rPr>
        </w:r>
        <w:r>
          <w:rPr>
            <w:webHidden/>
          </w:rPr>
          <w:fldChar w:fldCharType="separate"/>
        </w:r>
        <w:r>
          <w:rPr>
            <w:webHidden/>
          </w:rPr>
          <w:t>7</w:t>
        </w:r>
        <w:r>
          <w:rPr>
            <w:webHidden/>
          </w:rPr>
          <w:fldChar w:fldCharType="end"/>
        </w:r>
      </w:hyperlink>
    </w:p>
    <w:p w14:paraId="74D1038A" w14:textId="77777777" w:rsidR="00905A15" w:rsidRDefault="00905A15">
      <w:pPr>
        <w:pStyle w:val="TOC5"/>
        <w:rPr>
          <w:rFonts w:asciiTheme="minorHAnsi" w:eastAsiaTheme="minorEastAsia" w:hAnsiTheme="minorHAnsi" w:cstheme="minorBidi"/>
          <w:lang w:val="en-MY"/>
        </w:rPr>
      </w:pPr>
      <w:hyperlink w:anchor="_Toc68453034" w:history="1">
        <w:r w:rsidRPr="00000F49">
          <w:rPr>
            <w:rStyle w:val="Hyperlink"/>
            <w:noProof/>
          </w:rPr>
          <w:t>2.4.1</w:t>
        </w:r>
        <w:r w:rsidRPr="00000F49">
          <w:rPr>
            <w:rStyle w:val="Hyperlink"/>
            <w:noProof/>
          </w:rPr>
          <w:tab/>
          <w:t>General</w:t>
        </w:r>
        <w:r>
          <w:rPr>
            <w:webHidden/>
          </w:rPr>
          <w:tab/>
        </w:r>
        <w:r>
          <w:rPr>
            <w:webHidden/>
          </w:rPr>
          <w:fldChar w:fldCharType="begin"/>
        </w:r>
        <w:r>
          <w:rPr>
            <w:webHidden/>
          </w:rPr>
          <w:instrText xml:space="preserve"> PAGEREF _Toc68453034 \h </w:instrText>
        </w:r>
        <w:r>
          <w:rPr>
            <w:webHidden/>
          </w:rPr>
        </w:r>
        <w:r>
          <w:rPr>
            <w:webHidden/>
          </w:rPr>
          <w:fldChar w:fldCharType="separate"/>
        </w:r>
        <w:r>
          <w:rPr>
            <w:webHidden/>
          </w:rPr>
          <w:t>7</w:t>
        </w:r>
        <w:r>
          <w:rPr>
            <w:webHidden/>
          </w:rPr>
          <w:fldChar w:fldCharType="end"/>
        </w:r>
      </w:hyperlink>
    </w:p>
    <w:p w14:paraId="1181BCCC" w14:textId="77777777" w:rsidR="00905A15" w:rsidRDefault="00905A15">
      <w:pPr>
        <w:pStyle w:val="TOC5"/>
        <w:rPr>
          <w:rFonts w:asciiTheme="minorHAnsi" w:eastAsiaTheme="minorEastAsia" w:hAnsiTheme="minorHAnsi" w:cstheme="minorBidi"/>
          <w:lang w:val="en-MY"/>
        </w:rPr>
      </w:pPr>
      <w:hyperlink w:anchor="_Toc68453035" w:history="1">
        <w:r w:rsidRPr="00000F49">
          <w:rPr>
            <w:rStyle w:val="Hyperlink"/>
            <w:noProof/>
          </w:rPr>
          <w:t>2.4.2</w:t>
        </w:r>
        <w:r w:rsidRPr="00000F49">
          <w:rPr>
            <w:rStyle w:val="Hyperlink"/>
            <w:noProof/>
          </w:rPr>
          <w:tab/>
          <w:t>Specific</w:t>
        </w:r>
        <w:r>
          <w:rPr>
            <w:webHidden/>
          </w:rPr>
          <w:tab/>
        </w:r>
        <w:r>
          <w:rPr>
            <w:webHidden/>
          </w:rPr>
          <w:fldChar w:fldCharType="begin"/>
        </w:r>
        <w:r>
          <w:rPr>
            <w:webHidden/>
          </w:rPr>
          <w:instrText xml:space="preserve"> PAGEREF _Toc68453035 \h </w:instrText>
        </w:r>
        <w:r>
          <w:rPr>
            <w:webHidden/>
          </w:rPr>
        </w:r>
        <w:r>
          <w:rPr>
            <w:webHidden/>
          </w:rPr>
          <w:fldChar w:fldCharType="separate"/>
        </w:r>
        <w:r>
          <w:rPr>
            <w:webHidden/>
          </w:rPr>
          <w:t>7</w:t>
        </w:r>
        <w:r>
          <w:rPr>
            <w:webHidden/>
          </w:rPr>
          <w:fldChar w:fldCharType="end"/>
        </w:r>
      </w:hyperlink>
    </w:p>
    <w:p w14:paraId="393494BC" w14:textId="77777777" w:rsidR="00905A15" w:rsidRDefault="00905A15">
      <w:pPr>
        <w:pStyle w:val="TOC2"/>
        <w:rPr>
          <w:rFonts w:asciiTheme="minorHAnsi" w:eastAsiaTheme="minorEastAsia" w:hAnsiTheme="minorHAnsi" w:cstheme="minorBidi"/>
          <w:b w:val="0"/>
          <w:bCs w:val="0"/>
          <w:caps w:val="0"/>
          <w:lang w:val="en-MY"/>
        </w:rPr>
      </w:pPr>
      <w:hyperlink w:anchor="_Toc68453036" w:history="1">
        <w:r w:rsidRPr="00000F49">
          <w:rPr>
            <w:rStyle w:val="Hyperlink"/>
            <w:noProof/>
          </w:rPr>
          <w:t>CHAPTER III</w:t>
        </w:r>
        <w:r w:rsidRPr="00000F49">
          <w:rPr>
            <w:rStyle w:val="Hyperlink"/>
            <w:noProof/>
          </w:rPr>
          <w:tab/>
          <w:t>Methodology</w:t>
        </w:r>
      </w:hyperlink>
    </w:p>
    <w:p w14:paraId="313AB3BC" w14:textId="77777777" w:rsidR="00905A15" w:rsidRDefault="00905A15">
      <w:pPr>
        <w:pStyle w:val="TOC4"/>
        <w:rPr>
          <w:rFonts w:asciiTheme="minorHAnsi" w:hAnsiTheme="minorHAnsi" w:cstheme="minorBidi"/>
          <w:lang w:val="en-MY"/>
        </w:rPr>
      </w:pPr>
      <w:hyperlink w:anchor="_Toc68453037" w:history="1">
        <w:r w:rsidRPr="00000F49">
          <w:rPr>
            <w:rStyle w:val="Hyperlink"/>
            <w:rFonts w:cs="Times New Roman"/>
            <w:bCs/>
            <w:noProof/>
            <w:lang w:val="en-US"/>
          </w:rPr>
          <w:t>3.1</w:t>
        </w:r>
        <w:r w:rsidRPr="00000F49">
          <w:rPr>
            <w:rStyle w:val="Hyperlink"/>
            <w:noProof/>
            <w:lang w:val="en-US"/>
          </w:rPr>
          <w:tab/>
          <w:t>Research Background jscdsc ksnkanxka aksnanx akxnaknx aklsxaksnxa aklxnaksx xkasx askxnasl</w:t>
        </w:r>
        <w:r>
          <w:rPr>
            <w:webHidden/>
          </w:rPr>
          <w:tab/>
        </w:r>
        <w:r>
          <w:rPr>
            <w:webHidden/>
          </w:rPr>
          <w:fldChar w:fldCharType="begin"/>
        </w:r>
        <w:r>
          <w:rPr>
            <w:webHidden/>
          </w:rPr>
          <w:instrText xml:space="preserve"> PAGEREF _Toc68453037 \h </w:instrText>
        </w:r>
        <w:r>
          <w:rPr>
            <w:webHidden/>
          </w:rPr>
        </w:r>
        <w:r>
          <w:rPr>
            <w:webHidden/>
          </w:rPr>
          <w:fldChar w:fldCharType="separate"/>
        </w:r>
        <w:r>
          <w:rPr>
            <w:webHidden/>
          </w:rPr>
          <w:t>9</w:t>
        </w:r>
        <w:r>
          <w:rPr>
            <w:webHidden/>
          </w:rPr>
          <w:fldChar w:fldCharType="end"/>
        </w:r>
      </w:hyperlink>
    </w:p>
    <w:p w14:paraId="340DF90E" w14:textId="77777777" w:rsidR="00905A15" w:rsidRDefault="00905A15">
      <w:pPr>
        <w:pStyle w:val="TOC4"/>
        <w:rPr>
          <w:rFonts w:asciiTheme="minorHAnsi" w:hAnsiTheme="minorHAnsi" w:cstheme="minorBidi"/>
          <w:lang w:val="en-MY"/>
        </w:rPr>
      </w:pPr>
      <w:hyperlink w:anchor="_Toc68453038" w:history="1">
        <w:r w:rsidRPr="00000F49">
          <w:rPr>
            <w:rStyle w:val="Hyperlink"/>
            <w:rFonts w:cs="Times New Roman"/>
            <w:bCs/>
            <w:noProof/>
            <w:lang w:val="en-US"/>
          </w:rPr>
          <w:t>3.2</w:t>
        </w:r>
        <w:r w:rsidRPr="00000F49">
          <w:rPr>
            <w:rStyle w:val="Hyperlink"/>
            <w:noProof/>
            <w:lang w:val="en-US"/>
          </w:rPr>
          <w:tab/>
          <w:t>Problem Statement</w:t>
        </w:r>
        <w:r>
          <w:rPr>
            <w:webHidden/>
          </w:rPr>
          <w:tab/>
        </w:r>
        <w:r>
          <w:rPr>
            <w:webHidden/>
          </w:rPr>
          <w:fldChar w:fldCharType="begin"/>
        </w:r>
        <w:r>
          <w:rPr>
            <w:webHidden/>
          </w:rPr>
          <w:instrText xml:space="preserve"> PAGEREF _Toc68453038 \h </w:instrText>
        </w:r>
        <w:r>
          <w:rPr>
            <w:webHidden/>
          </w:rPr>
        </w:r>
        <w:r>
          <w:rPr>
            <w:webHidden/>
          </w:rPr>
          <w:fldChar w:fldCharType="separate"/>
        </w:r>
        <w:r>
          <w:rPr>
            <w:webHidden/>
          </w:rPr>
          <w:t>9</w:t>
        </w:r>
        <w:r>
          <w:rPr>
            <w:webHidden/>
          </w:rPr>
          <w:fldChar w:fldCharType="end"/>
        </w:r>
      </w:hyperlink>
    </w:p>
    <w:p w14:paraId="17186C0D" w14:textId="77777777" w:rsidR="00905A15" w:rsidRDefault="00905A15">
      <w:pPr>
        <w:pStyle w:val="TOC4"/>
        <w:rPr>
          <w:rFonts w:asciiTheme="minorHAnsi" w:hAnsiTheme="minorHAnsi" w:cstheme="minorBidi"/>
          <w:lang w:val="en-MY"/>
        </w:rPr>
      </w:pPr>
      <w:hyperlink w:anchor="_Toc68453039" w:history="1">
        <w:r w:rsidRPr="00000F49">
          <w:rPr>
            <w:rStyle w:val="Hyperlink"/>
            <w:rFonts w:cs="Times New Roman"/>
            <w:bCs/>
            <w:noProof/>
            <w:lang w:val="en-US"/>
          </w:rPr>
          <w:t>3.3</w:t>
        </w:r>
        <w:r w:rsidRPr="00000F49">
          <w:rPr>
            <w:rStyle w:val="Hyperlink"/>
            <w:noProof/>
            <w:lang w:val="en-US"/>
          </w:rPr>
          <w:tab/>
          <w:t>Research Objective</w:t>
        </w:r>
        <w:r>
          <w:rPr>
            <w:webHidden/>
          </w:rPr>
          <w:tab/>
        </w:r>
        <w:r>
          <w:rPr>
            <w:webHidden/>
          </w:rPr>
          <w:fldChar w:fldCharType="begin"/>
        </w:r>
        <w:r>
          <w:rPr>
            <w:webHidden/>
          </w:rPr>
          <w:instrText xml:space="preserve"> PAGEREF _Toc68453039 \h </w:instrText>
        </w:r>
        <w:r>
          <w:rPr>
            <w:webHidden/>
          </w:rPr>
        </w:r>
        <w:r>
          <w:rPr>
            <w:webHidden/>
          </w:rPr>
          <w:fldChar w:fldCharType="separate"/>
        </w:r>
        <w:r>
          <w:rPr>
            <w:webHidden/>
          </w:rPr>
          <w:t>9</w:t>
        </w:r>
        <w:r>
          <w:rPr>
            <w:webHidden/>
          </w:rPr>
          <w:fldChar w:fldCharType="end"/>
        </w:r>
      </w:hyperlink>
    </w:p>
    <w:p w14:paraId="1EF5D9A9" w14:textId="77777777" w:rsidR="00905A15" w:rsidRDefault="00905A15">
      <w:pPr>
        <w:pStyle w:val="TOC5"/>
        <w:rPr>
          <w:rFonts w:asciiTheme="minorHAnsi" w:eastAsiaTheme="minorEastAsia" w:hAnsiTheme="minorHAnsi" w:cstheme="minorBidi"/>
          <w:lang w:val="en-MY"/>
        </w:rPr>
      </w:pPr>
      <w:hyperlink w:anchor="_Toc68453040" w:history="1">
        <w:r w:rsidRPr="00000F49">
          <w:rPr>
            <w:rStyle w:val="Hyperlink"/>
            <w:noProof/>
          </w:rPr>
          <w:t>3.3.1</w:t>
        </w:r>
        <w:r w:rsidRPr="00000F49">
          <w:rPr>
            <w:rStyle w:val="Hyperlink"/>
            <w:noProof/>
          </w:rPr>
          <w:tab/>
          <w:t>General</w:t>
        </w:r>
        <w:r>
          <w:rPr>
            <w:webHidden/>
          </w:rPr>
          <w:tab/>
        </w:r>
        <w:r>
          <w:rPr>
            <w:webHidden/>
          </w:rPr>
          <w:fldChar w:fldCharType="begin"/>
        </w:r>
        <w:r>
          <w:rPr>
            <w:webHidden/>
          </w:rPr>
          <w:instrText xml:space="preserve"> PAGEREF _Toc68453040 \h </w:instrText>
        </w:r>
        <w:r>
          <w:rPr>
            <w:webHidden/>
          </w:rPr>
        </w:r>
        <w:r>
          <w:rPr>
            <w:webHidden/>
          </w:rPr>
          <w:fldChar w:fldCharType="separate"/>
        </w:r>
        <w:r>
          <w:rPr>
            <w:webHidden/>
          </w:rPr>
          <w:t>10</w:t>
        </w:r>
        <w:r>
          <w:rPr>
            <w:webHidden/>
          </w:rPr>
          <w:fldChar w:fldCharType="end"/>
        </w:r>
      </w:hyperlink>
    </w:p>
    <w:p w14:paraId="58ABDEF1" w14:textId="77777777" w:rsidR="00905A15" w:rsidRDefault="00905A15">
      <w:pPr>
        <w:pStyle w:val="TOC5"/>
        <w:rPr>
          <w:rFonts w:asciiTheme="minorHAnsi" w:eastAsiaTheme="minorEastAsia" w:hAnsiTheme="minorHAnsi" w:cstheme="minorBidi"/>
          <w:lang w:val="en-MY"/>
        </w:rPr>
      </w:pPr>
      <w:hyperlink w:anchor="_Toc68453041" w:history="1">
        <w:r w:rsidRPr="00000F49">
          <w:rPr>
            <w:rStyle w:val="Hyperlink"/>
            <w:noProof/>
          </w:rPr>
          <w:t>3.3.2</w:t>
        </w:r>
        <w:r w:rsidRPr="00000F49">
          <w:rPr>
            <w:rStyle w:val="Hyperlink"/>
            <w:noProof/>
          </w:rPr>
          <w:tab/>
          <w:t>Specific</w:t>
        </w:r>
        <w:r>
          <w:rPr>
            <w:webHidden/>
          </w:rPr>
          <w:tab/>
        </w:r>
        <w:r>
          <w:rPr>
            <w:webHidden/>
          </w:rPr>
          <w:fldChar w:fldCharType="begin"/>
        </w:r>
        <w:r>
          <w:rPr>
            <w:webHidden/>
          </w:rPr>
          <w:instrText xml:space="preserve"> PAGEREF _Toc68453041 \h </w:instrText>
        </w:r>
        <w:r>
          <w:rPr>
            <w:webHidden/>
          </w:rPr>
        </w:r>
        <w:r>
          <w:rPr>
            <w:webHidden/>
          </w:rPr>
          <w:fldChar w:fldCharType="separate"/>
        </w:r>
        <w:r>
          <w:rPr>
            <w:webHidden/>
          </w:rPr>
          <w:t>10</w:t>
        </w:r>
        <w:r>
          <w:rPr>
            <w:webHidden/>
          </w:rPr>
          <w:fldChar w:fldCharType="end"/>
        </w:r>
      </w:hyperlink>
    </w:p>
    <w:p w14:paraId="5494A661" w14:textId="77777777" w:rsidR="00905A15" w:rsidRDefault="00905A15">
      <w:pPr>
        <w:pStyle w:val="TOC4"/>
        <w:rPr>
          <w:rFonts w:asciiTheme="minorHAnsi" w:hAnsiTheme="minorHAnsi" w:cstheme="minorBidi"/>
          <w:lang w:val="en-MY"/>
        </w:rPr>
      </w:pPr>
      <w:hyperlink w:anchor="_Toc68453042" w:history="1">
        <w:r w:rsidRPr="00000F49">
          <w:rPr>
            <w:rStyle w:val="Hyperlink"/>
            <w:rFonts w:cs="Times New Roman"/>
            <w:bCs/>
            <w:noProof/>
            <w:lang w:val="en-US"/>
          </w:rPr>
          <w:t>3.4</w:t>
        </w:r>
        <w:r w:rsidRPr="00000F49">
          <w:rPr>
            <w:rStyle w:val="Hyperlink"/>
            <w:noProof/>
            <w:lang w:val="en-US"/>
          </w:rPr>
          <w:tab/>
          <w:t>Scope of Research</w:t>
        </w:r>
        <w:r>
          <w:rPr>
            <w:webHidden/>
          </w:rPr>
          <w:tab/>
        </w:r>
        <w:r>
          <w:rPr>
            <w:webHidden/>
          </w:rPr>
          <w:fldChar w:fldCharType="begin"/>
        </w:r>
        <w:r>
          <w:rPr>
            <w:webHidden/>
          </w:rPr>
          <w:instrText xml:space="preserve"> PAGEREF _Toc68453042 \h </w:instrText>
        </w:r>
        <w:r>
          <w:rPr>
            <w:webHidden/>
          </w:rPr>
        </w:r>
        <w:r>
          <w:rPr>
            <w:webHidden/>
          </w:rPr>
          <w:fldChar w:fldCharType="separate"/>
        </w:r>
        <w:r>
          <w:rPr>
            <w:webHidden/>
          </w:rPr>
          <w:t>10</w:t>
        </w:r>
        <w:r>
          <w:rPr>
            <w:webHidden/>
          </w:rPr>
          <w:fldChar w:fldCharType="end"/>
        </w:r>
      </w:hyperlink>
    </w:p>
    <w:p w14:paraId="65BFC77B" w14:textId="77777777" w:rsidR="00905A15" w:rsidRDefault="00905A15">
      <w:pPr>
        <w:pStyle w:val="TOC2"/>
        <w:rPr>
          <w:rFonts w:asciiTheme="minorHAnsi" w:eastAsiaTheme="minorEastAsia" w:hAnsiTheme="minorHAnsi" w:cstheme="minorBidi"/>
          <w:b w:val="0"/>
          <w:bCs w:val="0"/>
          <w:caps w:val="0"/>
          <w:lang w:val="en-MY"/>
        </w:rPr>
      </w:pPr>
      <w:hyperlink w:anchor="_Toc68453043" w:history="1">
        <w:r w:rsidRPr="00000F49">
          <w:rPr>
            <w:rStyle w:val="Hyperlink"/>
            <w:noProof/>
          </w:rPr>
          <w:t>CHAPTER IV</w:t>
        </w:r>
        <w:r w:rsidRPr="00000F49">
          <w:rPr>
            <w:rStyle w:val="Hyperlink"/>
            <w:noProof/>
          </w:rPr>
          <w:tab/>
          <w:t>Results and Discussion</w:t>
        </w:r>
      </w:hyperlink>
    </w:p>
    <w:p w14:paraId="09549746" w14:textId="77777777" w:rsidR="00905A15" w:rsidRDefault="00905A15">
      <w:pPr>
        <w:pStyle w:val="TOC4"/>
        <w:rPr>
          <w:rFonts w:asciiTheme="minorHAnsi" w:hAnsiTheme="minorHAnsi" w:cstheme="minorBidi"/>
          <w:lang w:val="en-MY"/>
        </w:rPr>
      </w:pPr>
      <w:hyperlink w:anchor="_Toc68453044" w:history="1">
        <w:r w:rsidRPr="00000F49">
          <w:rPr>
            <w:rStyle w:val="Hyperlink"/>
            <w:rFonts w:cs="Times New Roman"/>
            <w:bCs/>
            <w:noProof/>
            <w:lang w:val="en-US"/>
          </w:rPr>
          <w:t>4.1</w:t>
        </w:r>
        <w:r w:rsidRPr="00000F49">
          <w:rPr>
            <w:rStyle w:val="Hyperlink"/>
            <w:noProof/>
            <w:lang w:val="en-US"/>
          </w:rPr>
          <w:tab/>
          <w:t>Research Background</w:t>
        </w:r>
        <w:r>
          <w:rPr>
            <w:webHidden/>
          </w:rPr>
          <w:tab/>
        </w:r>
        <w:r>
          <w:rPr>
            <w:webHidden/>
          </w:rPr>
          <w:fldChar w:fldCharType="begin"/>
        </w:r>
        <w:r>
          <w:rPr>
            <w:webHidden/>
          </w:rPr>
          <w:instrText xml:space="preserve"> PAGEREF _Toc68453044 \h </w:instrText>
        </w:r>
        <w:r>
          <w:rPr>
            <w:webHidden/>
          </w:rPr>
        </w:r>
        <w:r>
          <w:rPr>
            <w:webHidden/>
          </w:rPr>
          <w:fldChar w:fldCharType="separate"/>
        </w:r>
        <w:r>
          <w:rPr>
            <w:webHidden/>
          </w:rPr>
          <w:t>12</w:t>
        </w:r>
        <w:r>
          <w:rPr>
            <w:webHidden/>
          </w:rPr>
          <w:fldChar w:fldCharType="end"/>
        </w:r>
      </w:hyperlink>
    </w:p>
    <w:p w14:paraId="0D3C06E3" w14:textId="77777777" w:rsidR="00905A15" w:rsidRDefault="00905A15">
      <w:pPr>
        <w:pStyle w:val="TOC4"/>
        <w:rPr>
          <w:rFonts w:asciiTheme="minorHAnsi" w:hAnsiTheme="minorHAnsi" w:cstheme="minorBidi"/>
          <w:lang w:val="en-MY"/>
        </w:rPr>
      </w:pPr>
      <w:hyperlink w:anchor="_Toc68453045" w:history="1">
        <w:r w:rsidRPr="00000F49">
          <w:rPr>
            <w:rStyle w:val="Hyperlink"/>
            <w:rFonts w:cs="Times New Roman"/>
            <w:bCs/>
            <w:noProof/>
            <w:lang w:val="en-US"/>
          </w:rPr>
          <w:t>4.2</w:t>
        </w:r>
        <w:r w:rsidRPr="00000F49">
          <w:rPr>
            <w:rStyle w:val="Hyperlink"/>
            <w:noProof/>
            <w:lang w:val="en-US"/>
          </w:rPr>
          <w:tab/>
          <w:t>Problem Statement</w:t>
        </w:r>
        <w:r>
          <w:rPr>
            <w:webHidden/>
          </w:rPr>
          <w:tab/>
        </w:r>
        <w:r>
          <w:rPr>
            <w:webHidden/>
          </w:rPr>
          <w:fldChar w:fldCharType="begin"/>
        </w:r>
        <w:r>
          <w:rPr>
            <w:webHidden/>
          </w:rPr>
          <w:instrText xml:space="preserve"> PAGEREF _Toc68453045 \h </w:instrText>
        </w:r>
        <w:r>
          <w:rPr>
            <w:webHidden/>
          </w:rPr>
        </w:r>
        <w:r>
          <w:rPr>
            <w:webHidden/>
          </w:rPr>
          <w:fldChar w:fldCharType="separate"/>
        </w:r>
        <w:r>
          <w:rPr>
            <w:webHidden/>
          </w:rPr>
          <w:t>12</w:t>
        </w:r>
        <w:r>
          <w:rPr>
            <w:webHidden/>
          </w:rPr>
          <w:fldChar w:fldCharType="end"/>
        </w:r>
      </w:hyperlink>
    </w:p>
    <w:p w14:paraId="52E0FD9E" w14:textId="77777777" w:rsidR="00905A15" w:rsidRDefault="00905A15">
      <w:pPr>
        <w:pStyle w:val="TOC4"/>
        <w:rPr>
          <w:rFonts w:asciiTheme="minorHAnsi" w:hAnsiTheme="minorHAnsi" w:cstheme="minorBidi"/>
          <w:lang w:val="en-MY"/>
        </w:rPr>
      </w:pPr>
      <w:hyperlink w:anchor="_Toc68453046" w:history="1">
        <w:r w:rsidRPr="00000F49">
          <w:rPr>
            <w:rStyle w:val="Hyperlink"/>
            <w:rFonts w:cs="Times New Roman"/>
            <w:bCs/>
            <w:noProof/>
            <w:lang w:val="en-US"/>
          </w:rPr>
          <w:t>4.3</w:t>
        </w:r>
        <w:r w:rsidRPr="00000F49">
          <w:rPr>
            <w:rStyle w:val="Hyperlink"/>
            <w:noProof/>
            <w:lang w:val="en-US"/>
          </w:rPr>
          <w:tab/>
          <w:t>Research Objective</w:t>
        </w:r>
        <w:r>
          <w:rPr>
            <w:webHidden/>
          </w:rPr>
          <w:tab/>
        </w:r>
        <w:r>
          <w:rPr>
            <w:webHidden/>
          </w:rPr>
          <w:fldChar w:fldCharType="begin"/>
        </w:r>
        <w:r>
          <w:rPr>
            <w:webHidden/>
          </w:rPr>
          <w:instrText xml:space="preserve"> PAGEREF _Toc68453046 \h </w:instrText>
        </w:r>
        <w:r>
          <w:rPr>
            <w:webHidden/>
          </w:rPr>
        </w:r>
        <w:r>
          <w:rPr>
            <w:webHidden/>
          </w:rPr>
          <w:fldChar w:fldCharType="separate"/>
        </w:r>
        <w:r>
          <w:rPr>
            <w:webHidden/>
          </w:rPr>
          <w:t>12</w:t>
        </w:r>
        <w:r>
          <w:rPr>
            <w:webHidden/>
          </w:rPr>
          <w:fldChar w:fldCharType="end"/>
        </w:r>
      </w:hyperlink>
    </w:p>
    <w:p w14:paraId="1C6E775C" w14:textId="77777777" w:rsidR="00905A15" w:rsidRDefault="00905A15">
      <w:pPr>
        <w:pStyle w:val="TOC5"/>
        <w:rPr>
          <w:rFonts w:asciiTheme="minorHAnsi" w:eastAsiaTheme="minorEastAsia" w:hAnsiTheme="minorHAnsi" w:cstheme="minorBidi"/>
          <w:lang w:val="en-MY"/>
        </w:rPr>
      </w:pPr>
      <w:hyperlink w:anchor="_Toc68453047" w:history="1">
        <w:r w:rsidRPr="00000F49">
          <w:rPr>
            <w:rStyle w:val="Hyperlink"/>
            <w:noProof/>
          </w:rPr>
          <w:t>4.3.1</w:t>
        </w:r>
        <w:r w:rsidRPr="00000F49">
          <w:rPr>
            <w:rStyle w:val="Hyperlink"/>
            <w:noProof/>
          </w:rPr>
          <w:tab/>
          <w:t>General</w:t>
        </w:r>
        <w:r>
          <w:rPr>
            <w:webHidden/>
          </w:rPr>
          <w:tab/>
        </w:r>
        <w:r>
          <w:rPr>
            <w:webHidden/>
          </w:rPr>
          <w:fldChar w:fldCharType="begin"/>
        </w:r>
        <w:r>
          <w:rPr>
            <w:webHidden/>
          </w:rPr>
          <w:instrText xml:space="preserve"> PAGEREF _Toc68453047 \h </w:instrText>
        </w:r>
        <w:r>
          <w:rPr>
            <w:webHidden/>
          </w:rPr>
        </w:r>
        <w:r>
          <w:rPr>
            <w:webHidden/>
          </w:rPr>
          <w:fldChar w:fldCharType="separate"/>
        </w:r>
        <w:r>
          <w:rPr>
            <w:webHidden/>
          </w:rPr>
          <w:t>12</w:t>
        </w:r>
        <w:r>
          <w:rPr>
            <w:webHidden/>
          </w:rPr>
          <w:fldChar w:fldCharType="end"/>
        </w:r>
      </w:hyperlink>
    </w:p>
    <w:p w14:paraId="54E5B98C" w14:textId="77777777" w:rsidR="00905A15" w:rsidRDefault="00905A15">
      <w:pPr>
        <w:pStyle w:val="TOC5"/>
        <w:rPr>
          <w:rFonts w:asciiTheme="minorHAnsi" w:eastAsiaTheme="minorEastAsia" w:hAnsiTheme="minorHAnsi" w:cstheme="minorBidi"/>
          <w:lang w:val="en-MY"/>
        </w:rPr>
      </w:pPr>
      <w:hyperlink w:anchor="_Toc68453048" w:history="1">
        <w:r w:rsidRPr="00000F49">
          <w:rPr>
            <w:rStyle w:val="Hyperlink"/>
            <w:noProof/>
          </w:rPr>
          <w:t>4.3.2</w:t>
        </w:r>
        <w:r w:rsidRPr="00000F49">
          <w:rPr>
            <w:rStyle w:val="Hyperlink"/>
            <w:noProof/>
          </w:rPr>
          <w:tab/>
          <w:t>Specific</w:t>
        </w:r>
        <w:r>
          <w:rPr>
            <w:webHidden/>
          </w:rPr>
          <w:tab/>
        </w:r>
        <w:r>
          <w:rPr>
            <w:webHidden/>
          </w:rPr>
          <w:fldChar w:fldCharType="begin"/>
        </w:r>
        <w:r>
          <w:rPr>
            <w:webHidden/>
          </w:rPr>
          <w:instrText xml:space="preserve"> PAGEREF _Toc68453048 \h </w:instrText>
        </w:r>
        <w:r>
          <w:rPr>
            <w:webHidden/>
          </w:rPr>
        </w:r>
        <w:r>
          <w:rPr>
            <w:webHidden/>
          </w:rPr>
          <w:fldChar w:fldCharType="separate"/>
        </w:r>
        <w:r>
          <w:rPr>
            <w:webHidden/>
          </w:rPr>
          <w:t>13</w:t>
        </w:r>
        <w:r>
          <w:rPr>
            <w:webHidden/>
          </w:rPr>
          <w:fldChar w:fldCharType="end"/>
        </w:r>
      </w:hyperlink>
    </w:p>
    <w:p w14:paraId="0C0C0163" w14:textId="77777777" w:rsidR="00905A15" w:rsidRDefault="00905A15">
      <w:pPr>
        <w:pStyle w:val="TOC4"/>
        <w:rPr>
          <w:rFonts w:asciiTheme="minorHAnsi" w:hAnsiTheme="minorHAnsi" w:cstheme="minorBidi"/>
          <w:lang w:val="en-MY"/>
        </w:rPr>
      </w:pPr>
      <w:hyperlink w:anchor="_Toc68453049" w:history="1">
        <w:r w:rsidRPr="00000F49">
          <w:rPr>
            <w:rStyle w:val="Hyperlink"/>
            <w:rFonts w:cs="Times New Roman"/>
            <w:bCs/>
            <w:noProof/>
            <w:lang w:val="en-US"/>
          </w:rPr>
          <w:t>4.4</w:t>
        </w:r>
        <w:r w:rsidRPr="00000F49">
          <w:rPr>
            <w:rStyle w:val="Hyperlink"/>
            <w:noProof/>
            <w:lang w:val="en-US"/>
          </w:rPr>
          <w:tab/>
          <w:t>Scope of Research</w:t>
        </w:r>
        <w:r>
          <w:rPr>
            <w:webHidden/>
          </w:rPr>
          <w:tab/>
        </w:r>
        <w:r>
          <w:rPr>
            <w:webHidden/>
          </w:rPr>
          <w:fldChar w:fldCharType="begin"/>
        </w:r>
        <w:r>
          <w:rPr>
            <w:webHidden/>
          </w:rPr>
          <w:instrText xml:space="preserve"> PAGEREF _Toc68453049 \h </w:instrText>
        </w:r>
        <w:r>
          <w:rPr>
            <w:webHidden/>
          </w:rPr>
        </w:r>
        <w:r>
          <w:rPr>
            <w:webHidden/>
          </w:rPr>
          <w:fldChar w:fldCharType="separate"/>
        </w:r>
        <w:r>
          <w:rPr>
            <w:webHidden/>
          </w:rPr>
          <w:t>13</w:t>
        </w:r>
        <w:r>
          <w:rPr>
            <w:webHidden/>
          </w:rPr>
          <w:fldChar w:fldCharType="end"/>
        </w:r>
      </w:hyperlink>
    </w:p>
    <w:p w14:paraId="439DD80E" w14:textId="77777777" w:rsidR="00905A15" w:rsidRDefault="00905A15">
      <w:pPr>
        <w:pStyle w:val="TOC2"/>
        <w:rPr>
          <w:rFonts w:asciiTheme="minorHAnsi" w:eastAsiaTheme="minorEastAsia" w:hAnsiTheme="minorHAnsi" w:cstheme="minorBidi"/>
          <w:b w:val="0"/>
          <w:bCs w:val="0"/>
          <w:caps w:val="0"/>
          <w:lang w:val="en-MY"/>
        </w:rPr>
      </w:pPr>
      <w:hyperlink w:anchor="_Toc68453050" w:history="1">
        <w:r w:rsidRPr="00000F49">
          <w:rPr>
            <w:rStyle w:val="Hyperlink"/>
            <w:noProof/>
          </w:rPr>
          <w:t>CHAPTER V</w:t>
        </w:r>
        <w:r w:rsidRPr="00000F49">
          <w:rPr>
            <w:rStyle w:val="Hyperlink"/>
            <w:noProof/>
          </w:rPr>
          <w:tab/>
          <w:t>Conclusion and Future Works</w:t>
        </w:r>
      </w:hyperlink>
    </w:p>
    <w:p w14:paraId="1976678E" w14:textId="77777777" w:rsidR="00905A15" w:rsidRDefault="00905A15">
      <w:pPr>
        <w:pStyle w:val="TOC4"/>
        <w:rPr>
          <w:rFonts w:asciiTheme="minorHAnsi" w:hAnsiTheme="minorHAnsi" w:cstheme="minorBidi"/>
          <w:lang w:val="en-MY"/>
        </w:rPr>
      </w:pPr>
      <w:hyperlink w:anchor="_Toc68453051" w:history="1">
        <w:r w:rsidRPr="00000F49">
          <w:rPr>
            <w:rStyle w:val="Hyperlink"/>
            <w:rFonts w:cs="Times New Roman"/>
            <w:bCs/>
            <w:noProof/>
            <w:lang w:val="en-US"/>
          </w:rPr>
          <w:t>5.1</w:t>
        </w:r>
        <w:r w:rsidRPr="00000F49">
          <w:rPr>
            <w:rStyle w:val="Hyperlink"/>
            <w:noProof/>
            <w:lang w:val="en-US"/>
          </w:rPr>
          <w:tab/>
          <w:t>Problem Statement</w:t>
        </w:r>
        <w:r>
          <w:rPr>
            <w:webHidden/>
          </w:rPr>
          <w:tab/>
        </w:r>
        <w:r>
          <w:rPr>
            <w:webHidden/>
          </w:rPr>
          <w:fldChar w:fldCharType="begin"/>
        </w:r>
        <w:r>
          <w:rPr>
            <w:webHidden/>
          </w:rPr>
          <w:instrText xml:space="preserve"> PAGEREF _Toc68453051 \h </w:instrText>
        </w:r>
        <w:r>
          <w:rPr>
            <w:webHidden/>
          </w:rPr>
        </w:r>
        <w:r>
          <w:rPr>
            <w:webHidden/>
          </w:rPr>
          <w:fldChar w:fldCharType="separate"/>
        </w:r>
        <w:r>
          <w:rPr>
            <w:webHidden/>
          </w:rPr>
          <w:t>15</w:t>
        </w:r>
        <w:r>
          <w:rPr>
            <w:webHidden/>
          </w:rPr>
          <w:fldChar w:fldCharType="end"/>
        </w:r>
      </w:hyperlink>
    </w:p>
    <w:p w14:paraId="6E6F7D96" w14:textId="77777777" w:rsidR="00905A15" w:rsidRDefault="00905A15">
      <w:pPr>
        <w:pStyle w:val="TOC4"/>
        <w:rPr>
          <w:rFonts w:asciiTheme="minorHAnsi" w:hAnsiTheme="minorHAnsi" w:cstheme="minorBidi"/>
          <w:lang w:val="en-MY"/>
        </w:rPr>
      </w:pPr>
      <w:hyperlink w:anchor="_Toc68453052" w:history="1">
        <w:r w:rsidRPr="00000F49">
          <w:rPr>
            <w:rStyle w:val="Hyperlink"/>
            <w:rFonts w:cs="Times New Roman"/>
            <w:bCs/>
            <w:noProof/>
            <w:lang w:val="en-US"/>
          </w:rPr>
          <w:t>5.2</w:t>
        </w:r>
        <w:r w:rsidRPr="00000F49">
          <w:rPr>
            <w:rStyle w:val="Hyperlink"/>
            <w:noProof/>
            <w:lang w:val="en-US"/>
          </w:rPr>
          <w:tab/>
          <w:t>Research Objective</w:t>
        </w:r>
        <w:r>
          <w:rPr>
            <w:webHidden/>
          </w:rPr>
          <w:tab/>
        </w:r>
        <w:r>
          <w:rPr>
            <w:webHidden/>
          </w:rPr>
          <w:fldChar w:fldCharType="begin"/>
        </w:r>
        <w:r>
          <w:rPr>
            <w:webHidden/>
          </w:rPr>
          <w:instrText xml:space="preserve"> PAGEREF _Toc68453052 \h </w:instrText>
        </w:r>
        <w:r>
          <w:rPr>
            <w:webHidden/>
          </w:rPr>
        </w:r>
        <w:r>
          <w:rPr>
            <w:webHidden/>
          </w:rPr>
          <w:fldChar w:fldCharType="separate"/>
        </w:r>
        <w:r>
          <w:rPr>
            <w:webHidden/>
          </w:rPr>
          <w:t>15</w:t>
        </w:r>
        <w:r>
          <w:rPr>
            <w:webHidden/>
          </w:rPr>
          <w:fldChar w:fldCharType="end"/>
        </w:r>
      </w:hyperlink>
    </w:p>
    <w:p w14:paraId="4631DCE0" w14:textId="77777777" w:rsidR="00905A15" w:rsidRDefault="00905A15">
      <w:pPr>
        <w:pStyle w:val="TOC5"/>
        <w:rPr>
          <w:rFonts w:asciiTheme="minorHAnsi" w:eastAsiaTheme="minorEastAsia" w:hAnsiTheme="minorHAnsi" w:cstheme="minorBidi"/>
          <w:lang w:val="en-MY"/>
        </w:rPr>
      </w:pPr>
      <w:hyperlink w:anchor="_Toc68453053" w:history="1">
        <w:r w:rsidRPr="00000F49">
          <w:rPr>
            <w:rStyle w:val="Hyperlink"/>
            <w:noProof/>
          </w:rPr>
          <w:t>5.2.1</w:t>
        </w:r>
        <w:r w:rsidRPr="00000F49">
          <w:rPr>
            <w:rStyle w:val="Hyperlink"/>
            <w:noProof/>
          </w:rPr>
          <w:tab/>
          <w:t>General</w:t>
        </w:r>
        <w:r>
          <w:rPr>
            <w:webHidden/>
          </w:rPr>
          <w:tab/>
        </w:r>
        <w:r>
          <w:rPr>
            <w:webHidden/>
          </w:rPr>
          <w:fldChar w:fldCharType="begin"/>
        </w:r>
        <w:r>
          <w:rPr>
            <w:webHidden/>
          </w:rPr>
          <w:instrText xml:space="preserve"> PAGEREF _Toc68453053 \h </w:instrText>
        </w:r>
        <w:r>
          <w:rPr>
            <w:webHidden/>
          </w:rPr>
        </w:r>
        <w:r>
          <w:rPr>
            <w:webHidden/>
          </w:rPr>
          <w:fldChar w:fldCharType="separate"/>
        </w:r>
        <w:r>
          <w:rPr>
            <w:webHidden/>
          </w:rPr>
          <w:t>15</w:t>
        </w:r>
        <w:r>
          <w:rPr>
            <w:webHidden/>
          </w:rPr>
          <w:fldChar w:fldCharType="end"/>
        </w:r>
      </w:hyperlink>
    </w:p>
    <w:p w14:paraId="01F3611C" w14:textId="77777777" w:rsidR="00905A15" w:rsidRDefault="00905A15">
      <w:pPr>
        <w:pStyle w:val="TOC5"/>
        <w:rPr>
          <w:rFonts w:asciiTheme="minorHAnsi" w:eastAsiaTheme="minorEastAsia" w:hAnsiTheme="minorHAnsi" w:cstheme="minorBidi"/>
          <w:lang w:val="en-MY"/>
        </w:rPr>
      </w:pPr>
      <w:hyperlink w:anchor="_Toc68453054" w:history="1">
        <w:r w:rsidRPr="00000F49">
          <w:rPr>
            <w:rStyle w:val="Hyperlink"/>
            <w:noProof/>
          </w:rPr>
          <w:t>5.2.2</w:t>
        </w:r>
        <w:r w:rsidRPr="00000F49">
          <w:rPr>
            <w:rStyle w:val="Hyperlink"/>
            <w:noProof/>
          </w:rPr>
          <w:tab/>
          <w:t>Specific</w:t>
        </w:r>
        <w:r>
          <w:rPr>
            <w:webHidden/>
          </w:rPr>
          <w:tab/>
        </w:r>
        <w:r>
          <w:rPr>
            <w:webHidden/>
          </w:rPr>
          <w:fldChar w:fldCharType="begin"/>
        </w:r>
        <w:r>
          <w:rPr>
            <w:webHidden/>
          </w:rPr>
          <w:instrText xml:space="preserve"> PAGEREF _Toc68453054 \h </w:instrText>
        </w:r>
        <w:r>
          <w:rPr>
            <w:webHidden/>
          </w:rPr>
        </w:r>
        <w:r>
          <w:rPr>
            <w:webHidden/>
          </w:rPr>
          <w:fldChar w:fldCharType="separate"/>
        </w:r>
        <w:r>
          <w:rPr>
            <w:webHidden/>
          </w:rPr>
          <w:t>16</w:t>
        </w:r>
        <w:r>
          <w:rPr>
            <w:webHidden/>
          </w:rPr>
          <w:fldChar w:fldCharType="end"/>
        </w:r>
      </w:hyperlink>
    </w:p>
    <w:p w14:paraId="70E11994" w14:textId="77777777" w:rsidR="00905A15" w:rsidRDefault="00905A15">
      <w:pPr>
        <w:pStyle w:val="TOC4"/>
        <w:rPr>
          <w:rFonts w:asciiTheme="minorHAnsi" w:hAnsiTheme="minorHAnsi" w:cstheme="minorBidi"/>
          <w:lang w:val="en-MY"/>
        </w:rPr>
      </w:pPr>
      <w:hyperlink w:anchor="_Toc68453055" w:history="1">
        <w:r w:rsidRPr="00000F49">
          <w:rPr>
            <w:rStyle w:val="Hyperlink"/>
            <w:rFonts w:cs="Times New Roman"/>
            <w:bCs/>
            <w:noProof/>
            <w:lang w:val="en-US"/>
          </w:rPr>
          <w:t>5.3</w:t>
        </w:r>
        <w:r w:rsidRPr="00000F49">
          <w:rPr>
            <w:rStyle w:val="Hyperlink"/>
            <w:noProof/>
            <w:lang w:val="en-US"/>
          </w:rPr>
          <w:tab/>
          <w:t>Scope of Research</w:t>
        </w:r>
        <w:r>
          <w:rPr>
            <w:webHidden/>
          </w:rPr>
          <w:tab/>
        </w:r>
        <w:r>
          <w:rPr>
            <w:webHidden/>
          </w:rPr>
          <w:fldChar w:fldCharType="begin"/>
        </w:r>
        <w:r>
          <w:rPr>
            <w:webHidden/>
          </w:rPr>
          <w:instrText xml:space="preserve"> PAGEREF _Toc68453055 \h </w:instrText>
        </w:r>
        <w:r>
          <w:rPr>
            <w:webHidden/>
          </w:rPr>
        </w:r>
        <w:r>
          <w:rPr>
            <w:webHidden/>
          </w:rPr>
          <w:fldChar w:fldCharType="separate"/>
        </w:r>
        <w:r>
          <w:rPr>
            <w:webHidden/>
          </w:rPr>
          <w:t>16</w:t>
        </w:r>
        <w:r>
          <w:rPr>
            <w:webHidden/>
          </w:rPr>
          <w:fldChar w:fldCharType="end"/>
        </w:r>
      </w:hyperlink>
    </w:p>
    <w:p w14:paraId="069F3BA2" w14:textId="77777777" w:rsidR="00905A15" w:rsidRDefault="00905A15">
      <w:pPr>
        <w:pStyle w:val="TOC2"/>
        <w:rPr>
          <w:rFonts w:asciiTheme="minorHAnsi" w:eastAsiaTheme="minorEastAsia" w:hAnsiTheme="minorHAnsi" w:cstheme="minorBidi"/>
          <w:b w:val="0"/>
          <w:bCs w:val="0"/>
          <w:caps w:val="0"/>
          <w:lang w:val="en-MY"/>
        </w:rPr>
      </w:pPr>
      <w:hyperlink w:anchor="_Toc68453056" w:history="1">
        <w:r w:rsidRPr="00000F49">
          <w:rPr>
            <w:rStyle w:val="Hyperlink"/>
            <w:noProof/>
          </w:rPr>
          <w:t>CHAPTER VI</w:t>
        </w:r>
        <w:r w:rsidRPr="00000F49">
          <w:rPr>
            <w:rStyle w:val="Hyperlink"/>
            <w:noProof/>
          </w:rPr>
          <w:tab/>
          <w:t>In Text Citation [Panduan Penulisan gaya UKM 2015]</w:t>
        </w:r>
      </w:hyperlink>
    </w:p>
    <w:p w14:paraId="25BF5972" w14:textId="77777777" w:rsidR="00905A15" w:rsidRDefault="00905A15">
      <w:pPr>
        <w:pStyle w:val="TOC4"/>
        <w:rPr>
          <w:rFonts w:asciiTheme="minorHAnsi" w:hAnsiTheme="minorHAnsi" w:cstheme="minorBidi"/>
          <w:lang w:val="en-MY"/>
        </w:rPr>
      </w:pPr>
      <w:hyperlink w:anchor="_Toc68453057" w:history="1">
        <w:r w:rsidRPr="00000F49">
          <w:rPr>
            <w:rStyle w:val="Hyperlink"/>
            <w:rFonts w:cs="Times New Roman"/>
            <w:bCs/>
            <w:noProof/>
            <w:lang w:val="en-US"/>
          </w:rPr>
          <w:t>6.1</w:t>
        </w:r>
        <w:r w:rsidRPr="00000F49">
          <w:rPr>
            <w:rStyle w:val="Hyperlink"/>
            <w:noProof/>
            <w:lang w:val="en-US"/>
          </w:rPr>
          <w:tab/>
          <w:t>Writing Complete Reference Data for Book</w:t>
        </w:r>
        <w:r>
          <w:rPr>
            <w:webHidden/>
          </w:rPr>
          <w:tab/>
        </w:r>
        <w:r>
          <w:rPr>
            <w:webHidden/>
          </w:rPr>
          <w:fldChar w:fldCharType="begin"/>
        </w:r>
        <w:r>
          <w:rPr>
            <w:webHidden/>
          </w:rPr>
          <w:instrText xml:space="preserve"> PAGEREF _Toc68453057 \h </w:instrText>
        </w:r>
        <w:r>
          <w:rPr>
            <w:webHidden/>
          </w:rPr>
        </w:r>
        <w:r>
          <w:rPr>
            <w:webHidden/>
          </w:rPr>
          <w:fldChar w:fldCharType="separate"/>
        </w:r>
        <w:r>
          <w:rPr>
            <w:webHidden/>
          </w:rPr>
          <w:t>17</w:t>
        </w:r>
        <w:r>
          <w:rPr>
            <w:webHidden/>
          </w:rPr>
          <w:fldChar w:fldCharType="end"/>
        </w:r>
      </w:hyperlink>
    </w:p>
    <w:p w14:paraId="38D7289B" w14:textId="77777777" w:rsidR="00905A15" w:rsidRDefault="00905A15">
      <w:pPr>
        <w:pStyle w:val="TOC5"/>
        <w:rPr>
          <w:rFonts w:asciiTheme="minorHAnsi" w:eastAsiaTheme="minorEastAsia" w:hAnsiTheme="minorHAnsi" w:cstheme="minorBidi"/>
          <w:lang w:val="en-MY"/>
        </w:rPr>
      </w:pPr>
      <w:hyperlink w:anchor="_Toc68453058" w:history="1">
        <w:r w:rsidRPr="00000F49">
          <w:rPr>
            <w:rStyle w:val="Hyperlink"/>
            <w:noProof/>
          </w:rPr>
          <w:t>6.1.1</w:t>
        </w:r>
        <w:r w:rsidRPr="00000F49">
          <w:rPr>
            <w:rStyle w:val="Hyperlink"/>
            <w:noProof/>
          </w:rPr>
          <w:tab/>
          <w:t>Single author (including pen names)</w:t>
        </w:r>
        <w:r>
          <w:rPr>
            <w:webHidden/>
          </w:rPr>
          <w:tab/>
        </w:r>
        <w:r>
          <w:rPr>
            <w:webHidden/>
          </w:rPr>
          <w:fldChar w:fldCharType="begin"/>
        </w:r>
        <w:r>
          <w:rPr>
            <w:webHidden/>
          </w:rPr>
          <w:instrText xml:space="preserve"> PAGEREF _Toc68453058 \h </w:instrText>
        </w:r>
        <w:r>
          <w:rPr>
            <w:webHidden/>
          </w:rPr>
        </w:r>
        <w:r>
          <w:rPr>
            <w:webHidden/>
          </w:rPr>
          <w:fldChar w:fldCharType="separate"/>
        </w:r>
        <w:r>
          <w:rPr>
            <w:webHidden/>
          </w:rPr>
          <w:t>17</w:t>
        </w:r>
        <w:r>
          <w:rPr>
            <w:webHidden/>
          </w:rPr>
          <w:fldChar w:fldCharType="end"/>
        </w:r>
      </w:hyperlink>
    </w:p>
    <w:p w14:paraId="313D9302" w14:textId="77777777" w:rsidR="00905A15" w:rsidRDefault="00905A15">
      <w:pPr>
        <w:pStyle w:val="TOC5"/>
        <w:rPr>
          <w:rFonts w:asciiTheme="minorHAnsi" w:eastAsiaTheme="minorEastAsia" w:hAnsiTheme="minorHAnsi" w:cstheme="minorBidi"/>
          <w:lang w:val="en-MY"/>
        </w:rPr>
      </w:pPr>
      <w:hyperlink w:anchor="_Toc68453059" w:history="1">
        <w:r w:rsidRPr="00000F49">
          <w:rPr>
            <w:rStyle w:val="Hyperlink"/>
            <w:noProof/>
          </w:rPr>
          <w:t>6.1.2</w:t>
        </w:r>
        <w:r w:rsidRPr="00000F49">
          <w:rPr>
            <w:rStyle w:val="Hyperlink"/>
            <w:noProof/>
          </w:rPr>
          <w:tab/>
          <w:t>Co-authors</w:t>
        </w:r>
        <w:r>
          <w:rPr>
            <w:webHidden/>
          </w:rPr>
          <w:tab/>
        </w:r>
        <w:r>
          <w:rPr>
            <w:webHidden/>
          </w:rPr>
          <w:fldChar w:fldCharType="begin"/>
        </w:r>
        <w:r>
          <w:rPr>
            <w:webHidden/>
          </w:rPr>
          <w:instrText xml:space="preserve"> PAGEREF _Toc68453059 \h </w:instrText>
        </w:r>
        <w:r>
          <w:rPr>
            <w:webHidden/>
          </w:rPr>
        </w:r>
        <w:r>
          <w:rPr>
            <w:webHidden/>
          </w:rPr>
          <w:fldChar w:fldCharType="separate"/>
        </w:r>
        <w:r>
          <w:rPr>
            <w:webHidden/>
          </w:rPr>
          <w:t>17</w:t>
        </w:r>
        <w:r>
          <w:rPr>
            <w:webHidden/>
          </w:rPr>
          <w:fldChar w:fldCharType="end"/>
        </w:r>
      </w:hyperlink>
    </w:p>
    <w:p w14:paraId="223D7F42" w14:textId="77777777" w:rsidR="00905A15" w:rsidRDefault="00905A15">
      <w:pPr>
        <w:pStyle w:val="TOC5"/>
        <w:rPr>
          <w:rFonts w:asciiTheme="minorHAnsi" w:eastAsiaTheme="minorEastAsia" w:hAnsiTheme="minorHAnsi" w:cstheme="minorBidi"/>
          <w:lang w:val="en-MY"/>
        </w:rPr>
      </w:pPr>
      <w:hyperlink w:anchor="_Toc68453060" w:history="1">
        <w:r w:rsidRPr="00000F49">
          <w:rPr>
            <w:rStyle w:val="Hyperlink"/>
            <w:noProof/>
          </w:rPr>
          <w:t>6.1.3</w:t>
        </w:r>
        <w:r w:rsidRPr="00000F49">
          <w:rPr>
            <w:rStyle w:val="Hyperlink"/>
            <w:noProof/>
          </w:rPr>
          <w:tab/>
          <w:t>New Editions and Reprints [Ed. = Edition]</w:t>
        </w:r>
        <w:r>
          <w:rPr>
            <w:webHidden/>
          </w:rPr>
          <w:tab/>
        </w:r>
        <w:r>
          <w:rPr>
            <w:webHidden/>
          </w:rPr>
          <w:fldChar w:fldCharType="begin"/>
        </w:r>
        <w:r>
          <w:rPr>
            <w:webHidden/>
          </w:rPr>
          <w:instrText xml:space="preserve"> PAGEREF _Toc68453060 \h </w:instrText>
        </w:r>
        <w:r>
          <w:rPr>
            <w:webHidden/>
          </w:rPr>
        </w:r>
        <w:r>
          <w:rPr>
            <w:webHidden/>
          </w:rPr>
          <w:fldChar w:fldCharType="separate"/>
        </w:r>
        <w:r>
          <w:rPr>
            <w:webHidden/>
          </w:rPr>
          <w:t>18</w:t>
        </w:r>
        <w:r>
          <w:rPr>
            <w:webHidden/>
          </w:rPr>
          <w:fldChar w:fldCharType="end"/>
        </w:r>
      </w:hyperlink>
    </w:p>
    <w:p w14:paraId="2C47BE0D" w14:textId="77777777" w:rsidR="00905A15" w:rsidRDefault="00905A15">
      <w:pPr>
        <w:pStyle w:val="TOC5"/>
        <w:rPr>
          <w:rFonts w:asciiTheme="minorHAnsi" w:eastAsiaTheme="minorEastAsia" w:hAnsiTheme="minorHAnsi" w:cstheme="minorBidi"/>
          <w:lang w:val="en-MY"/>
        </w:rPr>
      </w:pPr>
      <w:hyperlink w:anchor="_Toc68453061" w:history="1">
        <w:r w:rsidRPr="00000F49">
          <w:rPr>
            <w:rStyle w:val="Hyperlink"/>
            <w:noProof/>
          </w:rPr>
          <w:t>6.1.4</w:t>
        </w:r>
        <w:r w:rsidRPr="00000F49">
          <w:rPr>
            <w:rStyle w:val="Hyperlink"/>
            <w:noProof/>
          </w:rPr>
          <w:tab/>
          <w:t>Works that are Known by their Titles</w:t>
        </w:r>
        <w:r>
          <w:rPr>
            <w:webHidden/>
          </w:rPr>
          <w:tab/>
        </w:r>
        <w:r>
          <w:rPr>
            <w:webHidden/>
          </w:rPr>
          <w:fldChar w:fldCharType="begin"/>
        </w:r>
        <w:r>
          <w:rPr>
            <w:webHidden/>
          </w:rPr>
          <w:instrText xml:space="preserve"> PAGEREF _Toc68453061 \h </w:instrText>
        </w:r>
        <w:r>
          <w:rPr>
            <w:webHidden/>
          </w:rPr>
        </w:r>
        <w:r>
          <w:rPr>
            <w:webHidden/>
          </w:rPr>
          <w:fldChar w:fldCharType="separate"/>
        </w:r>
        <w:r>
          <w:rPr>
            <w:webHidden/>
          </w:rPr>
          <w:t>18</w:t>
        </w:r>
        <w:r>
          <w:rPr>
            <w:webHidden/>
          </w:rPr>
          <w:fldChar w:fldCharType="end"/>
        </w:r>
      </w:hyperlink>
    </w:p>
    <w:p w14:paraId="5752BF9B" w14:textId="77777777" w:rsidR="00905A15" w:rsidRDefault="00905A15">
      <w:pPr>
        <w:pStyle w:val="TOC5"/>
        <w:rPr>
          <w:rFonts w:asciiTheme="minorHAnsi" w:eastAsiaTheme="minorEastAsia" w:hAnsiTheme="minorHAnsi" w:cstheme="minorBidi"/>
          <w:lang w:val="en-MY"/>
        </w:rPr>
      </w:pPr>
      <w:hyperlink w:anchor="_Toc68453062" w:history="1">
        <w:r w:rsidRPr="00000F49">
          <w:rPr>
            <w:rStyle w:val="Hyperlink"/>
            <w:noProof/>
          </w:rPr>
          <w:t>6.1.5</w:t>
        </w:r>
        <w:r w:rsidRPr="00000F49">
          <w:rPr>
            <w:rStyle w:val="Hyperlink"/>
            <w:noProof/>
          </w:rPr>
          <w:tab/>
          <w:t>References to the al-Hadith according to the Compiler of the Al-Hadith</w:t>
        </w:r>
        <w:r>
          <w:rPr>
            <w:webHidden/>
          </w:rPr>
          <w:tab/>
        </w:r>
        <w:r>
          <w:rPr>
            <w:webHidden/>
          </w:rPr>
          <w:fldChar w:fldCharType="begin"/>
        </w:r>
        <w:r>
          <w:rPr>
            <w:webHidden/>
          </w:rPr>
          <w:instrText xml:space="preserve"> PAGEREF _Toc68453062 \h </w:instrText>
        </w:r>
        <w:r>
          <w:rPr>
            <w:webHidden/>
          </w:rPr>
        </w:r>
        <w:r>
          <w:rPr>
            <w:webHidden/>
          </w:rPr>
          <w:fldChar w:fldCharType="separate"/>
        </w:r>
        <w:r>
          <w:rPr>
            <w:webHidden/>
          </w:rPr>
          <w:t>19</w:t>
        </w:r>
        <w:r>
          <w:rPr>
            <w:webHidden/>
          </w:rPr>
          <w:fldChar w:fldCharType="end"/>
        </w:r>
      </w:hyperlink>
    </w:p>
    <w:p w14:paraId="1C8D70B5" w14:textId="77777777" w:rsidR="00905A15" w:rsidRDefault="00905A15">
      <w:pPr>
        <w:pStyle w:val="TOC4"/>
        <w:rPr>
          <w:rFonts w:asciiTheme="minorHAnsi" w:hAnsiTheme="minorHAnsi" w:cstheme="minorBidi"/>
          <w:lang w:val="en-MY"/>
        </w:rPr>
      </w:pPr>
      <w:hyperlink w:anchor="_Toc68453063" w:history="1">
        <w:r w:rsidRPr="00000F49">
          <w:rPr>
            <w:rStyle w:val="Hyperlink"/>
            <w:rFonts w:cs="Times New Roman"/>
            <w:bCs/>
            <w:noProof/>
            <w:lang w:val="en-US"/>
          </w:rPr>
          <w:t>6.2</w:t>
        </w:r>
        <w:r w:rsidRPr="00000F49">
          <w:rPr>
            <w:rStyle w:val="Hyperlink"/>
            <w:noProof/>
            <w:lang w:val="en-US"/>
          </w:rPr>
          <w:tab/>
          <w:t>Compilations [comp. = compiler]</w:t>
        </w:r>
        <w:r>
          <w:rPr>
            <w:webHidden/>
          </w:rPr>
          <w:tab/>
        </w:r>
        <w:r>
          <w:rPr>
            <w:webHidden/>
          </w:rPr>
          <w:fldChar w:fldCharType="begin"/>
        </w:r>
        <w:r>
          <w:rPr>
            <w:webHidden/>
          </w:rPr>
          <w:instrText xml:space="preserve"> PAGEREF _Toc68453063 \h </w:instrText>
        </w:r>
        <w:r>
          <w:rPr>
            <w:webHidden/>
          </w:rPr>
        </w:r>
        <w:r>
          <w:rPr>
            <w:webHidden/>
          </w:rPr>
          <w:fldChar w:fldCharType="separate"/>
        </w:r>
        <w:r>
          <w:rPr>
            <w:webHidden/>
          </w:rPr>
          <w:t>19</w:t>
        </w:r>
        <w:r>
          <w:rPr>
            <w:webHidden/>
          </w:rPr>
          <w:fldChar w:fldCharType="end"/>
        </w:r>
      </w:hyperlink>
    </w:p>
    <w:p w14:paraId="79298998" w14:textId="77777777" w:rsidR="00905A15" w:rsidRDefault="00905A15">
      <w:pPr>
        <w:pStyle w:val="TOC5"/>
        <w:rPr>
          <w:rFonts w:asciiTheme="minorHAnsi" w:eastAsiaTheme="minorEastAsia" w:hAnsiTheme="minorHAnsi" w:cstheme="minorBidi"/>
          <w:lang w:val="en-MY"/>
        </w:rPr>
      </w:pPr>
      <w:hyperlink w:anchor="_Toc68453064" w:history="1">
        <w:r w:rsidRPr="00000F49">
          <w:rPr>
            <w:rStyle w:val="Hyperlink"/>
            <w:noProof/>
          </w:rPr>
          <w:t>6.2.1</w:t>
        </w:r>
        <w:r w:rsidRPr="00000F49">
          <w:rPr>
            <w:rStyle w:val="Hyperlink"/>
            <w:noProof/>
          </w:rPr>
          <w:tab/>
          <w:t>Edited works [ed. = editor]</w:t>
        </w:r>
        <w:r>
          <w:rPr>
            <w:webHidden/>
          </w:rPr>
          <w:tab/>
        </w:r>
        <w:r>
          <w:rPr>
            <w:webHidden/>
          </w:rPr>
          <w:fldChar w:fldCharType="begin"/>
        </w:r>
        <w:r>
          <w:rPr>
            <w:webHidden/>
          </w:rPr>
          <w:instrText xml:space="preserve"> PAGEREF _Toc68453064 \h </w:instrText>
        </w:r>
        <w:r>
          <w:rPr>
            <w:webHidden/>
          </w:rPr>
        </w:r>
        <w:r>
          <w:rPr>
            <w:webHidden/>
          </w:rPr>
          <w:fldChar w:fldCharType="separate"/>
        </w:r>
        <w:r>
          <w:rPr>
            <w:webHidden/>
          </w:rPr>
          <w:t>19</w:t>
        </w:r>
        <w:r>
          <w:rPr>
            <w:webHidden/>
          </w:rPr>
          <w:fldChar w:fldCharType="end"/>
        </w:r>
      </w:hyperlink>
    </w:p>
    <w:p w14:paraId="4990951D" w14:textId="77777777" w:rsidR="00905A15" w:rsidRDefault="00905A15">
      <w:pPr>
        <w:pStyle w:val="TOC5"/>
        <w:rPr>
          <w:rFonts w:asciiTheme="minorHAnsi" w:eastAsiaTheme="minorEastAsia" w:hAnsiTheme="minorHAnsi" w:cstheme="minorBidi"/>
          <w:lang w:val="en-MY"/>
        </w:rPr>
      </w:pPr>
      <w:hyperlink w:anchor="_Toc68453065" w:history="1">
        <w:r w:rsidRPr="00000F49">
          <w:rPr>
            <w:rStyle w:val="Hyperlink"/>
            <w:noProof/>
          </w:rPr>
          <w:t>6.2.2</w:t>
        </w:r>
        <w:r w:rsidRPr="00000F49">
          <w:rPr>
            <w:rStyle w:val="Hyperlink"/>
            <w:noProof/>
          </w:rPr>
          <w:tab/>
          <w:t>Coordinated works [coord. = Coordinator]</w:t>
        </w:r>
        <w:r>
          <w:rPr>
            <w:webHidden/>
          </w:rPr>
          <w:tab/>
        </w:r>
        <w:r>
          <w:rPr>
            <w:webHidden/>
          </w:rPr>
          <w:fldChar w:fldCharType="begin"/>
        </w:r>
        <w:r>
          <w:rPr>
            <w:webHidden/>
          </w:rPr>
          <w:instrText xml:space="preserve"> PAGEREF _Toc68453065 \h </w:instrText>
        </w:r>
        <w:r>
          <w:rPr>
            <w:webHidden/>
          </w:rPr>
        </w:r>
        <w:r>
          <w:rPr>
            <w:webHidden/>
          </w:rPr>
          <w:fldChar w:fldCharType="separate"/>
        </w:r>
        <w:r>
          <w:rPr>
            <w:webHidden/>
          </w:rPr>
          <w:t>19</w:t>
        </w:r>
        <w:r>
          <w:rPr>
            <w:webHidden/>
          </w:rPr>
          <w:fldChar w:fldCharType="end"/>
        </w:r>
      </w:hyperlink>
    </w:p>
    <w:p w14:paraId="4AB54DFB" w14:textId="77777777" w:rsidR="00905A15" w:rsidRDefault="00905A15">
      <w:pPr>
        <w:pStyle w:val="TOC5"/>
        <w:rPr>
          <w:rFonts w:asciiTheme="minorHAnsi" w:eastAsiaTheme="minorEastAsia" w:hAnsiTheme="minorHAnsi" w:cstheme="minorBidi"/>
          <w:lang w:val="en-MY"/>
        </w:rPr>
      </w:pPr>
      <w:hyperlink w:anchor="_Toc68453066" w:history="1">
        <w:r w:rsidRPr="00000F49">
          <w:rPr>
            <w:rStyle w:val="Hyperlink"/>
            <w:noProof/>
          </w:rPr>
          <w:t>6.2.3</w:t>
        </w:r>
        <w:r w:rsidRPr="00000F49">
          <w:rPr>
            <w:rStyle w:val="Hyperlink"/>
            <w:noProof/>
          </w:rPr>
          <w:tab/>
          <w:t>Works in a series of Volumes [Vol. = volume]</w:t>
        </w:r>
        <w:r>
          <w:rPr>
            <w:webHidden/>
          </w:rPr>
          <w:tab/>
        </w:r>
        <w:r>
          <w:rPr>
            <w:webHidden/>
          </w:rPr>
          <w:fldChar w:fldCharType="begin"/>
        </w:r>
        <w:r>
          <w:rPr>
            <w:webHidden/>
          </w:rPr>
          <w:instrText xml:space="preserve"> PAGEREF _Toc68453066 \h </w:instrText>
        </w:r>
        <w:r>
          <w:rPr>
            <w:webHidden/>
          </w:rPr>
        </w:r>
        <w:r>
          <w:rPr>
            <w:webHidden/>
          </w:rPr>
          <w:fldChar w:fldCharType="separate"/>
        </w:r>
        <w:r>
          <w:rPr>
            <w:webHidden/>
          </w:rPr>
          <w:t>20</w:t>
        </w:r>
        <w:r>
          <w:rPr>
            <w:webHidden/>
          </w:rPr>
          <w:fldChar w:fldCharType="end"/>
        </w:r>
      </w:hyperlink>
    </w:p>
    <w:p w14:paraId="287D64DC" w14:textId="77777777" w:rsidR="00905A15" w:rsidRDefault="00905A15">
      <w:pPr>
        <w:pStyle w:val="TOC5"/>
        <w:rPr>
          <w:rFonts w:asciiTheme="minorHAnsi" w:eastAsiaTheme="minorEastAsia" w:hAnsiTheme="minorHAnsi" w:cstheme="minorBidi"/>
          <w:lang w:val="en-MY"/>
        </w:rPr>
      </w:pPr>
      <w:hyperlink w:anchor="_Toc68453067" w:history="1">
        <w:r w:rsidRPr="00000F49">
          <w:rPr>
            <w:rStyle w:val="Hyperlink"/>
            <w:noProof/>
          </w:rPr>
          <w:t>6.2.4</w:t>
        </w:r>
        <w:r w:rsidRPr="00000F49">
          <w:rPr>
            <w:rStyle w:val="Hyperlink"/>
            <w:noProof/>
          </w:rPr>
          <w:tab/>
          <w:t>Translations [Trans. = translation]</w:t>
        </w:r>
        <w:r>
          <w:rPr>
            <w:webHidden/>
          </w:rPr>
          <w:tab/>
        </w:r>
        <w:r>
          <w:rPr>
            <w:webHidden/>
          </w:rPr>
          <w:fldChar w:fldCharType="begin"/>
        </w:r>
        <w:r>
          <w:rPr>
            <w:webHidden/>
          </w:rPr>
          <w:instrText xml:space="preserve"> PAGEREF _Toc68453067 \h </w:instrText>
        </w:r>
        <w:r>
          <w:rPr>
            <w:webHidden/>
          </w:rPr>
        </w:r>
        <w:r>
          <w:rPr>
            <w:webHidden/>
          </w:rPr>
          <w:fldChar w:fldCharType="separate"/>
        </w:r>
        <w:r>
          <w:rPr>
            <w:webHidden/>
          </w:rPr>
          <w:t>20</w:t>
        </w:r>
        <w:r>
          <w:rPr>
            <w:webHidden/>
          </w:rPr>
          <w:fldChar w:fldCharType="end"/>
        </w:r>
      </w:hyperlink>
    </w:p>
    <w:p w14:paraId="6D931B1E" w14:textId="77777777" w:rsidR="00905A15" w:rsidRDefault="00905A15">
      <w:pPr>
        <w:pStyle w:val="TOC5"/>
        <w:rPr>
          <w:rFonts w:asciiTheme="minorHAnsi" w:eastAsiaTheme="minorEastAsia" w:hAnsiTheme="minorHAnsi" w:cstheme="minorBidi"/>
          <w:lang w:val="en-MY"/>
        </w:rPr>
      </w:pPr>
      <w:hyperlink w:anchor="_Toc68453068" w:history="1">
        <w:r w:rsidRPr="00000F49">
          <w:rPr>
            <w:rStyle w:val="Hyperlink"/>
            <w:noProof/>
          </w:rPr>
          <w:t>6.2.5</w:t>
        </w:r>
        <w:r w:rsidRPr="00000F49">
          <w:rPr>
            <w:rStyle w:val="Hyperlink"/>
            <w:noProof/>
          </w:rPr>
          <w:tab/>
          <w:t>Pen names</w:t>
        </w:r>
        <w:r>
          <w:rPr>
            <w:webHidden/>
          </w:rPr>
          <w:tab/>
        </w:r>
        <w:r>
          <w:rPr>
            <w:webHidden/>
          </w:rPr>
          <w:fldChar w:fldCharType="begin"/>
        </w:r>
        <w:r>
          <w:rPr>
            <w:webHidden/>
          </w:rPr>
          <w:instrText xml:space="preserve"> PAGEREF _Toc68453068 \h </w:instrText>
        </w:r>
        <w:r>
          <w:rPr>
            <w:webHidden/>
          </w:rPr>
        </w:r>
        <w:r>
          <w:rPr>
            <w:webHidden/>
          </w:rPr>
          <w:fldChar w:fldCharType="separate"/>
        </w:r>
        <w:r>
          <w:rPr>
            <w:webHidden/>
          </w:rPr>
          <w:t>20</w:t>
        </w:r>
        <w:r>
          <w:rPr>
            <w:webHidden/>
          </w:rPr>
          <w:fldChar w:fldCharType="end"/>
        </w:r>
      </w:hyperlink>
    </w:p>
    <w:p w14:paraId="3F844DE0" w14:textId="77777777" w:rsidR="00905A15" w:rsidRDefault="00905A15">
      <w:pPr>
        <w:pStyle w:val="TOC5"/>
        <w:rPr>
          <w:rFonts w:asciiTheme="minorHAnsi" w:eastAsiaTheme="minorEastAsia" w:hAnsiTheme="minorHAnsi" w:cstheme="minorBidi"/>
          <w:lang w:val="en-MY"/>
        </w:rPr>
      </w:pPr>
      <w:hyperlink w:anchor="_Toc68453069" w:history="1">
        <w:r w:rsidRPr="00000F49">
          <w:rPr>
            <w:rStyle w:val="Hyperlink"/>
            <w:noProof/>
          </w:rPr>
          <w:t>6.2.6</w:t>
        </w:r>
        <w:r w:rsidRPr="00000F49">
          <w:rPr>
            <w:rStyle w:val="Hyperlink"/>
            <w:noProof/>
          </w:rPr>
          <w:tab/>
          <w:t>Monographs</w:t>
        </w:r>
        <w:r>
          <w:rPr>
            <w:webHidden/>
          </w:rPr>
          <w:tab/>
        </w:r>
        <w:r>
          <w:rPr>
            <w:webHidden/>
          </w:rPr>
          <w:fldChar w:fldCharType="begin"/>
        </w:r>
        <w:r>
          <w:rPr>
            <w:webHidden/>
          </w:rPr>
          <w:instrText xml:space="preserve"> PAGEREF _Toc68453069 \h </w:instrText>
        </w:r>
        <w:r>
          <w:rPr>
            <w:webHidden/>
          </w:rPr>
        </w:r>
        <w:r>
          <w:rPr>
            <w:webHidden/>
          </w:rPr>
          <w:fldChar w:fldCharType="separate"/>
        </w:r>
        <w:r>
          <w:rPr>
            <w:webHidden/>
          </w:rPr>
          <w:t>20</w:t>
        </w:r>
        <w:r>
          <w:rPr>
            <w:webHidden/>
          </w:rPr>
          <w:fldChar w:fldCharType="end"/>
        </w:r>
      </w:hyperlink>
    </w:p>
    <w:p w14:paraId="51AC6D81" w14:textId="77777777" w:rsidR="00905A15" w:rsidRDefault="00905A15">
      <w:pPr>
        <w:pStyle w:val="TOC5"/>
        <w:rPr>
          <w:rFonts w:asciiTheme="minorHAnsi" w:eastAsiaTheme="minorEastAsia" w:hAnsiTheme="minorHAnsi" w:cstheme="minorBidi"/>
          <w:lang w:val="en-MY"/>
        </w:rPr>
      </w:pPr>
      <w:hyperlink w:anchor="_Toc68453070" w:history="1">
        <w:r w:rsidRPr="00000F49">
          <w:rPr>
            <w:rStyle w:val="Hyperlink"/>
            <w:noProof/>
          </w:rPr>
          <w:t>6.2.7</w:t>
        </w:r>
        <w:r w:rsidRPr="00000F49">
          <w:rPr>
            <w:rStyle w:val="Hyperlink"/>
            <w:noProof/>
          </w:rPr>
          <w:tab/>
          <w:t>Chapter in a Book [In]</w:t>
        </w:r>
        <w:r>
          <w:rPr>
            <w:webHidden/>
          </w:rPr>
          <w:tab/>
        </w:r>
        <w:r>
          <w:rPr>
            <w:webHidden/>
          </w:rPr>
          <w:fldChar w:fldCharType="begin"/>
        </w:r>
        <w:r>
          <w:rPr>
            <w:webHidden/>
          </w:rPr>
          <w:instrText xml:space="preserve"> PAGEREF _Toc68453070 \h </w:instrText>
        </w:r>
        <w:r>
          <w:rPr>
            <w:webHidden/>
          </w:rPr>
        </w:r>
        <w:r>
          <w:rPr>
            <w:webHidden/>
          </w:rPr>
          <w:fldChar w:fldCharType="separate"/>
        </w:r>
        <w:r>
          <w:rPr>
            <w:webHidden/>
          </w:rPr>
          <w:t>21</w:t>
        </w:r>
        <w:r>
          <w:rPr>
            <w:webHidden/>
          </w:rPr>
          <w:fldChar w:fldCharType="end"/>
        </w:r>
      </w:hyperlink>
    </w:p>
    <w:p w14:paraId="5EF1D39D" w14:textId="77777777" w:rsidR="00905A15" w:rsidRDefault="00905A15">
      <w:pPr>
        <w:pStyle w:val="TOC5"/>
        <w:rPr>
          <w:rFonts w:asciiTheme="minorHAnsi" w:eastAsiaTheme="minorEastAsia" w:hAnsiTheme="minorHAnsi" w:cstheme="minorBidi"/>
          <w:lang w:val="en-MY"/>
        </w:rPr>
      </w:pPr>
      <w:hyperlink w:anchor="_Toc68453071" w:history="1">
        <w:r w:rsidRPr="00000F49">
          <w:rPr>
            <w:rStyle w:val="Hyperlink"/>
            <w:noProof/>
          </w:rPr>
          <w:t>6.2.8</w:t>
        </w:r>
        <w:r w:rsidRPr="00000F49">
          <w:rPr>
            <w:rStyle w:val="Hyperlink"/>
            <w:noProof/>
          </w:rPr>
          <w:tab/>
          <w:t>Works without a Date of Publication (n.d.) / Place of Publication (s.l.) / Publisher (s.n.)</w:t>
        </w:r>
        <w:r>
          <w:rPr>
            <w:webHidden/>
          </w:rPr>
          <w:tab/>
        </w:r>
        <w:r>
          <w:rPr>
            <w:webHidden/>
          </w:rPr>
          <w:fldChar w:fldCharType="begin"/>
        </w:r>
        <w:r>
          <w:rPr>
            <w:webHidden/>
          </w:rPr>
          <w:instrText xml:space="preserve"> PAGEREF _Toc68453071 \h </w:instrText>
        </w:r>
        <w:r>
          <w:rPr>
            <w:webHidden/>
          </w:rPr>
        </w:r>
        <w:r>
          <w:rPr>
            <w:webHidden/>
          </w:rPr>
          <w:fldChar w:fldCharType="separate"/>
        </w:r>
        <w:r>
          <w:rPr>
            <w:webHidden/>
          </w:rPr>
          <w:t>21</w:t>
        </w:r>
        <w:r>
          <w:rPr>
            <w:webHidden/>
          </w:rPr>
          <w:fldChar w:fldCharType="end"/>
        </w:r>
      </w:hyperlink>
    </w:p>
    <w:p w14:paraId="7E50217F" w14:textId="77777777" w:rsidR="00905A15" w:rsidRDefault="00905A15">
      <w:pPr>
        <w:pStyle w:val="TOC4"/>
        <w:rPr>
          <w:rFonts w:asciiTheme="minorHAnsi" w:hAnsiTheme="minorHAnsi" w:cstheme="minorBidi"/>
          <w:lang w:val="en-MY"/>
        </w:rPr>
      </w:pPr>
      <w:hyperlink w:anchor="_Toc68453072" w:history="1">
        <w:r w:rsidRPr="00000F49">
          <w:rPr>
            <w:rStyle w:val="Hyperlink"/>
            <w:rFonts w:cs="Times New Roman"/>
            <w:bCs/>
            <w:noProof/>
            <w:lang w:val="en-US"/>
          </w:rPr>
          <w:t>6.3</w:t>
        </w:r>
        <w:r w:rsidRPr="00000F49">
          <w:rPr>
            <w:rStyle w:val="Hyperlink"/>
            <w:noProof/>
            <w:lang w:val="en-US"/>
          </w:rPr>
          <w:tab/>
          <w:t>Public Documents</w:t>
        </w:r>
        <w:r>
          <w:rPr>
            <w:webHidden/>
          </w:rPr>
          <w:tab/>
        </w:r>
        <w:r>
          <w:rPr>
            <w:webHidden/>
          </w:rPr>
          <w:fldChar w:fldCharType="begin"/>
        </w:r>
        <w:r>
          <w:rPr>
            <w:webHidden/>
          </w:rPr>
          <w:instrText xml:space="preserve"> PAGEREF _Toc68453072 \h </w:instrText>
        </w:r>
        <w:r>
          <w:rPr>
            <w:webHidden/>
          </w:rPr>
        </w:r>
        <w:r>
          <w:rPr>
            <w:webHidden/>
          </w:rPr>
          <w:fldChar w:fldCharType="separate"/>
        </w:r>
        <w:r>
          <w:rPr>
            <w:webHidden/>
          </w:rPr>
          <w:t>22</w:t>
        </w:r>
        <w:r>
          <w:rPr>
            <w:webHidden/>
          </w:rPr>
          <w:fldChar w:fldCharType="end"/>
        </w:r>
      </w:hyperlink>
    </w:p>
    <w:p w14:paraId="632201D1" w14:textId="77777777" w:rsidR="00905A15" w:rsidRDefault="00905A15">
      <w:pPr>
        <w:pStyle w:val="TOC5"/>
        <w:rPr>
          <w:rFonts w:asciiTheme="minorHAnsi" w:eastAsiaTheme="minorEastAsia" w:hAnsiTheme="minorHAnsi" w:cstheme="minorBidi"/>
          <w:lang w:val="en-MY"/>
        </w:rPr>
      </w:pPr>
      <w:hyperlink w:anchor="_Toc68453073" w:history="1">
        <w:r w:rsidRPr="00000F49">
          <w:rPr>
            <w:rStyle w:val="Hyperlink"/>
            <w:noProof/>
          </w:rPr>
          <w:t>6.3.1</w:t>
        </w:r>
        <w:r w:rsidRPr="00000F49">
          <w:rPr>
            <w:rStyle w:val="Hyperlink"/>
            <w:noProof/>
          </w:rPr>
          <w:tab/>
          <w:t>Published public documents</w:t>
        </w:r>
        <w:r>
          <w:rPr>
            <w:webHidden/>
          </w:rPr>
          <w:tab/>
        </w:r>
        <w:r>
          <w:rPr>
            <w:webHidden/>
          </w:rPr>
          <w:fldChar w:fldCharType="begin"/>
        </w:r>
        <w:r>
          <w:rPr>
            <w:webHidden/>
          </w:rPr>
          <w:instrText xml:space="preserve"> PAGEREF _Toc68453073 \h </w:instrText>
        </w:r>
        <w:r>
          <w:rPr>
            <w:webHidden/>
          </w:rPr>
        </w:r>
        <w:r>
          <w:rPr>
            <w:webHidden/>
          </w:rPr>
          <w:fldChar w:fldCharType="separate"/>
        </w:r>
        <w:r>
          <w:rPr>
            <w:webHidden/>
          </w:rPr>
          <w:t>22</w:t>
        </w:r>
        <w:r>
          <w:rPr>
            <w:webHidden/>
          </w:rPr>
          <w:fldChar w:fldCharType="end"/>
        </w:r>
      </w:hyperlink>
    </w:p>
    <w:p w14:paraId="2AAC925B" w14:textId="77777777" w:rsidR="00905A15" w:rsidRDefault="00905A15">
      <w:pPr>
        <w:pStyle w:val="TOC4"/>
        <w:rPr>
          <w:rFonts w:asciiTheme="minorHAnsi" w:hAnsiTheme="minorHAnsi" w:cstheme="minorBidi"/>
          <w:lang w:val="en-MY"/>
        </w:rPr>
      </w:pPr>
      <w:hyperlink w:anchor="_Toc68453074" w:history="1">
        <w:r w:rsidRPr="00000F49">
          <w:rPr>
            <w:rStyle w:val="Hyperlink"/>
            <w:rFonts w:cs="Times New Roman"/>
            <w:bCs/>
            <w:noProof/>
            <w:lang w:val="en-US"/>
          </w:rPr>
          <w:t>6.4</w:t>
        </w:r>
        <w:r w:rsidRPr="00000F49">
          <w:rPr>
            <w:rStyle w:val="Hyperlink"/>
            <w:noProof/>
            <w:lang w:val="en-US"/>
          </w:rPr>
          <w:tab/>
          <w:t>Articles in Journals</w:t>
        </w:r>
        <w:r>
          <w:rPr>
            <w:webHidden/>
          </w:rPr>
          <w:tab/>
        </w:r>
        <w:r>
          <w:rPr>
            <w:webHidden/>
          </w:rPr>
          <w:fldChar w:fldCharType="begin"/>
        </w:r>
        <w:r>
          <w:rPr>
            <w:webHidden/>
          </w:rPr>
          <w:instrText xml:space="preserve"> PAGEREF _Toc68453074 \h </w:instrText>
        </w:r>
        <w:r>
          <w:rPr>
            <w:webHidden/>
          </w:rPr>
        </w:r>
        <w:r>
          <w:rPr>
            <w:webHidden/>
          </w:rPr>
          <w:fldChar w:fldCharType="separate"/>
        </w:r>
        <w:r>
          <w:rPr>
            <w:webHidden/>
          </w:rPr>
          <w:t>25</w:t>
        </w:r>
        <w:r>
          <w:rPr>
            <w:webHidden/>
          </w:rPr>
          <w:fldChar w:fldCharType="end"/>
        </w:r>
      </w:hyperlink>
    </w:p>
    <w:p w14:paraId="39778852" w14:textId="77777777" w:rsidR="00905A15" w:rsidRDefault="00905A15">
      <w:pPr>
        <w:pStyle w:val="TOC5"/>
        <w:rPr>
          <w:rFonts w:asciiTheme="minorHAnsi" w:eastAsiaTheme="minorEastAsia" w:hAnsiTheme="minorHAnsi" w:cstheme="minorBidi"/>
          <w:lang w:val="en-MY"/>
        </w:rPr>
      </w:pPr>
      <w:hyperlink w:anchor="_Toc68453075" w:history="1">
        <w:r w:rsidRPr="00000F49">
          <w:rPr>
            <w:rStyle w:val="Hyperlink"/>
            <w:noProof/>
          </w:rPr>
          <w:t>6.4.1</w:t>
        </w:r>
        <w:r w:rsidRPr="00000F49">
          <w:rPr>
            <w:rStyle w:val="Hyperlink"/>
            <w:noProof/>
          </w:rPr>
          <w:tab/>
          <w:t>Single author</w:t>
        </w:r>
        <w:r>
          <w:rPr>
            <w:webHidden/>
          </w:rPr>
          <w:tab/>
        </w:r>
        <w:r>
          <w:rPr>
            <w:webHidden/>
          </w:rPr>
          <w:fldChar w:fldCharType="begin"/>
        </w:r>
        <w:r>
          <w:rPr>
            <w:webHidden/>
          </w:rPr>
          <w:instrText xml:space="preserve"> PAGEREF _Toc68453075 \h </w:instrText>
        </w:r>
        <w:r>
          <w:rPr>
            <w:webHidden/>
          </w:rPr>
        </w:r>
        <w:r>
          <w:rPr>
            <w:webHidden/>
          </w:rPr>
          <w:fldChar w:fldCharType="separate"/>
        </w:r>
        <w:r>
          <w:rPr>
            <w:webHidden/>
          </w:rPr>
          <w:t>25</w:t>
        </w:r>
        <w:r>
          <w:rPr>
            <w:webHidden/>
          </w:rPr>
          <w:fldChar w:fldCharType="end"/>
        </w:r>
      </w:hyperlink>
    </w:p>
    <w:p w14:paraId="39B594C5" w14:textId="77777777" w:rsidR="00905A15" w:rsidRDefault="00905A15">
      <w:pPr>
        <w:pStyle w:val="TOC5"/>
        <w:rPr>
          <w:rFonts w:asciiTheme="minorHAnsi" w:eastAsiaTheme="minorEastAsia" w:hAnsiTheme="minorHAnsi" w:cstheme="minorBidi"/>
          <w:lang w:val="en-MY"/>
        </w:rPr>
      </w:pPr>
      <w:hyperlink w:anchor="_Toc68453076" w:history="1">
        <w:r w:rsidRPr="00000F49">
          <w:rPr>
            <w:rStyle w:val="Hyperlink"/>
            <w:noProof/>
          </w:rPr>
          <w:t>6.4.2</w:t>
        </w:r>
        <w:r w:rsidRPr="00000F49">
          <w:rPr>
            <w:rStyle w:val="Hyperlink"/>
            <w:noProof/>
          </w:rPr>
          <w:tab/>
          <w:t>Co-authors</w:t>
        </w:r>
        <w:r>
          <w:rPr>
            <w:webHidden/>
          </w:rPr>
          <w:tab/>
        </w:r>
        <w:r>
          <w:rPr>
            <w:webHidden/>
          </w:rPr>
          <w:fldChar w:fldCharType="begin"/>
        </w:r>
        <w:r>
          <w:rPr>
            <w:webHidden/>
          </w:rPr>
          <w:instrText xml:space="preserve"> PAGEREF _Toc68453076 \h </w:instrText>
        </w:r>
        <w:r>
          <w:rPr>
            <w:webHidden/>
          </w:rPr>
        </w:r>
        <w:r>
          <w:rPr>
            <w:webHidden/>
          </w:rPr>
          <w:fldChar w:fldCharType="separate"/>
        </w:r>
        <w:r>
          <w:rPr>
            <w:webHidden/>
          </w:rPr>
          <w:t>25</w:t>
        </w:r>
        <w:r>
          <w:rPr>
            <w:webHidden/>
          </w:rPr>
          <w:fldChar w:fldCharType="end"/>
        </w:r>
      </w:hyperlink>
    </w:p>
    <w:p w14:paraId="06192163" w14:textId="77777777" w:rsidR="00905A15" w:rsidRDefault="00905A15">
      <w:pPr>
        <w:pStyle w:val="TOC5"/>
        <w:rPr>
          <w:rFonts w:asciiTheme="minorHAnsi" w:eastAsiaTheme="minorEastAsia" w:hAnsiTheme="minorHAnsi" w:cstheme="minorBidi"/>
          <w:lang w:val="en-MY"/>
        </w:rPr>
      </w:pPr>
      <w:hyperlink w:anchor="_Toc68453077" w:history="1">
        <w:r w:rsidRPr="00000F49">
          <w:rPr>
            <w:rStyle w:val="Hyperlink"/>
            <w:noProof/>
          </w:rPr>
          <w:t>6.4.3</w:t>
        </w:r>
        <w:r w:rsidRPr="00000F49">
          <w:rPr>
            <w:rStyle w:val="Hyperlink"/>
            <w:noProof/>
          </w:rPr>
          <w:tab/>
          <w:t>Titles of Journals That Have Been Abbreviated</w:t>
        </w:r>
        <w:r>
          <w:rPr>
            <w:webHidden/>
          </w:rPr>
          <w:tab/>
        </w:r>
        <w:r>
          <w:rPr>
            <w:webHidden/>
          </w:rPr>
          <w:fldChar w:fldCharType="begin"/>
        </w:r>
        <w:r>
          <w:rPr>
            <w:webHidden/>
          </w:rPr>
          <w:instrText xml:space="preserve"> PAGEREF _Toc68453077 \h </w:instrText>
        </w:r>
        <w:r>
          <w:rPr>
            <w:webHidden/>
          </w:rPr>
        </w:r>
        <w:r>
          <w:rPr>
            <w:webHidden/>
          </w:rPr>
          <w:fldChar w:fldCharType="separate"/>
        </w:r>
        <w:r>
          <w:rPr>
            <w:webHidden/>
          </w:rPr>
          <w:t>26</w:t>
        </w:r>
        <w:r>
          <w:rPr>
            <w:webHidden/>
          </w:rPr>
          <w:fldChar w:fldCharType="end"/>
        </w:r>
      </w:hyperlink>
    </w:p>
    <w:p w14:paraId="0D2281F3" w14:textId="77777777" w:rsidR="00905A15" w:rsidRDefault="00905A15">
      <w:pPr>
        <w:pStyle w:val="TOC4"/>
        <w:rPr>
          <w:rFonts w:asciiTheme="minorHAnsi" w:hAnsiTheme="minorHAnsi" w:cstheme="minorBidi"/>
          <w:lang w:val="en-MY"/>
        </w:rPr>
      </w:pPr>
      <w:hyperlink w:anchor="_Toc68453078" w:history="1">
        <w:r w:rsidRPr="00000F49">
          <w:rPr>
            <w:rStyle w:val="Hyperlink"/>
            <w:rFonts w:cs="Times New Roman"/>
            <w:bCs/>
            <w:noProof/>
            <w:lang w:val="en-US"/>
          </w:rPr>
          <w:t>6.5</w:t>
        </w:r>
        <w:r w:rsidRPr="00000F49">
          <w:rPr>
            <w:rStyle w:val="Hyperlink"/>
            <w:noProof/>
            <w:lang w:val="en-US"/>
          </w:rPr>
          <w:tab/>
          <w:t>Articles in Proceeding / Post-Conference Publications</w:t>
        </w:r>
        <w:r>
          <w:rPr>
            <w:webHidden/>
          </w:rPr>
          <w:tab/>
        </w:r>
        <w:r>
          <w:rPr>
            <w:webHidden/>
          </w:rPr>
          <w:fldChar w:fldCharType="begin"/>
        </w:r>
        <w:r>
          <w:rPr>
            <w:webHidden/>
          </w:rPr>
          <w:instrText xml:space="preserve"> PAGEREF _Toc68453078 \h </w:instrText>
        </w:r>
        <w:r>
          <w:rPr>
            <w:webHidden/>
          </w:rPr>
        </w:r>
        <w:r>
          <w:rPr>
            <w:webHidden/>
          </w:rPr>
          <w:fldChar w:fldCharType="separate"/>
        </w:r>
        <w:r>
          <w:rPr>
            <w:webHidden/>
          </w:rPr>
          <w:t>26</w:t>
        </w:r>
        <w:r>
          <w:rPr>
            <w:webHidden/>
          </w:rPr>
          <w:fldChar w:fldCharType="end"/>
        </w:r>
      </w:hyperlink>
    </w:p>
    <w:p w14:paraId="7FDFF67B" w14:textId="77777777" w:rsidR="00905A15" w:rsidRDefault="00905A15">
      <w:pPr>
        <w:pStyle w:val="TOC4"/>
        <w:rPr>
          <w:rFonts w:asciiTheme="minorHAnsi" w:hAnsiTheme="minorHAnsi" w:cstheme="minorBidi"/>
          <w:lang w:val="en-MY"/>
        </w:rPr>
      </w:pPr>
      <w:hyperlink w:anchor="_Toc68453079" w:history="1">
        <w:r w:rsidRPr="00000F49">
          <w:rPr>
            <w:rStyle w:val="Hyperlink"/>
            <w:rFonts w:cs="Times New Roman"/>
            <w:bCs/>
            <w:noProof/>
            <w:lang w:val="en-US"/>
          </w:rPr>
          <w:t>6.6</w:t>
        </w:r>
        <w:r w:rsidRPr="00000F49">
          <w:rPr>
            <w:rStyle w:val="Hyperlink"/>
            <w:noProof/>
            <w:lang w:val="en-US"/>
          </w:rPr>
          <w:tab/>
          <w:t>Articles in Magazines / Bulletins</w:t>
        </w:r>
        <w:r>
          <w:rPr>
            <w:webHidden/>
          </w:rPr>
          <w:tab/>
        </w:r>
        <w:r>
          <w:rPr>
            <w:webHidden/>
          </w:rPr>
          <w:fldChar w:fldCharType="begin"/>
        </w:r>
        <w:r>
          <w:rPr>
            <w:webHidden/>
          </w:rPr>
          <w:instrText xml:space="preserve"> PAGEREF _Toc68453079 \h </w:instrText>
        </w:r>
        <w:r>
          <w:rPr>
            <w:webHidden/>
          </w:rPr>
        </w:r>
        <w:r>
          <w:rPr>
            <w:webHidden/>
          </w:rPr>
          <w:fldChar w:fldCharType="separate"/>
        </w:r>
        <w:r>
          <w:rPr>
            <w:webHidden/>
          </w:rPr>
          <w:t>27</w:t>
        </w:r>
        <w:r>
          <w:rPr>
            <w:webHidden/>
          </w:rPr>
          <w:fldChar w:fldCharType="end"/>
        </w:r>
      </w:hyperlink>
    </w:p>
    <w:p w14:paraId="4DFFB728" w14:textId="77777777" w:rsidR="00905A15" w:rsidRDefault="00905A15">
      <w:pPr>
        <w:pStyle w:val="TOC4"/>
        <w:rPr>
          <w:rFonts w:asciiTheme="minorHAnsi" w:hAnsiTheme="minorHAnsi" w:cstheme="minorBidi"/>
          <w:lang w:val="en-MY"/>
        </w:rPr>
      </w:pPr>
      <w:hyperlink w:anchor="_Toc68453080" w:history="1">
        <w:r w:rsidRPr="00000F49">
          <w:rPr>
            <w:rStyle w:val="Hyperlink"/>
            <w:rFonts w:cs="Times New Roman"/>
            <w:bCs/>
            <w:noProof/>
            <w:lang w:val="en-US"/>
          </w:rPr>
          <w:t>6.7</w:t>
        </w:r>
        <w:r w:rsidRPr="00000F49">
          <w:rPr>
            <w:rStyle w:val="Hyperlink"/>
            <w:noProof/>
            <w:lang w:val="en-US"/>
          </w:rPr>
          <w:tab/>
          <w:t>Articles / News in Newspapers / Letters to the Editor</w:t>
        </w:r>
        <w:r>
          <w:rPr>
            <w:webHidden/>
          </w:rPr>
          <w:tab/>
        </w:r>
        <w:r>
          <w:rPr>
            <w:webHidden/>
          </w:rPr>
          <w:fldChar w:fldCharType="begin"/>
        </w:r>
        <w:r>
          <w:rPr>
            <w:webHidden/>
          </w:rPr>
          <w:instrText xml:space="preserve"> PAGEREF _Toc68453080 \h </w:instrText>
        </w:r>
        <w:r>
          <w:rPr>
            <w:webHidden/>
          </w:rPr>
        </w:r>
        <w:r>
          <w:rPr>
            <w:webHidden/>
          </w:rPr>
          <w:fldChar w:fldCharType="separate"/>
        </w:r>
        <w:r>
          <w:rPr>
            <w:webHidden/>
          </w:rPr>
          <w:t>27</w:t>
        </w:r>
        <w:r>
          <w:rPr>
            <w:webHidden/>
          </w:rPr>
          <w:fldChar w:fldCharType="end"/>
        </w:r>
      </w:hyperlink>
    </w:p>
    <w:p w14:paraId="662257B7" w14:textId="77777777" w:rsidR="00905A15" w:rsidRDefault="00905A15">
      <w:pPr>
        <w:pStyle w:val="TOC5"/>
        <w:rPr>
          <w:rFonts w:asciiTheme="minorHAnsi" w:eastAsiaTheme="minorEastAsia" w:hAnsiTheme="minorHAnsi" w:cstheme="minorBidi"/>
          <w:lang w:val="en-MY"/>
        </w:rPr>
      </w:pPr>
      <w:hyperlink w:anchor="_Toc68453081" w:history="1">
        <w:r w:rsidRPr="00000F49">
          <w:rPr>
            <w:rStyle w:val="Hyperlink"/>
            <w:noProof/>
          </w:rPr>
          <w:t>6.7.1</w:t>
        </w:r>
        <w:r w:rsidRPr="00000F49">
          <w:rPr>
            <w:rStyle w:val="Hyperlink"/>
            <w:noProof/>
          </w:rPr>
          <w:tab/>
          <w:t>Article with name of author/writer</w:t>
        </w:r>
        <w:r>
          <w:rPr>
            <w:webHidden/>
          </w:rPr>
          <w:tab/>
        </w:r>
        <w:r>
          <w:rPr>
            <w:webHidden/>
          </w:rPr>
          <w:fldChar w:fldCharType="begin"/>
        </w:r>
        <w:r>
          <w:rPr>
            <w:webHidden/>
          </w:rPr>
          <w:instrText xml:space="preserve"> PAGEREF _Toc68453081 \h </w:instrText>
        </w:r>
        <w:r>
          <w:rPr>
            <w:webHidden/>
          </w:rPr>
        </w:r>
        <w:r>
          <w:rPr>
            <w:webHidden/>
          </w:rPr>
          <w:fldChar w:fldCharType="separate"/>
        </w:r>
        <w:r>
          <w:rPr>
            <w:webHidden/>
          </w:rPr>
          <w:t>27</w:t>
        </w:r>
        <w:r>
          <w:rPr>
            <w:webHidden/>
          </w:rPr>
          <w:fldChar w:fldCharType="end"/>
        </w:r>
      </w:hyperlink>
    </w:p>
    <w:p w14:paraId="4E8BEDAF" w14:textId="77777777" w:rsidR="00905A15" w:rsidRDefault="00905A15">
      <w:pPr>
        <w:pStyle w:val="TOC5"/>
        <w:rPr>
          <w:rFonts w:asciiTheme="minorHAnsi" w:eastAsiaTheme="minorEastAsia" w:hAnsiTheme="minorHAnsi" w:cstheme="minorBidi"/>
          <w:lang w:val="en-MY"/>
        </w:rPr>
      </w:pPr>
      <w:hyperlink w:anchor="_Toc68453082" w:history="1">
        <w:r w:rsidRPr="00000F49">
          <w:rPr>
            <w:rStyle w:val="Hyperlink"/>
            <w:noProof/>
          </w:rPr>
          <w:t>6.7.2</w:t>
        </w:r>
        <w:r w:rsidRPr="00000F49">
          <w:rPr>
            <w:rStyle w:val="Hyperlink"/>
            <w:noProof/>
          </w:rPr>
          <w:tab/>
          <w:t>Writer’s name not given</w:t>
        </w:r>
        <w:r>
          <w:rPr>
            <w:webHidden/>
          </w:rPr>
          <w:tab/>
        </w:r>
        <w:r>
          <w:rPr>
            <w:webHidden/>
          </w:rPr>
          <w:fldChar w:fldCharType="begin"/>
        </w:r>
        <w:r>
          <w:rPr>
            <w:webHidden/>
          </w:rPr>
          <w:instrText xml:space="preserve"> PAGEREF _Toc68453082 \h </w:instrText>
        </w:r>
        <w:r>
          <w:rPr>
            <w:webHidden/>
          </w:rPr>
        </w:r>
        <w:r>
          <w:rPr>
            <w:webHidden/>
          </w:rPr>
          <w:fldChar w:fldCharType="separate"/>
        </w:r>
        <w:r>
          <w:rPr>
            <w:webHidden/>
          </w:rPr>
          <w:t>27</w:t>
        </w:r>
        <w:r>
          <w:rPr>
            <w:webHidden/>
          </w:rPr>
          <w:fldChar w:fldCharType="end"/>
        </w:r>
      </w:hyperlink>
    </w:p>
    <w:p w14:paraId="692A231F" w14:textId="77777777" w:rsidR="00905A15" w:rsidRDefault="00905A15">
      <w:pPr>
        <w:pStyle w:val="TOC4"/>
        <w:rPr>
          <w:rFonts w:asciiTheme="minorHAnsi" w:hAnsiTheme="minorHAnsi" w:cstheme="minorBidi"/>
          <w:lang w:val="en-MY"/>
        </w:rPr>
      </w:pPr>
      <w:hyperlink w:anchor="_Toc68453083" w:history="1">
        <w:r w:rsidRPr="00000F49">
          <w:rPr>
            <w:rStyle w:val="Hyperlink"/>
            <w:rFonts w:cs="Times New Roman"/>
            <w:bCs/>
            <w:noProof/>
            <w:lang w:val="en-US"/>
          </w:rPr>
          <w:t>6.8</w:t>
        </w:r>
        <w:r w:rsidRPr="00000F49">
          <w:rPr>
            <w:rStyle w:val="Hyperlink"/>
            <w:noProof/>
            <w:lang w:val="en-US"/>
          </w:rPr>
          <w:tab/>
          <w:t>News Reports in Newspapers</w:t>
        </w:r>
        <w:r>
          <w:rPr>
            <w:webHidden/>
          </w:rPr>
          <w:tab/>
        </w:r>
        <w:r>
          <w:rPr>
            <w:webHidden/>
          </w:rPr>
          <w:fldChar w:fldCharType="begin"/>
        </w:r>
        <w:r>
          <w:rPr>
            <w:webHidden/>
          </w:rPr>
          <w:instrText xml:space="preserve"> PAGEREF _Toc68453083 \h </w:instrText>
        </w:r>
        <w:r>
          <w:rPr>
            <w:webHidden/>
          </w:rPr>
        </w:r>
        <w:r>
          <w:rPr>
            <w:webHidden/>
          </w:rPr>
          <w:fldChar w:fldCharType="separate"/>
        </w:r>
        <w:r>
          <w:rPr>
            <w:webHidden/>
          </w:rPr>
          <w:t>28</w:t>
        </w:r>
        <w:r>
          <w:rPr>
            <w:webHidden/>
          </w:rPr>
          <w:fldChar w:fldCharType="end"/>
        </w:r>
      </w:hyperlink>
    </w:p>
    <w:p w14:paraId="10924038" w14:textId="77777777" w:rsidR="00905A15" w:rsidRDefault="00905A15">
      <w:pPr>
        <w:pStyle w:val="TOC5"/>
        <w:rPr>
          <w:rFonts w:asciiTheme="minorHAnsi" w:eastAsiaTheme="minorEastAsia" w:hAnsiTheme="minorHAnsi" w:cstheme="minorBidi"/>
          <w:lang w:val="en-MY"/>
        </w:rPr>
      </w:pPr>
      <w:hyperlink w:anchor="_Toc68453084" w:history="1">
        <w:r w:rsidRPr="00000F49">
          <w:rPr>
            <w:rStyle w:val="Hyperlink"/>
            <w:noProof/>
          </w:rPr>
          <w:t>6.8.1</w:t>
        </w:r>
        <w:r w:rsidRPr="00000F49">
          <w:rPr>
            <w:rStyle w:val="Hyperlink"/>
            <w:noProof/>
          </w:rPr>
          <w:tab/>
          <w:t>News/article with writer’s name</w:t>
        </w:r>
        <w:r>
          <w:rPr>
            <w:webHidden/>
          </w:rPr>
          <w:tab/>
        </w:r>
        <w:r>
          <w:rPr>
            <w:webHidden/>
          </w:rPr>
          <w:fldChar w:fldCharType="begin"/>
        </w:r>
        <w:r>
          <w:rPr>
            <w:webHidden/>
          </w:rPr>
          <w:instrText xml:space="preserve"> PAGEREF _Toc68453084 \h </w:instrText>
        </w:r>
        <w:r>
          <w:rPr>
            <w:webHidden/>
          </w:rPr>
        </w:r>
        <w:r>
          <w:rPr>
            <w:webHidden/>
          </w:rPr>
          <w:fldChar w:fldCharType="separate"/>
        </w:r>
        <w:r>
          <w:rPr>
            <w:webHidden/>
          </w:rPr>
          <w:t>28</w:t>
        </w:r>
        <w:r>
          <w:rPr>
            <w:webHidden/>
          </w:rPr>
          <w:fldChar w:fldCharType="end"/>
        </w:r>
      </w:hyperlink>
    </w:p>
    <w:p w14:paraId="55B663A8" w14:textId="77777777" w:rsidR="00905A15" w:rsidRDefault="00905A15">
      <w:pPr>
        <w:pStyle w:val="TOC5"/>
        <w:rPr>
          <w:rFonts w:asciiTheme="minorHAnsi" w:eastAsiaTheme="minorEastAsia" w:hAnsiTheme="minorHAnsi" w:cstheme="minorBidi"/>
          <w:lang w:val="en-MY"/>
        </w:rPr>
      </w:pPr>
      <w:hyperlink w:anchor="_Toc68453085" w:history="1">
        <w:r w:rsidRPr="00000F49">
          <w:rPr>
            <w:rStyle w:val="Hyperlink"/>
            <w:noProof/>
          </w:rPr>
          <w:t>6.8.2</w:t>
        </w:r>
        <w:r w:rsidRPr="00000F49">
          <w:rPr>
            <w:rStyle w:val="Hyperlink"/>
            <w:noProof/>
          </w:rPr>
          <w:tab/>
          <w:t>News report/article without writer’s name</w:t>
        </w:r>
        <w:r>
          <w:rPr>
            <w:webHidden/>
          </w:rPr>
          <w:tab/>
        </w:r>
        <w:r>
          <w:rPr>
            <w:webHidden/>
          </w:rPr>
          <w:fldChar w:fldCharType="begin"/>
        </w:r>
        <w:r>
          <w:rPr>
            <w:webHidden/>
          </w:rPr>
          <w:instrText xml:space="preserve"> PAGEREF _Toc68453085 \h </w:instrText>
        </w:r>
        <w:r>
          <w:rPr>
            <w:webHidden/>
          </w:rPr>
        </w:r>
        <w:r>
          <w:rPr>
            <w:webHidden/>
          </w:rPr>
          <w:fldChar w:fldCharType="separate"/>
        </w:r>
        <w:r>
          <w:rPr>
            <w:webHidden/>
          </w:rPr>
          <w:t>28</w:t>
        </w:r>
        <w:r>
          <w:rPr>
            <w:webHidden/>
          </w:rPr>
          <w:fldChar w:fldCharType="end"/>
        </w:r>
      </w:hyperlink>
    </w:p>
    <w:p w14:paraId="511A1087" w14:textId="77777777" w:rsidR="00905A15" w:rsidRDefault="00905A15">
      <w:pPr>
        <w:pStyle w:val="TOC5"/>
        <w:rPr>
          <w:rFonts w:asciiTheme="minorHAnsi" w:eastAsiaTheme="minorEastAsia" w:hAnsiTheme="minorHAnsi" w:cstheme="minorBidi"/>
          <w:lang w:val="en-MY"/>
        </w:rPr>
      </w:pPr>
      <w:hyperlink w:anchor="_Toc68453086" w:history="1">
        <w:r w:rsidRPr="00000F49">
          <w:rPr>
            <w:rStyle w:val="Hyperlink"/>
            <w:noProof/>
          </w:rPr>
          <w:t>6.8.3</w:t>
        </w:r>
        <w:r w:rsidRPr="00000F49">
          <w:rPr>
            <w:rStyle w:val="Hyperlink"/>
            <w:noProof/>
          </w:rPr>
          <w:tab/>
          <w:t>Letters to the editor</w:t>
        </w:r>
        <w:r>
          <w:rPr>
            <w:webHidden/>
          </w:rPr>
          <w:tab/>
        </w:r>
        <w:r>
          <w:rPr>
            <w:webHidden/>
          </w:rPr>
          <w:fldChar w:fldCharType="begin"/>
        </w:r>
        <w:r>
          <w:rPr>
            <w:webHidden/>
          </w:rPr>
          <w:instrText xml:space="preserve"> PAGEREF _Toc68453086 \h </w:instrText>
        </w:r>
        <w:r>
          <w:rPr>
            <w:webHidden/>
          </w:rPr>
        </w:r>
        <w:r>
          <w:rPr>
            <w:webHidden/>
          </w:rPr>
          <w:fldChar w:fldCharType="separate"/>
        </w:r>
        <w:r>
          <w:rPr>
            <w:webHidden/>
          </w:rPr>
          <w:t>28</w:t>
        </w:r>
        <w:r>
          <w:rPr>
            <w:webHidden/>
          </w:rPr>
          <w:fldChar w:fldCharType="end"/>
        </w:r>
      </w:hyperlink>
    </w:p>
    <w:p w14:paraId="6FF8E57B" w14:textId="77777777" w:rsidR="00905A15" w:rsidRDefault="00905A15">
      <w:pPr>
        <w:pStyle w:val="TOC4"/>
        <w:rPr>
          <w:rFonts w:asciiTheme="minorHAnsi" w:hAnsiTheme="minorHAnsi" w:cstheme="minorBidi"/>
          <w:lang w:val="en-MY"/>
        </w:rPr>
      </w:pPr>
      <w:hyperlink w:anchor="_Toc68453087" w:history="1">
        <w:r w:rsidRPr="00000F49">
          <w:rPr>
            <w:rStyle w:val="Hyperlink"/>
            <w:rFonts w:cs="Times New Roman"/>
            <w:bCs/>
            <w:noProof/>
            <w:lang w:val="en-US"/>
          </w:rPr>
          <w:t>6.9</w:t>
        </w:r>
        <w:r w:rsidRPr="00000F49">
          <w:rPr>
            <w:rStyle w:val="Hyperlink"/>
            <w:noProof/>
            <w:lang w:val="en-US"/>
          </w:rPr>
          <w:tab/>
          <w:t>General References to Newspapers</w:t>
        </w:r>
        <w:r>
          <w:rPr>
            <w:webHidden/>
          </w:rPr>
          <w:tab/>
        </w:r>
        <w:r>
          <w:rPr>
            <w:webHidden/>
          </w:rPr>
          <w:fldChar w:fldCharType="begin"/>
        </w:r>
        <w:r>
          <w:rPr>
            <w:webHidden/>
          </w:rPr>
          <w:instrText xml:space="preserve"> PAGEREF _Toc68453087 \h </w:instrText>
        </w:r>
        <w:r>
          <w:rPr>
            <w:webHidden/>
          </w:rPr>
        </w:r>
        <w:r>
          <w:rPr>
            <w:webHidden/>
          </w:rPr>
          <w:fldChar w:fldCharType="separate"/>
        </w:r>
        <w:r>
          <w:rPr>
            <w:webHidden/>
          </w:rPr>
          <w:t>28</w:t>
        </w:r>
        <w:r>
          <w:rPr>
            <w:webHidden/>
          </w:rPr>
          <w:fldChar w:fldCharType="end"/>
        </w:r>
      </w:hyperlink>
    </w:p>
    <w:p w14:paraId="3A8882BD" w14:textId="77777777" w:rsidR="00905A15" w:rsidRDefault="00905A15">
      <w:pPr>
        <w:pStyle w:val="TOC4"/>
        <w:rPr>
          <w:rFonts w:asciiTheme="minorHAnsi" w:hAnsiTheme="minorHAnsi" w:cstheme="minorBidi"/>
          <w:lang w:val="en-MY"/>
        </w:rPr>
      </w:pPr>
      <w:hyperlink w:anchor="_Toc68453088" w:history="1">
        <w:r w:rsidRPr="00000F49">
          <w:rPr>
            <w:rStyle w:val="Hyperlink"/>
            <w:rFonts w:cs="Times New Roman"/>
            <w:bCs/>
            <w:noProof/>
            <w:lang w:val="en-US"/>
          </w:rPr>
          <w:t>6.10</w:t>
        </w:r>
        <w:r w:rsidRPr="00000F49">
          <w:rPr>
            <w:rStyle w:val="Hyperlink"/>
            <w:noProof/>
            <w:lang w:val="en-US"/>
          </w:rPr>
          <w:tab/>
          <w:t>Films, Video and Slides</w:t>
        </w:r>
        <w:r>
          <w:rPr>
            <w:webHidden/>
          </w:rPr>
          <w:tab/>
        </w:r>
        <w:r>
          <w:rPr>
            <w:webHidden/>
          </w:rPr>
          <w:fldChar w:fldCharType="begin"/>
        </w:r>
        <w:r>
          <w:rPr>
            <w:webHidden/>
          </w:rPr>
          <w:instrText xml:space="preserve"> PAGEREF _Toc68453088 \h </w:instrText>
        </w:r>
        <w:r>
          <w:rPr>
            <w:webHidden/>
          </w:rPr>
        </w:r>
        <w:r>
          <w:rPr>
            <w:webHidden/>
          </w:rPr>
          <w:fldChar w:fldCharType="separate"/>
        </w:r>
        <w:r>
          <w:rPr>
            <w:webHidden/>
          </w:rPr>
          <w:t>29</w:t>
        </w:r>
        <w:r>
          <w:rPr>
            <w:webHidden/>
          </w:rPr>
          <w:fldChar w:fldCharType="end"/>
        </w:r>
      </w:hyperlink>
    </w:p>
    <w:p w14:paraId="220C6B99" w14:textId="77777777" w:rsidR="00905A15" w:rsidRDefault="00905A15">
      <w:pPr>
        <w:pStyle w:val="TOC5"/>
        <w:rPr>
          <w:rFonts w:asciiTheme="minorHAnsi" w:eastAsiaTheme="minorEastAsia" w:hAnsiTheme="minorHAnsi" w:cstheme="minorBidi"/>
          <w:lang w:val="en-MY"/>
        </w:rPr>
      </w:pPr>
      <w:hyperlink w:anchor="_Toc68453089" w:history="1">
        <w:r w:rsidRPr="00000F49">
          <w:rPr>
            <w:rStyle w:val="Hyperlink"/>
            <w:noProof/>
          </w:rPr>
          <w:t>6.10.1</w:t>
        </w:r>
        <w:r w:rsidRPr="00000F49">
          <w:rPr>
            <w:rStyle w:val="Hyperlink"/>
            <w:noProof/>
          </w:rPr>
          <w:tab/>
          <w:t>Films</w:t>
        </w:r>
        <w:r>
          <w:rPr>
            <w:webHidden/>
          </w:rPr>
          <w:tab/>
        </w:r>
        <w:r>
          <w:rPr>
            <w:webHidden/>
          </w:rPr>
          <w:fldChar w:fldCharType="begin"/>
        </w:r>
        <w:r>
          <w:rPr>
            <w:webHidden/>
          </w:rPr>
          <w:instrText xml:space="preserve"> PAGEREF _Toc68453089 \h </w:instrText>
        </w:r>
        <w:r>
          <w:rPr>
            <w:webHidden/>
          </w:rPr>
        </w:r>
        <w:r>
          <w:rPr>
            <w:webHidden/>
          </w:rPr>
          <w:fldChar w:fldCharType="separate"/>
        </w:r>
        <w:r>
          <w:rPr>
            <w:webHidden/>
          </w:rPr>
          <w:t>29</w:t>
        </w:r>
        <w:r>
          <w:rPr>
            <w:webHidden/>
          </w:rPr>
          <w:fldChar w:fldCharType="end"/>
        </w:r>
      </w:hyperlink>
    </w:p>
    <w:p w14:paraId="51888560" w14:textId="77777777" w:rsidR="00905A15" w:rsidRDefault="00905A15">
      <w:pPr>
        <w:pStyle w:val="TOC5"/>
        <w:rPr>
          <w:rFonts w:asciiTheme="minorHAnsi" w:eastAsiaTheme="minorEastAsia" w:hAnsiTheme="minorHAnsi" w:cstheme="minorBidi"/>
          <w:lang w:val="en-MY"/>
        </w:rPr>
      </w:pPr>
      <w:hyperlink w:anchor="_Toc68453090" w:history="1">
        <w:r w:rsidRPr="00000F49">
          <w:rPr>
            <w:rStyle w:val="Hyperlink"/>
            <w:noProof/>
          </w:rPr>
          <w:t>6.10.2</w:t>
        </w:r>
        <w:r w:rsidRPr="00000F49">
          <w:rPr>
            <w:rStyle w:val="Hyperlink"/>
            <w:noProof/>
          </w:rPr>
          <w:tab/>
          <w:t>Video</w:t>
        </w:r>
        <w:r>
          <w:rPr>
            <w:webHidden/>
          </w:rPr>
          <w:tab/>
        </w:r>
        <w:r>
          <w:rPr>
            <w:webHidden/>
          </w:rPr>
          <w:fldChar w:fldCharType="begin"/>
        </w:r>
        <w:r>
          <w:rPr>
            <w:webHidden/>
          </w:rPr>
          <w:instrText xml:space="preserve"> PAGEREF _Toc68453090 \h </w:instrText>
        </w:r>
        <w:r>
          <w:rPr>
            <w:webHidden/>
          </w:rPr>
        </w:r>
        <w:r>
          <w:rPr>
            <w:webHidden/>
          </w:rPr>
          <w:fldChar w:fldCharType="separate"/>
        </w:r>
        <w:r>
          <w:rPr>
            <w:webHidden/>
          </w:rPr>
          <w:t>29</w:t>
        </w:r>
        <w:r>
          <w:rPr>
            <w:webHidden/>
          </w:rPr>
          <w:fldChar w:fldCharType="end"/>
        </w:r>
      </w:hyperlink>
    </w:p>
    <w:p w14:paraId="7D71A7EF" w14:textId="77777777" w:rsidR="00905A15" w:rsidRDefault="00905A15">
      <w:pPr>
        <w:pStyle w:val="TOC5"/>
        <w:rPr>
          <w:rFonts w:asciiTheme="minorHAnsi" w:eastAsiaTheme="minorEastAsia" w:hAnsiTheme="minorHAnsi" w:cstheme="minorBidi"/>
          <w:lang w:val="en-MY"/>
        </w:rPr>
      </w:pPr>
      <w:hyperlink w:anchor="_Toc68453091" w:history="1">
        <w:r w:rsidRPr="00000F49">
          <w:rPr>
            <w:rStyle w:val="Hyperlink"/>
            <w:noProof/>
          </w:rPr>
          <w:t>6.10.3</w:t>
        </w:r>
        <w:r w:rsidRPr="00000F49">
          <w:rPr>
            <w:rStyle w:val="Hyperlink"/>
            <w:noProof/>
          </w:rPr>
          <w:tab/>
          <w:t>Slides</w:t>
        </w:r>
        <w:r>
          <w:rPr>
            <w:webHidden/>
          </w:rPr>
          <w:tab/>
        </w:r>
        <w:r>
          <w:rPr>
            <w:webHidden/>
          </w:rPr>
          <w:fldChar w:fldCharType="begin"/>
        </w:r>
        <w:r>
          <w:rPr>
            <w:webHidden/>
          </w:rPr>
          <w:instrText xml:space="preserve"> PAGEREF _Toc68453091 \h </w:instrText>
        </w:r>
        <w:r>
          <w:rPr>
            <w:webHidden/>
          </w:rPr>
        </w:r>
        <w:r>
          <w:rPr>
            <w:webHidden/>
          </w:rPr>
          <w:fldChar w:fldCharType="separate"/>
        </w:r>
        <w:r>
          <w:rPr>
            <w:webHidden/>
          </w:rPr>
          <w:t>29</w:t>
        </w:r>
        <w:r>
          <w:rPr>
            <w:webHidden/>
          </w:rPr>
          <w:fldChar w:fldCharType="end"/>
        </w:r>
      </w:hyperlink>
    </w:p>
    <w:p w14:paraId="0C4489E4" w14:textId="77777777" w:rsidR="00905A15" w:rsidRDefault="00905A15">
      <w:pPr>
        <w:pStyle w:val="TOC5"/>
        <w:rPr>
          <w:rFonts w:asciiTheme="minorHAnsi" w:eastAsiaTheme="minorEastAsia" w:hAnsiTheme="minorHAnsi" w:cstheme="minorBidi"/>
          <w:lang w:val="en-MY"/>
        </w:rPr>
      </w:pPr>
      <w:hyperlink w:anchor="_Toc68453092" w:history="1">
        <w:r w:rsidRPr="00000F49">
          <w:rPr>
            <w:rStyle w:val="Hyperlink"/>
            <w:noProof/>
          </w:rPr>
          <w:t>6.10.4</w:t>
        </w:r>
        <w:r w:rsidRPr="00000F49">
          <w:rPr>
            <w:rStyle w:val="Hyperlink"/>
            <w:noProof/>
          </w:rPr>
          <w:tab/>
          <w:t>Songs and musical compositions</w:t>
        </w:r>
        <w:r>
          <w:rPr>
            <w:webHidden/>
          </w:rPr>
          <w:tab/>
        </w:r>
        <w:r>
          <w:rPr>
            <w:webHidden/>
          </w:rPr>
          <w:fldChar w:fldCharType="begin"/>
        </w:r>
        <w:r>
          <w:rPr>
            <w:webHidden/>
          </w:rPr>
          <w:instrText xml:space="preserve"> PAGEREF _Toc68453092 \h </w:instrText>
        </w:r>
        <w:r>
          <w:rPr>
            <w:webHidden/>
          </w:rPr>
        </w:r>
        <w:r>
          <w:rPr>
            <w:webHidden/>
          </w:rPr>
          <w:fldChar w:fldCharType="separate"/>
        </w:r>
        <w:r>
          <w:rPr>
            <w:webHidden/>
          </w:rPr>
          <w:t>30</w:t>
        </w:r>
        <w:r>
          <w:rPr>
            <w:webHidden/>
          </w:rPr>
          <w:fldChar w:fldCharType="end"/>
        </w:r>
      </w:hyperlink>
    </w:p>
    <w:p w14:paraId="3C6AB24A" w14:textId="77777777" w:rsidR="00905A15" w:rsidRDefault="00905A15">
      <w:pPr>
        <w:pStyle w:val="TOC4"/>
        <w:rPr>
          <w:rFonts w:asciiTheme="minorHAnsi" w:hAnsiTheme="minorHAnsi" w:cstheme="minorBidi"/>
          <w:lang w:val="en-MY"/>
        </w:rPr>
      </w:pPr>
      <w:hyperlink w:anchor="_Toc68453093" w:history="1">
        <w:r w:rsidRPr="00000F49">
          <w:rPr>
            <w:rStyle w:val="Hyperlink"/>
            <w:rFonts w:cs="Times New Roman"/>
            <w:bCs/>
            <w:noProof/>
            <w:lang w:val="en-US"/>
          </w:rPr>
          <w:t>6.11</w:t>
        </w:r>
        <w:r w:rsidRPr="00000F49">
          <w:rPr>
            <w:rStyle w:val="Hyperlink"/>
            <w:noProof/>
            <w:lang w:val="en-US"/>
          </w:rPr>
          <w:tab/>
          <w:t>Unpublished Material</w:t>
        </w:r>
        <w:r>
          <w:rPr>
            <w:webHidden/>
          </w:rPr>
          <w:tab/>
        </w:r>
        <w:r>
          <w:rPr>
            <w:webHidden/>
          </w:rPr>
          <w:fldChar w:fldCharType="begin"/>
        </w:r>
        <w:r>
          <w:rPr>
            <w:webHidden/>
          </w:rPr>
          <w:instrText xml:space="preserve"> PAGEREF _Toc68453093 \h </w:instrText>
        </w:r>
        <w:r>
          <w:rPr>
            <w:webHidden/>
          </w:rPr>
        </w:r>
        <w:r>
          <w:rPr>
            <w:webHidden/>
          </w:rPr>
          <w:fldChar w:fldCharType="separate"/>
        </w:r>
        <w:r>
          <w:rPr>
            <w:webHidden/>
          </w:rPr>
          <w:t>30</w:t>
        </w:r>
        <w:r>
          <w:rPr>
            <w:webHidden/>
          </w:rPr>
          <w:fldChar w:fldCharType="end"/>
        </w:r>
      </w:hyperlink>
    </w:p>
    <w:p w14:paraId="64469F24" w14:textId="77777777" w:rsidR="00905A15" w:rsidRDefault="00905A15">
      <w:pPr>
        <w:pStyle w:val="TOC5"/>
        <w:rPr>
          <w:rFonts w:asciiTheme="minorHAnsi" w:eastAsiaTheme="minorEastAsia" w:hAnsiTheme="minorHAnsi" w:cstheme="minorBidi"/>
          <w:lang w:val="en-MY"/>
        </w:rPr>
      </w:pPr>
      <w:hyperlink w:anchor="_Toc68453094" w:history="1">
        <w:r w:rsidRPr="00000F49">
          <w:rPr>
            <w:rStyle w:val="Hyperlink"/>
            <w:noProof/>
          </w:rPr>
          <w:t>6.11.1</w:t>
        </w:r>
        <w:r w:rsidRPr="00000F49">
          <w:rPr>
            <w:rStyle w:val="Hyperlink"/>
            <w:noProof/>
          </w:rPr>
          <w:tab/>
          <w:t>Thesis or academic exercise</w:t>
        </w:r>
        <w:r>
          <w:rPr>
            <w:webHidden/>
          </w:rPr>
          <w:tab/>
        </w:r>
        <w:r>
          <w:rPr>
            <w:webHidden/>
          </w:rPr>
          <w:fldChar w:fldCharType="begin"/>
        </w:r>
        <w:r>
          <w:rPr>
            <w:webHidden/>
          </w:rPr>
          <w:instrText xml:space="preserve"> PAGEREF _Toc68453094 \h </w:instrText>
        </w:r>
        <w:r>
          <w:rPr>
            <w:webHidden/>
          </w:rPr>
        </w:r>
        <w:r>
          <w:rPr>
            <w:webHidden/>
          </w:rPr>
          <w:fldChar w:fldCharType="separate"/>
        </w:r>
        <w:r>
          <w:rPr>
            <w:webHidden/>
          </w:rPr>
          <w:t>30</w:t>
        </w:r>
        <w:r>
          <w:rPr>
            <w:webHidden/>
          </w:rPr>
          <w:fldChar w:fldCharType="end"/>
        </w:r>
      </w:hyperlink>
    </w:p>
    <w:p w14:paraId="04541541" w14:textId="77777777" w:rsidR="00905A15" w:rsidRDefault="00905A15">
      <w:pPr>
        <w:pStyle w:val="TOC5"/>
        <w:rPr>
          <w:rFonts w:asciiTheme="minorHAnsi" w:eastAsiaTheme="minorEastAsia" w:hAnsiTheme="minorHAnsi" w:cstheme="minorBidi"/>
          <w:lang w:val="en-MY"/>
        </w:rPr>
      </w:pPr>
      <w:hyperlink w:anchor="_Toc68453095" w:history="1">
        <w:r w:rsidRPr="00000F49">
          <w:rPr>
            <w:rStyle w:val="Hyperlink"/>
            <w:noProof/>
          </w:rPr>
          <w:t>6.11.2</w:t>
        </w:r>
        <w:r w:rsidRPr="00000F49">
          <w:rPr>
            <w:rStyle w:val="Hyperlink"/>
            <w:noProof/>
          </w:rPr>
          <w:tab/>
          <w:t>Original Manuscript</w:t>
        </w:r>
        <w:r>
          <w:rPr>
            <w:webHidden/>
          </w:rPr>
          <w:tab/>
        </w:r>
        <w:r>
          <w:rPr>
            <w:webHidden/>
          </w:rPr>
          <w:fldChar w:fldCharType="begin"/>
        </w:r>
        <w:r>
          <w:rPr>
            <w:webHidden/>
          </w:rPr>
          <w:instrText xml:space="preserve"> PAGEREF _Toc68453095 \h </w:instrText>
        </w:r>
        <w:r>
          <w:rPr>
            <w:webHidden/>
          </w:rPr>
        </w:r>
        <w:r>
          <w:rPr>
            <w:webHidden/>
          </w:rPr>
          <w:fldChar w:fldCharType="separate"/>
        </w:r>
        <w:r>
          <w:rPr>
            <w:webHidden/>
          </w:rPr>
          <w:t>31</w:t>
        </w:r>
        <w:r>
          <w:rPr>
            <w:webHidden/>
          </w:rPr>
          <w:fldChar w:fldCharType="end"/>
        </w:r>
      </w:hyperlink>
    </w:p>
    <w:p w14:paraId="28C004AE" w14:textId="77777777" w:rsidR="00905A15" w:rsidRDefault="00905A15">
      <w:pPr>
        <w:pStyle w:val="TOC5"/>
        <w:rPr>
          <w:rFonts w:asciiTheme="minorHAnsi" w:eastAsiaTheme="minorEastAsia" w:hAnsiTheme="minorHAnsi" w:cstheme="minorBidi"/>
          <w:lang w:val="en-MY"/>
        </w:rPr>
      </w:pPr>
      <w:hyperlink w:anchor="_Toc68453096" w:history="1">
        <w:r w:rsidRPr="00000F49">
          <w:rPr>
            <w:rStyle w:val="Hyperlink"/>
            <w:noProof/>
          </w:rPr>
          <w:t>6.11.3</w:t>
        </w:r>
        <w:r w:rsidRPr="00000F49">
          <w:rPr>
            <w:rStyle w:val="Hyperlink"/>
            <w:noProof/>
          </w:rPr>
          <w:tab/>
          <w:t>Working paper, abstract for conference etc</w:t>
        </w:r>
        <w:r>
          <w:rPr>
            <w:webHidden/>
          </w:rPr>
          <w:tab/>
        </w:r>
        <w:r>
          <w:rPr>
            <w:webHidden/>
          </w:rPr>
          <w:fldChar w:fldCharType="begin"/>
        </w:r>
        <w:r>
          <w:rPr>
            <w:webHidden/>
          </w:rPr>
          <w:instrText xml:space="preserve"> PAGEREF _Toc68453096 \h </w:instrText>
        </w:r>
        <w:r>
          <w:rPr>
            <w:webHidden/>
          </w:rPr>
        </w:r>
        <w:r>
          <w:rPr>
            <w:webHidden/>
          </w:rPr>
          <w:fldChar w:fldCharType="separate"/>
        </w:r>
        <w:r>
          <w:rPr>
            <w:webHidden/>
          </w:rPr>
          <w:t>31</w:t>
        </w:r>
        <w:r>
          <w:rPr>
            <w:webHidden/>
          </w:rPr>
          <w:fldChar w:fldCharType="end"/>
        </w:r>
      </w:hyperlink>
    </w:p>
    <w:p w14:paraId="6980452D" w14:textId="77777777" w:rsidR="00905A15" w:rsidRDefault="00905A15">
      <w:pPr>
        <w:pStyle w:val="TOC5"/>
        <w:rPr>
          <w:rFonts w:asciiTheme="minorHAnsi" w:eastAsiaTheme="minorEastAsia" w:hAnsiTheme="minorHAnsi" w:cstheme="minorBidi"/>
          <w:lang w:val="en-MY"/>
        </w:rPr>
      </w:pPr>
      <w:hyperlink w:anchor="_Toc68453097" w:history="1">
        <w:r w:rsidRPr="00000F49">
          <w:rPr>
            <w:rStyle w:val="Hyperlink"/>
            <w:noProof/>
          </w:rPr>
          <w:t>6.11.4</w:t>
        </w:r>
        <w:r w:rsidRPr="00000F49">
          <w:rPr>
            <w:rStyle w:val="Hyperlink"/>
            <w:noProof/>
          </w:rPr>
          <w:tab/>
          <w:t>Laporan Teknik</w:t>
        </w:r>
        <w:r>
          <w:rPr>
            <w:webHidden/>
          </w:rPr>
          <w:tab/>
        </w:r>
        <w:r>
          <w:rPr>
            <w:webHidden/>
          </w:rPr>
          <w:fldChar w:fldCharType="begin"/>
        </w:r>
        <w:r>
          <w:rPr>
            <w:webHidden/>
          </w:rPr>
          <w:instrText xml:space="preserve"> PAGEREF _Toc68453097 \h </w:instrText>
        </w:r>
        <w:r>
          <w:rPr>
            <w:webHidden/>
          </w:rPr>
        </w:r>
        <w:r>
          <w:rPr>
            <w:webHidden/>
          </w:rPr>
          <w:fldChar w:fldCharType="separate"/>
        </w:r>
        <w:r>
          <w:rPr>
            <w:webHidden/>
          </w:rPr>
          <w:t>31</w:t>
        </w:r>
        <w:r>
          <w:rPr>
            <w:webHidden/>
          </w:rPr>
          <w:fldChar w:fldCharType="end"/>
        </w:r>
      </w:hyperlink>
    </w:p>
    <w:p w14:paraId="78EAB180" w14:textId="77777777" w:rsidR="00905A15" w:rsidRDefault="00905A15">
      <w:pPr>
        <w:pStyle w:val="TOC5"/>
        <w:rPr>
          <w:rFonts w:asciiTheme="minorHAnsi" w:eastAsiaTheme="minorEastAsia" w:hAnsiTheme="minorHAnsi" w:cstheme="minorBidi"/>
          <w:lang w:val="en-MY"/>
        </w:rPr>
      </w:pPr>
      <w:hyperlink w:anchor="_Toc68453098" w:history="1">
        <w:r w:rsidRPr="00000F49">
          <w:rPr>
            <w:rStyle w:val="Hyperlink"/>
            <w:noProof/>
          </w:rPr>
          <w:t>6.11.5</w:t>
        </w:r>
        <w:r w:rsidRPr="00000F49">
          <w:rPr>
            <w:rStyle w:val="Hyperlink"/>
            <w:noProof/>
          </w:rPr>
          <w:tab/>
          <w:t>Meetings: Working paper, report and minutes of meeting</w:t>
        </w:r>
        <w:r>
          <w:rPr>
            <w:webHidden/>
          </w:rPr>
          <w:tab/>
        </w:r>
        <w:r>
          <w:rPr>
            <w:webHidden/>
          </w:rPr>
          <w:fldChar w:fldCharType="begin"/>
        </w:r>
        <w:r>
          <w:rPr>
            <w:webHidden/>
          </w:rPr>
          <w:instrText xml:space="preserve"> PAGEREF _Toc68453098 \h </w:instrText>
        </w:r>
        <w:r>
          <w:rPr>
            <w:webHidden/>
          </w:rPr>
        </w:r>
        <w:r>
          <w:rPr>
            <w:webHidden/>
          </w:rPr>
          <w:fldChar w:fldCharType="separate"/>
        </w:r>
        <w:r>
          <w:rPr>
            <w:webHidden/>
          </w:rPr>
          <w:t>31</w:t>
        </w:r>
        <w:r>
          <w:rPr>
            <w:webHidden/>
          </w:rPr>
          <w:fldChar w:fldCharType="end"/>
        </w:r>
      </w:hyperlink>
    </w:p>
    <w:p w14:paraId="5EA879C1" w14:textId="77777777" w:rsidR="00905A15" w:rsidRDefault="00905A15">
      <w:pPr>
        <w:pStyle w:val="TOC5"/>
        <w:rPr>
          <w:rFonts w:asciiTheme="minorHAnsi" w:eastAsiaTheme="minorEastAsia" w:hAnsiTheme="minorHAnsi" w:cstheme="minorBidi"/>
          <w:lang w:val="en-MY"/>
        </w:rPr>
      </w:pPr>
      <w:hyperlink w:anchor="_Toc68453099" w:history="1">
        <w:r w:rsidRPr="00000F49">
          <w:rPr>
            <w:rStyle w:val="Hyperlink"/>
            <w:noProof/>
          </w:rPr>
          <w:t>6.11.6</w:t>
        </w:r>
        <w:r w:rsidRPr="00000F49">
          <w:rPr>
            <w:rStyle w:val="Hyperlink"/>
            <w:noProof/>
          </w:rPr>
          <w:tab/>
          <w:t>Interviews</w:t>
        </w:r>
        <w:r>
          <w:rPr>
            <w:webHidden/>
          </w:rPr>
          <w:tab/>
        </w:r>
        <w:r>
          <w:rPr>
            <w:webHidden/>
          </w:rPr>
          <w:fldChar w:fldCharType="begin"/>
        </w:r>
        <w:r>
          <w:rPr>
            <w:webHidden/>
          </w:rPr>
          <w:instrText xml:space="preserve"> PAGEREF _Toc68453099 \h </w:instrText>
        </w:r>
        <w:r>
          <w:rPr>
            <w:webHidden/>
          </w:rPr>
        </w:r>
        <w:r>
          <w:rPr>
            <w:webHidden/>
          </w:rPr>
          <w:fldChar w:fldCharType="separate"/>
        </w:r>
        <w:r>
          <w:rPr>
            <w:webHidden/>
          </w:rPr>
          <w:t>32</w:t>
        </w:r>
        <w:r>
          <w:rPr>
            <w:webHidden/>
          </w:rPr>
          <w:fldChar w:fldCharType="end"/>
        </w:r>
      </w:hyperlink>
    </w:p>
    <w:p w14:paraId="0053BD81" w14:textId="77777777" w:rsidR="00905A15" w:rsidRDefault="00905A15">
      <w:pPr>
        <w:pStyle w:val="TOC5"/>
        <w:rPr>
          <w:rFonts w:asciiTheme="minorHAnsi" w:eastAsiaTheme="minorEastAsia" w:hAnsiTheme="minorHAnsi" w:cstheme="minorBidi"/>
          <w:lang w:val="en-MY"/>
        </w:rPr>
      </w:pPr>
      <w:hyperlink w:anchor="_Toc68453100" w:history="1">
        <w:r w:rsidRPr="00000F49">
          <w:rPr>
            <w:rStyle w:val="Hyperlink"/>
            <w:noProof/>
          </w:rPr>
          <w:t>6.11.7</w:t>
        </w:r>
        <w:r w:rsidRPr="00000F49">
          <w:rPr>
            <w:rStyle w:val="Hyperlink"/>
            <w:noProof/>
          </w:rPr>
          <w:tab/>
          <w:t>Software Manual</w:t>
        </w:r>
        <w:r>
          <w:rPr>
            <w:webHidden/>
          </w:rPr>
          <w:tab/>
        </w:r>
        <w:r>
          <w:rPr>
            <w:webHidden/>
          </w:rPr>
          <w:fldChar w:fldCharType="begin"/>
        </w:r>
        <w:r>
          <w:rPr>
            <w:webHidden/>
          </w:rPr>
          <w:instrText xml:space="preserve"> PAGEREF _Toc68453100 \h </w:instrText>
        </w:r>
        <w:r>
          <w:rPr>
            <w:webHidden/>
          </w:rPr>
        </w:r>
        <w:r>
          <w:rPr>
            <w:webHidden/>
          </w:rPr>
          <w:fldChar w:fldCharType="separate"/>
        </w:r>
        <w:r>
          <w:rPr>
            <w:webHidden/>
          </w:rPr>
          <w:t>32</w:t>
        </w:r>
        <w:r>
          <w:rPr>
            <w:webHidden/>
          </w:rPr>
          <w:fldChar w:fldCharType="end"/>
        </w:r>
      </w:hyperlink>
    </w:p>
    <w:p w14:paraId="2799AFEB" w14:textId="77777777" w:rsidR="00905A15" w:rsidRDefault="00905A15">
      <w:pPr>
        <w:pStyle w:val="TOC5"/>
        <w:rPr>
          <w:rFonts w:asciiTheme="minorHAnsi" w:eastAsiaTheme="minorEastAsia" w:hAnsiTheme="minorHAnsi" w:cstheme="minorBidi"/>
          <w:lang w:val="en-MY"/>
        </w:rPr>
      </w:pPr>
      <w:hyperlink w:anchor="_Toc68453101" w:history="1">
        <w:r w:rsidRPr="00000F49">
          <w:rPr>
            <w:rStyle w:val="Hyperlink"/>
            <w:noProof/>
          </w:rPr>
          <w:t>6.11.8</w:t>
        </w:r>
        <w:r w:rsidRPr="00000F49">
          <w:rPr>
            <w:rStyle w:val="Hyperlink"/>
            <w:noProof/>
          </w:rPr>
          <w:tab/>
          <w:t>Software</w:t>
        </w:r>
        <w:r>
          <w:rPr>
            <w:webHidden/>
          </w:rPr>
          <w:tab/>
        </w:r>
        <w:r>
          <w:rPr>
            <w:webHidden/>
          </w:rPr>
          <w:fldChar w:fldCharType="begin"/>
        </w:r>
        <w:r>
          <w:rPr>
            <w:webHidden/>
          </w:rPr>
          <w:instrText xml:space="preserve"> PAGEREF _Toc68453101 \h </w:instrText>
        </w:r>
        <w:r>
          <w:rPr>
            <w:webHidden/>
          </w:rPr>
        </w:r>
        <w:r>
          <w:rPr>
            <w:webHidden/>
          </w:rPr>
          <w:fldChar w:fldCharType="separate"/>
        </w:r>
        <w:r>
          <w:rPr>
            <w:webHidden/>
          </w:rPr>
          <w:t>32</w:t>
        </w:r>
        <w:r>
          <w:rPr>
            <w:webHidden/>
          </w:rPr>
          <w:fldChar w:fldCharType="end"/>
        </w:r>
      </w:hyperlink>
    </w:p>
    <w:p w14:paraId="4DFE8ABC" w14:textId="77777777" w:rsidR="00905A15" w:rsidRDefault="00905A15">
      <w:pPr>
        <w:pStyle w:val="TOC5"/>
        <w:rPr>
          <w:rFonts w:asciiTheme="minorHAnsi" w:eastAsiaTheme="minorEastAsia" w:hAnsiTheme="minorHAnsi" w:cstheme="minorBidi"/>
          <w:lang w:val="en-MY"/>
        </w:rPr>
      </w:pPr>
      <w:hyperlink w:anchor="_Toc68453102" w:history="1">
        <w:r w:rsidRPr="00000F49">
          <w:rPr>
            <w:rStyle w:val="Hyperlink"/>
            <w:noProof/>
          </w:rPr>
          <w:t>6.11.9</w:t>
        </w:r>
        <w:r w:rsidRPr="00000F49">
          <w:rPr>
            <w:rStyle w:val="Hyperlink"/>
            <w:noProof/>
          </w:rPr>
          <w:tab/>
          <w:t>Electronic reference materials</w:t>
        </w:r>
        <w:r>
          <w:rPr>
            <w:webHidden/>
          </w:rPr>
          <w:tab/>
        </w:r>
        <w:r>
          <w:rPr>
            <w:webHidden/>
          </w:rPr>
          <w:fldChar w:fldCharType="begin"/>
        </w:r>
        <w:r>
          <w:rPr>
            <w:webHidden/>
          </w:rPr>
          <w:instrText xml:space="preserve"> PAGEREF _Toc68453102 \h </w:instrText>
        </w:r>
        <w:r>
          <w:rPr>
            <w:webHidden/>
          </w:rPr>
        </w:r>
        <w:r>
          <w:rPr>
            <w:webHidden/>
          </w:rPr>
          <w:fldChar w:fldCharType="separate"/>
        </w:r>
        <w:r>
          <w:rPr>
            <w:webHidden/>
          </w:rPr>
          <w:t>32</w:t>
        </w:r>
        <w:r>
          <w:rPr>
            <w:webHidden/>
          </w:rPr>
          <w:fldChar w:fldCharType="end"/>
        </w:r>
      </w:hyperlink>
    </w:p>
    <w:p w14:paraId="391D37A6" w14:textId="77777777" w:rsidR="00905A15" w:rsidRDefault="00905A15">
      <w:pPr>
        <w:pStyle w:val="TOC6"/>
        <w:rPr>
          <w:rFonts w:asciiTheme="minorHAnsi" w:eastAsiaTheme="minorEastAsia" w:hAnsiTheme="minorHAnsi" w:cstheme="minorBidi"/>
          <w:b w:val="0"/>
          <w:bCs w:val="0"/>
          <w:caps w:val="0"/>
          <w:noProof/>
          <w:lang w:val="en-MY"/>
        </w:rPr>
      </w:pPr>
      <w:hyperlink w:anchor="_Toc68453103" w:history="1">
        <w:r w:rsidRPr="00000F49">
          <w:rPr>
            <w:rStyle w:val="Hyperlink"/>
            <w:noProof/>
          </w:rPr>
          <w:t>References</w:t>
        </w:r>
        <w:r>
          <w:rPr>
            <w:noProof/>
            <w:webHidden/>
          </w:rPr>
          <w:tab/>
        </w:r>
        <w:r>
          <w:rPr>
            <w:noProof/>
            <w:webHidden/>
          </w:rPr>
          <w:fldChar w:fldCharType="begin"/>
        </w:r>
        <w:r>
          <w:rPr>
            <w:noProof/>
            <w:webHidden/>
          </w:rPr>
          <w:instrText xml:space="preserve"> PAGEREF _Toc68453103 \h </w:instrText>
        </w:r>
        <w:r>
          <w:rPr>
            <w:noProof/>
            <w:webHidden/>
          </w:rPr>
        </w:r>
        <w:r>
          <w:rPr>
            <w:noProof/>
            <w:webHidden/>
          </w:rPr>
          <w:fldChar w:fldCharType="separate"/>
        </w:r>
        <w:r>
          <w:rPr>
            <w:noProof/>
            <w:webHidden/>
          </w:rPr>
          <w:t>34</w:t>
        </w:r>
        <w:r>
          <w:rPr>
            <w:noProof/>
            <w:webHidden/>
          </w:rPr>
          <w:fldChar w:fldCharType="end"/>
        </w:r>
      </w:hyperlink>
    </w:p>
    <w:p w14:paraId="30EC9D9E" w14:textId="77777777" w:rsidR="00905A15" w:rsidRDefault="00905A15">
      <w:pPr>
        <w:pStyle w:val="TOC3"/>
        <w:rPr>
          <w:rFonts w:asciiTheme="minorHAnsi" w:eastAsiaTheme="minorEastAsia" w:hAnsiTheme="minorHAnsi" w:cstheme="minorBidi"/>
          <w:b w:val="0"/>
          <w:bCs w:val="0"/>
          <w:caps w:val="0"/>
          <w:noProof/>
          <w:lang w:val="en-MY"/>
        </w:rPr>
      </w:pPr>
      <w:hyperlink w:anchor="_Toc68453104" w:history="1">
        <w:r w:rsidRPr="00000F49">
          <w:rPr>
            <w:rStyle w:val="Hyperlink"/>
            <w:noProof/>
          </w:rPr>
          <w:t>Appendices</w:t>
        </w:r>
      </w:hyperlink>
    </w:p>
    <w:p w14:paraId="006786BA" w14:textId="77777777" w:rsidR="00905A15" w:rsidRDefault="00905A15">
      <w:pPr>
        <w:pStyle w:val="TOC7"/>
        <w:rPr>
          <w:rFonts w:asciiTheme="minorHAnsi" w:eastAsiaTheme="minorEastAsia" w:hAnsiTheme="minorHAnsi" w:cstheme="minorBidi"/>
          <w:lang w:val="en-MY"/>
        </w:rPr>
      </w:pPr>
      <w:hyperlink w:anchor="_Toc68453105" w:history="1">
        <w:r w:rsidRPr="00000F49">
          <w:rPr>
            <w:rStyle w:val="Hyperlink"/>
            <w:noProof/>
          </w:rPr>
          <w:t>Appendix A</w:t>
        </w:r>
        <w:r w:rsidRPr="00000F49">
          <w:rPr>
            <w:rStyle w:val="Hyperlink"/>
            <w:noProof/>
          </w:rPr>
          <w:tab/>
          <w:t>Questionnaire</w:t>
        </w:r>
        <w:r>
          <w:rPr>
            <w:webHidden/>
          </w:rPr>
          <w:tab/>
        </w:r>
        <w:r>
          <w:rPr>
            <w:webHidden/>
          </w:rPr>
          <w:fldChar w:fldCharType="begin"/>
        </w:r>
        <w:r>
          <w:rPr>
            <w:webHidden/>
          </w:rPr>
          <w:instrText xml:space="preserve"> PAGEREF _Toc68453105 \h </w:instrText>
        </w:r>
        <w:r>
          <w:rPr>
            <w:webHidden/>
          </w:rPr>
        </w:r>
        <w:r>
          <w:rPr>
            <w:webHidden/>
          </w:rPr>
          <w:fldChar w:fldCharType="separate"/>
        </w:r>
        <w:r>
          <w:rPr>
            <w:webHidden/>
          </w:rPr>
          <w:t>43</w:t>
        </w:r>
        <w:r>
          <w:rPr>
            <w:webHidden/>
          </w:rPr>
          <w:fldChar w:fldCharType="end"/>
        </w:r>
      </w:hyperlink>
    </w:p>
    <w:p w14:paraId="1EA83642" w14:textId="77777777" w:rsidR="00905A15" w:rsidRDefault="00905A15">
      <w:pPr>
        <w:pStyle w:val="TOC7"/>
        <w:rPr>
          <w:rFonts w:asciiTheme="minorHAnsi" w:eastAsiaTheme="minorEastAsia" w:hAnsiTheme="minorHAnsi" w:cstheme="minorBidi"/>
          <w:lang w:val="en-MY"/>
        </w:rPr>
      </w:pPr>
      <w:hyperlink w:anchor="_Toc68453106" w:history="1">
        <w:r w:rsidRPr="00000F49">
          <w:rPr>
            <w:rStyle w:val="Hyperlink"/>
            <w:noProof/>
          </w:rPr>
          <w:t>Appendix B</w:t>
        </w:r>
        <w:r w:rsidRPr="00000F49">
          <w:rPr>
            <w:rStyle w:val="Hyperlink"/>
            <w:noProof/>
          </w:rPr>
          <w:tab/>
          <w:t>Please give a title for this Appendix</w:t>
        </w:r>
        <w:r>
          <w:rPr>
            <w:webHidden/>
          </w:rPr>
          <w:tab/>
        </w:r>
        <w:r>
          <w:rPr>
            <w:webHidden/>
          </w:rPr>
          <w:fldChar w:fldCharType="begin"/>
        </w:r>
        <w:r>
          <w:rPr>
            <w:webHidden/>
          </w:rPr>
          <w:instrText xml:space="preserve"> PAGEREF _Toc68453106 \h </w:instrText>
        </w:r>
        <w:r>
          <w:rPr>
            <w:webHidden/>
          </w:rPr>
        </w:r>
        <w:r>
          <w:rPr>
            <w:webHidden/>
          </w:rPr>
          <w:fldChar w:fldCharType="separate"/>
        </w:r>
        <w:r>
          <w:rPr>
            <w:webHidden/>
          </w:rPr>
          <w:t>44</w:t>
        </w:r>
        <w:r>
          <w:rPr>
            <w:webHidden/>
          </w:rPr>
          <w:fldChar w:fldCharType="end"/>
        </w:r>
      </w:hyperlink>
    </w:p>
    <w:p w14:paraId="36364DA8" w14:textId="77777777" w:rsidR="00905A15" w:rsidRDefault="00905A15">
      <w:pPr>
        <w:pStyle w:val="TOC7"/>
        <w:rPr>
          <w:rFonts w:asciiTheme="minorHAnsi" w:eastAsiaTheme="minorEastAsia" w:hAnsiTheme="minorHAnsi" w:cstheme="minorBidi"/>
          <w:lang w:val="en-MY"/>
        </w:rPr>
      </w:pPr>
      <w:hyperlink w:anchor="_Toc68453107" w:history="1">
        <w:r w:rsidRPr="00000F49">
          <w:rPr>
            <w:rStyle w:val="Hyperlink"/>
            <w:noProof/>
          </w:rPr>
          <w:t>Appendix C</w:t>
        </w:r>
        <w:r w:rsidRPr="00000F49">
          <w:rPr>
            <w:rStyle w:val="Hyperlink"/>
            <w:noProof/>
          </w:rPr>
          <w:tab/>
          <w:t>Please give a title for this Appendix</w:t>
        </w:r>
        <w:r>
          <w:rPr>
            <w:webHidden/>
          </w:rPr>
          <w:tab/>
        </w:r>
        <w:r>
          <w:rPr>
            <w:webHidden/>
          </w:rPr>
          <w:fldChar w:fldCharType="begin"/>
        </w:r>
        <w:r>
          <w:rPr>
            <w:webHidden/>
          </w:rPr>
          <w:instrText xml:space="preserve"> PAGEREF _Toc68453107 \h </w:instrText>
        </w:r>
        <w:r>
          <w:rPr>
            <w:webHidden/>
          </w:rPr>
        </w:r>
        <w:r>
          <w:rPr>
            <w:webHidden/>
          </w:rPr>
          <w:fldChar w:fldCharType="separate"/>
        </w:r>
        <w:r>
          <w:rPr>
            <w:webHidden/>
          </w:rPr>
          <w:t>45</w:t>
        </w:r>
        <w:r>
          <w:rPr>
            <w:webHidden/>
          </w:rPr>
          <w:fldChar w:fldCharType="end"/>
        </w:r>
      </w:hyperlink>
    </w:p>
    <w:p w14:paraId="5C4DF96D" w14:textId="77777777" w:rsidR="00905A15" w:rsidRDefault="00905A15">
      <w:pPr>
        <w:pStyle w:val="TOC7"/>
        <w:rPr>
          <w:rFonts w:asciiTheme="minorHAnsi" w:eastAsiaTheme="minorEastAsia" w:hAnsiTheme="minorHAnsi" w:cstheme="minorBidi"/>
          <w:lang w:val="en-MY"/>
        </w:rPr>
      </w:pPr>
      <w:hyperlink w:anchor="_Toc68453108" w:history="1">
        <w:r w:rsidRPr="00000F49">
          <w:rPr>
            <w:rStyle w:val="Hyperlink"/>
            <w:noProof/>
          </w:rPr>
          <w:t>Appendix D</w:t>
        </w:r>
        <w:r w:rsidRPr="00000F49">
          <w:rPr>
            <w:rStyle w:val="Hyperlink"/>
            <w:noProof/>
          </w:rPr>
          <w:tab/>
          <w:t>Put a title here</w:t>
        </w:r>
        <w:r>
          <w:rPr>
            <w:webHidden/>
          </w:rPr>
          <w:tab/>
        </w:r>
        <w:r>
          <w:rPr>
            <w:webHidden/>
          </w:rPr>
          <w:fldChar w:fldCharType="begin"/>
        </w:r>
        <w:r>
          <w:rPr>
            <w:webHidden/>
          </w:rPr>
          <w:instrText xml:space="preserve"> PAGEREF _Toc68453108 \h </w:instrText>
        </w:r>
        <w:r>
          <w:rPr>
            <w:webHidden/>
          </w:rPr>
        </w:r>
        <w:r>
          <w:rPr>
            <w:webHidden/>
          </w:rPr>
          <w:fldChar w:fldCharType="separate"/>
        </w:r>
        <w:r>
          <w:rPr>
            <w:webHidden/>
          </w:rPr>
          <w:t>46</w:t>
        </w:r>
        <w:r>
          <w:rPr>
            <w:webHidden/>
          </w:rPr>
          <w:fldChar w:fldCharType="end"/>
        </w:r>
      </w:hyperlink>
    </w:p>
    <w:p w14:paraId="3666AACE" w14:textId="77777777" w:rsidR="007A7DED" w:rsidRPr="00651F99" w:rsidRDefault="007A7DED" w:rsidP="00C030FB">
      <w:pPr>
        <w:pStyle w:val="10Normal01-FirstParagraph"/>
      </w:pPr>
      <w:r w:rsidRPr="00651F99">
        <w:fldChar w:fldCharType="end"/>
      </w:r>
    </w:p>
    <w:p w14:paraId="1BB3835F" w14:textId="77777777" w:rsidR="007A7DED" w:rsidRPr="00651F99" w:rsidRDefault="007A7DED" w:rsidP="00186A44">
      <w:pPr>
        <w:pStyle w:val="09Heading0"/>
      </w:pPr>
      <w:bookmarkStart w:id="13" w:name="_Toc68453019"/>
      <w:r w:rsidRPr="00651F99">
        <w:lastRenderedPageBreak/>
        <w:t>LIST OF TABLES</w:t>
      </w:r>
      <w:bookmarkEnd w:id="13"/>
    </w:p>
    <w:p w14:paraId="50C38184" w14:textId="77777777" w:rsidR="0019101E" w:rsidRPr="0019101E" w:rsidRDefault="0019101E" w:rsidP="0019101E">
      <w:pPr>
        <w:pStyle w:val="13bPage-Right"/>
      </w:pPr>
      <w:r w:rsidRPr="0019101E">
        <w:t>Table No.</w:t>
      </w:r>
      <w:r w:rsidRPr="0019101E">
        <w:tab/>
        <w:t>Page</w:t>
      </w:r>
    </w:p>
    <w:p w14:paraId="774C9305" w14:textId="77777777" w:rsidR="00905A15" w:rsidRDefault="007A7DED">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4 \h </w:instrText>
        </w:r>
        <w:r w:rsidR="00905A15">
          <w:rPr>
            <w:webHidden/>
          </w:rPr>
        </w:r>
        <w:r w:rsidR="00905A15">
          <w:rPr>
            <w:webHidden/>
          </w:rPr>
          <w:fldChar w:fldCharType="separate"/>
        </w:r>
        <w:r w:rsidR="00905A15">
          <w:rPr>
            <w:webHidden/>
          </w:rPr>
          <w:t>6</w:t>
        </w:r>
        <w:r w:rsidR="00905A15">
          <w:rPr>
            <w:webHidden/>
          </w:rPr>
          <w:fldChar w:fldCharType="end"/>
        </w:r>
      </w:hyperlink>
    </w:p>
    <w:p w14:paraId="4FB12080" w14:textId="77777777" w:rsidR="00905A15" w:rsidRDefault="00905A15">
      <w:pPr>
        <w:pStyle w:val="TableofFigures"/>
        <w:rPr>
          <w:rFonts w:asciiTheme="minorHAnsi" w:eastAsiaTheme="minorEastAsia" w:hAnsiTheme="minorHAnsi" w:cstheme="minorBidi"/>
          <w:bCs w:val="0"/>
          <w:lang w:val="en-MY"/>
        </w:rPr>
      </w:pPr>
      <w:hyperlink w:anchor="_Toc68452935" w:history="1">
        <w:r w:rsidRPr="00D15064">
          <w:rPr>
            <w:rStyle w:val="Hyperlink"/>
            <w:noProof/>
          </w:rPr>
          <w:t xml:space="preserve">Table </w:t>
        </w:r>
        <w:r w:rsidRPr="00D15064">
          <w:rPr>
            <w:rStyle w:val="Hyperlink"/>
            <w:noProof/>
            <w:cs/>
          </w:rPr>
          <w:t>‎</w:t>
        </w:r>
        <w:r w:rsidRPr="00D15064">
          <w:rPr>
            <w:rStyle w:val="Hyperlink"/>
            <w:noProof/>
          </w:rPr>
          <w:t>2.3</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35 \h </w:instrText>
        </w:r>
        <w:r>
          <w:rPr>
            <w:webHidden/>
          </w:rPr>
        </w:r>
        <w:r>
          <w:rPr>
            <w:webHidden/>
          </w:rPr>
          <w:fldChar w:fldCharType="separate"/>
        </w:r>
        <w:r>
          <w:rPr>
            <w:webHidden/>
          </w:rPr>
          <w:t>7</w:t>
        </w:r>
        <w:r>
          <w:rPr>
            <w:webHidden/>
          </w:rPr>
          <w:fldChar w:fldCharType="end"/>
        </w:r>
      </w:hyperlink>
    </w:p>
    <w:p w14:paraId="5938A7BD" w14:textId="77777777" w:rsidR="00905A15" w:rsidRDefault="00905A15">
      <w:pPr>
        <w:pStyle w:val="TableofFigures"/>
        <w:rPr>
          <w:rFonts w:asciiTheme="minorHAnsi" w:eastAsiaTheme="minorEastAsia" w:hAnsiTheme="minorHAnsi" w:cstheme="minorBidi"/>
          <w:bCs w:val="0"/>
          <w:lang w:val="en-MY"/>
        </w:rPr>
      </w:pPr>
      <w:hyperlink w:anchor="_Toc68452936" w:history="1">
        <w:r w:rsidRPr="00D15064">
          <w:rPr>
            <w:rStyle w:val="Hyperlink"/>
            <w:noProof/>
          </w:rPr>
          <w:t xml:space="preserve">Table </w:t>
        </w:r>
        <w:r w:rsidRPr="00D15064">
          <w:rPr>
            <w:rStyle w:val="Hyperlink"/>
            <w:noProof/>
            <w:cs/>
          </w:rPr>
          <w:t>‎</w:t>
        </w:r>
        <w:r w:rsidRPr="00D15064">
          <w:rPr>
            <w:rStyle w:val="Hyperlink"/>
            <w:noProof/>
          </w:rPr>
          <w:t>2.4</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36 \h </w:instrText>
        </w:r>
        <w:r>
          <w:rPr>
            <w:webHidden/>
          </w:rPr>
        </w:r>
        <w:r>
          <w:rPr>
            <w:webHidden/>
          </w:rPr>
          <w:fldChar w:fldCharType="separate"/>
        </w:r>
        <w:r>
          <w:rPr>
            <w:webHidden/>
          </w:rPr>
          <w:t>8</w:t>
        </w:r>
        <w:r>
          <w:rPr>
            <w:webHidden/>
          </w:rPr>
          <w:fldChar w:fldCharType="end"/>
        </w:r>
      </w:hyperlink>
    </w:p>
    <w:p w14:paraId="6D87E44F" w14:textId="77777777" w:rsidR="00905A15" w:rsidRDefault="00905A15">
      <w:pPr>
        <w:pStyle w:val="TableofFigures"/>
        <w:rPr>
          <w:rFonts w:asciiTheme="minorHAnsi" w:eastAsiaTheme="minorEastAsia" w:hAnsiTheme="minorHAnsi" w:cstheme="minorBidi"/>
          <w:bCs w:val="0"/>
          <w:lang w:val="en-MY"/>
        </w:rPr>
      </w:pPr>
      <w:hyperlink w:anchor="_Toc68452937" w:history="1">
        <w:r w:rsidRPr="00D15064">
          <w:rPr>
            <w:rStyle w:val="Hyperlink"/>
            <w:noProof/>
          </w:rPr>
          <w:t xml:space="preserve">Table </w:t>
        </w:r>
        <w:r w:rsidRPr="00D15064">
          <w:rPr>
            <w:rStyle w:val="Hyperlink"/>
            <w:noProof/>
            <w:cs/>
          </w:rPr>
          <w:t>‎</w:t>
        </w:r>
        <w:r w:rsidRPr="00D15064">
          <w:rPr>
            <w:rStyle w:val="Hyperlink"/>
            <w:noProof/>
          </w:rPr>
          <w:t>3.1</w:t>
        </w:r>
        <w:r w:rsidRPr="00D15064">
          <w:rPr>
            <w:rStyle w:val="Hyperlink"/>
            <w:noProof/>
          </w:rPr>
          <w:tab/>
          <w:t>First table in specific objective for Chapte II</w:t>
        </w:r>
        <w:r>
          <w:rPr>
            <w:webHidden/>
          </w:rPr>
          <w:tab/>
        </w:r>
        <w:r>
          <w:rPr>
            <w:webHidden/>
          </w:rPr>
          <w:fldChar w:fldCharType="begin"/>
        </w:r>
        <w:r>
          <w:rPr>
            <w:webHidden/>
          </w:rPr>
          <w:instrText xml:space="preserve"> PAGEREF _Toc68452937 \h </w:instrText>
        </w:r>
        <w:r>
          <w:rPr>
            <w:webHidden/>
          </w:rPr>
        </w:r>
        <w:r>
          <w:rPr>
            <w:webHidden/>
          </w:rPr>
          <w:fldChar w:fldCharType="separate"/>
        </w:r>
        <w:r>
          <w:rPr>
            <w:webHidden/>
          </w:rPr>
          <w:t>10</w:t>
        </w:r>
        <w:r>
          <w:rPr>
            <w:webHidden/>
          </w:rPr>
          <w:fldChar w:fldCharType="end"/>
        </w:r>
      </w:hyperlink>
    </w:p>
    <w:p w14:paraId="114EA50F" w14:textId="77777777" w:rsidR="00905A15" w:rsidRDefault="00905A15">
      <w:pPr>
        <w:pStyle w:val="TableofFigures"/>
        <w:rPr>
          <w:rFonts w:asciiTheme="minorHAnsi" w:eastAsiaTheme="minorEastAsia" w:hAnsiTheme="minorHAnsi" w:cstheme="minorBidi"/>
          <w:bCs w:val="0"/>
          <w:lang w:val="en-MY"/>
        </w:rPr>
      </w:pPr>
      <w:hyperlink w:anchor="_Toc68452938" w:history="1">
        <w:r w:rsidRPr="00D15064">
          <w:rPr>
            <w:rStyle w:val="Hyperlink"/>
            <w:noProof/>
          </w:rPr>
          <w:t xml:space="preserve">Table </w:t>
        </w:r>
        <w:r w:rsidRPr="00D15064">
          <w:rPr>
            <w:rStyle w:val="Hyperlink"/>
            <w:noProof/>
            <w:cs/>
          </w:rPr>
          <w:t>‎</w:t>
        </w:r>
        <w:r w:rsidRPr="00D15064">
          <w:rPr>
            <w:rStyle w:val="Hyperlink"/>
            <w:noProof/>
          </w:rPr>
          <w:t>3.2</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38 \h </w:instrText>
        </w:r>
        <w:r>
          <w:rPr>
            <w:webHidden/>
          </w:rPr>
        </w:r>
        <w:r>
          <w:rPr>
            <w:webHidden/>
          </w:rPr>
          <w:fldChar w:fldCharType="separate"/>
        </w:r>
        <w:r>
          <w:rPr>
            <w:webHidden/>
          </w:rPr>
          <w:t>10</w:t>
        </w:r>
        <w:r>
          <w:rPr>
            <w:webHidden/>
          </w:rPr>
          <w:fldChar w:fldCharType="end"/>
        </w:r>
      </w:hyperlink>
    </w:p>
    <w:p w14:paraId="111EFBC1" w14:textId="77777777" w:rsidR="00905A15" w:rsidRDefault="00905A15">
      <w:pPr>
        <w:pStyle w:val="TableofFigures"/>
        <w:rPr>
          <w:rFonts w:asciiTheme="minorHAnsi" w:eastAsiaTheme="minorEastAsia" w:hAnsiTheme="minorHAnsi" w:cstheme="minorBidi"/>
          <w:bCs w:val="0"/>
          <w:lang w:val="en-MY"/>
        </w:rPr>
      </w:pPr>
      <w:hyperlink w:anchor="_Toc68452939" w:history="1">
        <w:r w:rsidRPr="00D15064">
          <w:rPr>
            <w:rStyle w:val="Hyperlink"/>
            <w:noProof/>
          </w:rPr>
          <w:t xml:space="preserve">Table </w:t>
        </w:r>
        <w:r w:rsidRPr="00D15064">
          <w:rPr>
            <w:rStyle w:val="Hyperlink"/>
            <w:noProof/>
            <w:cs/>
          </w:rPr>
          <w:t>‎</w:t>
        </w:r>
        <w:r w:rsidRPr="00D15064">
          <w:rPr>
            <w:rStyle w:val="Hyperlink"/>
            <w:noProof/>
          </w:rPr>
          <w:t>4.1</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39 \h </w:instrText>
        </w:r>
        <w:r>
          <w:rPr>
            <w:webHidden/>
          </w:rPr>
        </w:r>
        <w:r>
          <w:rPr>
            <w:webHidden/>
          </w:rPr>
          <w:fldChar w:fldCharType="separate"/>
        </w:r>
        <w:r>
          <w:rPr>
            <w:webHidden/>
          </w:rPr>
          <w:t>13</w:t>
        </w:r>
        <w:r>
          <w:rPr>
            <w:webHidden/>
          </w:rPr>
          <w:fldChar w:fldCharType="end"/>
        </w:r>
      </w:hyperlink>
    </w:p>
    <w:p w14:paraId="6CACE3A4" w14:textId="77777777" w:rsidR="00905A15" w:rsidRDefault="00905A15">
      <w:pPr>
        <w:pStyle w:val="TableofFigures"/>
        <w:rPr>
          <w:rFonts w:asciiTheme="minorHAnsi" w:eastAsiaTheme="minorEastAsia" w:hAnsiTheme="minorHAnsi" w:cstheme="minorBidi"/>
          <w:bCs w:val="0"/>
          <w:lang w:val="en-MY"/>
        </w:rPr>
      </w:pPr>
      <w:hyperlink w:anchor="_Toc68452940" w:history="1">
        <w:r w:rsidRPr="00D15064">
          <w:rPr>
            <w:rStyle w:val="Hyperlink"/>
            <w:noProof/>
          </w:rPr>
          <w:t xml:space="preserve">Table </w:t>
        </w:r>
        <w:r w:rsidRPr="00D15064">
          <w:rPr>
            <w:rStyle w:val="Hyperlink"/>
            <w:noProof/>
            <w:cs/>
          </w:rPr>
          <w:t>‎</w:t>
        </w:r>
        <w:r w:rsidRPr="00D15064">
          <w:rPr>
            <w:rStyle w:val="Hyperlink"/>
            <w:noProof/>
          </w:rPr>
          <w:t>4.2</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40 \h </w:instrText>
        </w:r>
        <w:r>
          <w:rPr>
            <w:webHidden/>
          </w:rPr>
        </w:r>
        <w:r>
          <w:rPr>
            <w:webHidden/>
          </w:rPr>
          <w:fldChar w:fldCharType="separate"/>
        </w:r>
        <w:r>
          <w:rPr>
            <w:webHidden/>
          </w:rPr>
          <w:t>13</w:t>
        </w:r>
        <w:r>
          <w:rPr>
            <w:webHidden/>
          </w:rPr>
          <w:fldChar w:fldCharType="end"/>
        </w:r>
      </w:hyperlink>
    </w:p>
    <w:p w14:paraId="3FA60430" w14:textId="77777777" w:rsidR="00905A15" w:rsidRDefault="00905A15">
      <w:pPr>
        <w:pStyle w:val="TableofFigures"/>
        <w:rPr>
          <w:rFonts w:asciiTheme="minorHAnsi" w:eastAsiaTheme="minorEastAsia" w:hAnsiTheme="minorHAnsi" w:cstheme="minorBidi"/>
          <w:bCs w:val="0"/>
          <w:lang w:val="en-MY"/>
        </w:rPr>
      </w:pPr>
      <w:hyperlink w:anchor="_Toc68452941" w:history="1">
        <w:r w:rsidRPr="00D15064">
          <w:rPr>
            <w:rStyle w:val="Hyperlink"/>
            <w:noProof/>
          </w:rPr>
          <w:t xml:space="preserve">Table </w:t>
        </w:r>
        <w:r w:rsidRPr="00D15064">
          <w:rPr>
            <w:rStyle w:val="Hyperlink"/>
            <w:noProof/>
            <w:cs/>
          </w:rPr>
          <w:t>‎</w:t>
        </w:r>
        <w:r w:rsidRPr="00D15064">
          <w:rPr>
            <w:rStyle w:val="Hyperlink"/>
            <w:noProof/>
          </w:rPr>
          <w:t>5.1</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41 \h </w:instrText>
        </w:r>
        <w:r>
          <w:rPr>
            <w:webHidden/>
          </w:rPr>
        </w:r>
        <w:r>
          <w:rPr>
            <w:webHidden/>
          </w:rPr>
          <w:fldChar w:fldCharType="separate"/>
        </w:r>
        <w:r>
          <w:rPr>
            <w:webHidden/>
          </w:rPr>
          <w:t>16</w:t>
        </w:r>
        <w:r>
          <w:rPr>
            <w:webHidden/>
          </w:rPr>
          <w:fldChar w:fldCharType="end"/>
        </w:r>
      </w:hyperlink>
    </w:p>
    <w:p w14:paraId="5EFB77C8" w14:textId="77777777" w:rsidR="00905A15" w:rsidRDefault="00905A15">
      <w:pPr>
        <w:pStyle w:val="TableofFigures"/>
        <w:rPr>
          <w:rFonts w:asciiTheme="minorHAnsi" w:eastAsiaTheme="minorEastAsia" w:hAnsiTheme="minorHAnsi" w:cstheme="minorBidi"/>
          <w:bCs w:val="0"/>
          <w:lang w:val="en-MY"/>
        </w:rPr>
      </w:pPr>
      <w:hyperlink w:anchor="_Toc68452942" w:history="1">
        <w:r w:rsidRPr="00D15064">
          <w:rPr>
            <w:rStyle w:val="Hyperlink"/>
            <w:noProof/>
          </w:rPr>
          <w:t xml:space="preserve">Table </w:t>
        </w:r>
        <w:r w:rsidRPr="00D15064">
          <w:rPr>
            <w:rStyle w:val="Hyperlink"/>
            <w:noProof/>
            <w:cs/>
          </w:rPr>
          <w:t>‎</w:t>
        </w:r>
        <w:r w:rsidRPr="00D15064">
          <w:rPr>
            <w:rStyle w:val="Hyperlink"/>
            <w:noProof/>
          </w:rPr>
          <w:t>5.2</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42 \h </w:instrText>
        </w:r>
        <w:r>
          <w:rPr>
            <w:webHidden/>
          </w:rPr>
        </w:r>
        <w:r>
          <w:rPr>
            <w:webHidden/>
          </w:rPr>
          <w:fldChar w:fldCharType="separate"/>
        </w:r>
        <w:r>
          <w:rPr>
            <w:webHidden/>
          </w:rPr>
          <w:t>16</w:t>
        </w:r>
        <w:r>
          <w:rPr>
            <w:webHidden/>
          </w:rPr>
          <w:fldChar w:fldCharType="end"/>
        </w:r>
      </w:hyperlink>
    </w:p>
    <w:p w14:paraId="702F2565" w14:textId="77777777" w:rsidR="007A7DED" w:rsidRPr="00651F99" w:rsidRDefault="007A7DED" w:rsidP="00794A8C">
      <w:r w:rsidRPr="00651F99">
        <w:fldChar w:fldCharType="end"/>
      </w:r>
    </w:p>
    <w:p w14:paraId="5BBA898D" w14:textId="77777777" w:rsidR="007A7DED" w:rsidRPr="00651F99" w:rsidRDefault="007A7DED" w:rsidP="00794A8C"/>
    <w:p w14:paraId="1E3BDBCA" w14:textId="77777777" w:rsidR="007A7DED" w:rsidRPr="00651F99" w:rsidRDefault="007A7DED" w:rsidP="00186A44">
      <w:pPr>
        <w:pStyle w:val="09Heading0"/>
      </w:pPr>
      <w:bookmarkStart w:id="14" w:name="_Toc68453020"/>
      <w:r w:rsidRPr="00651F99">
        <w:lastRenderedPageBreak/>
        <w:t>LIST OF ILLUSTRATIONS</w:t>
      </w:r>
      <w:bookmarkEnd w:id="14"/>
    </w:p>
    <w:p w14:paraId="796B87A1" w14:textId="77777777" w:rsidR="0019101E" w:rsidRPr="0019101E" w:rsidRDefault="0019101E" w:rsidP="0019101E">
      <w:pPr>
        <w:pStyle w:val="13bPage-Right"/>
      </w:pPr>
      <w:r w:rsidRPr="0019101E">
        <w:t>Figure No.</w:t>
      </w:r>
      <w:r w:rsidRPr="0019101E">
        <w:tab/>
        <w:t>Page</w:t>
      </w:r>
    </w:p>
    <w:p w14:paraId="2D3F34FC" w14:textId="77777777" w:rsidR="00B83BA5" w:rsidRDefault="007A7DED" w:rsidP="0019101E">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1</w:t>
        </w:r>
        <w:r w:rsidR="00B83BA5" w:rsidRPr="005741CB">
          <w:rPr>
            <w:rStyle w:val="Hyperlink"/>
            <w:noProof/>
          </w:rPr>
          <w:tab/>
          <w:t>First figure</w:t>
        </w:r>
        <w:r w:rsidR="00B83BA5">
          <w:rPr>
            <w:webHidden/>
          </w:rPr>
          <w:tab/>
        </w:r>
        <w:r w:rsidR="00B83BA5">
          <w:rPr>
            <w:webHidden/>
          </w:rPr>
          <w:fldChar w:fldCharType="begin"/>
        </w:r>
        <w:r w:rsidR="00B83BA5">
          <w:rPr>
            <w:webHidden/>
          </w:rPr>
          <w:instrText xml:space="preserve"> PAGEREF _Toc47434571 \h </w:instrText>
        </w:r>
        <w:r w:rsidR="00B83BA5">
          <w:rPr>
            <w:webHidden/>
          </w:rPr>
        </w:r>
        <w:r w:rsidR="00B83BA5">
          <w:rPr>
            <w:webHidden/>
          </w:rPr>
          <w:fldChar w:fldCharType="separate"/>
        </w:r>
        <w:r w:rsidR="00B83BA5">
          <w:rPr>
            <w:webHidden/>
          </w:rPr>
          <w:t>2</w:t>
        </w:r>
        <w:r w:rsidR="00B83BA5">
          <w:rPr>
            <w:webHidden/>
          </w:rPr>
          <w:fldChar w:fldCharType="end"/>
        </w:r>
      </w:hyperlink>
    </w:p>
    <w:p w14:paraId="6CE06702" w14:textId="77777777" w:rsidR="00B83BA5" w:rsidRDefault="00B83BA5" w:rsidP="0019101E">
      <w:pPr>
        <w:pStyle w:val="TableofFigures"/>
        <w:rPr>
          <w:rFonts w:asciiTheme="minorHAnsi" w:eastAsiaTheme="minorEastAsia" w:hAnsiTheme="minorHAnsi" w:cstheme="minorBidi"/>
        </w:rPr>
      </w:pPr>
      <w:hyperlink w:anchor="_Toc47434572" w:history="1">
        <w:r w:rsidRPr="005741CB">
          <w:rPr>
            <w:rStyle w:val="Hyperlink"/>
            <w:noProof/>
          </w:rPr>
          <w:t xml:space="preserve">Figure </w:t>
        </w:r>
        <w:r w:rsidRPr="005741CB">
          <w:rPr>
            <w:rStyle w:val="Hyperlink"/>
            <w:noProof/>
            <w:cs/>
          </w:rPr>
          <w:t>‎</w:t>
        </w:r>
        <w:r w:rsidRPr="005741CB">
          <w:rPr>
            <w:rStyle w:val="Hyperlink"/>
            <w:noProof/>
          </w:rPr>
          <w:t>1.2</w:t>
        </w:r>
        <w:r w:rsidRPr="005741CB">
          <w:rPr>
            <w:rStyle w:val="Hyperlink"/>
            <w:noProof/>
          </w:rPr>
          <w:tab/>
          <w:t>Second figure</w:t>
        </w:r>
        <w:r>
          <w:rPr>
            <w:webHidden/>
          </w:rPr>
          <w:tab/>
        </w:r>
        <w:r>
          <w:rPr>
            <w:webHidden/>
          </w:rPr>
          <w:fldChar w:fldCharType="begin"/>
        </w:r>
        <w:r>
          <w:rPr>
            <w:webHidden/>
          </w:rPr>
          <w:instrText xml:space="preserve"> PAGEREF _Toc47434572 \h </w:instrText>
        </w:r>
        <w:r>
          <w:rPr>
            <w:webHidden/>
          </w:rPr>
        </w:r>
        <w:r>
          <w:rPr>
            <w:webHidden/>
          </w:rPr>
          <w:fldChar w:fldCharType="separate"/>
        </w:r>
        <w:r>
          <w:rPr>
            <w:webHidden/>
          </w:rPr>
          <w:t>3</w:t>
        </w:r>
        <w:r>
          <w:rPr>
            <w:webHidden/>
          </w:rPr>
          <w:fldChar w:fldCharType="end"/>
        </w:r>
      </w:hyperlink>
    </w:p>
    <w:p w14:paraId="77DCB228" w14:textId="77777777" w:rsidR="00B83BA5" w:rsidRDefault="00B83BA5" w:rsidP="0019101E">
      <w:pPr>
        <w:pStyle w:val="TableofFigures"/>
        <w:rPr>
          <w:rFonts w:asciiTheme="minorHAnsi" w:eastAsiaTheme="minorEastAsia" w:hAnsiTheme="minorHAnsi" w:cstheme="minorBidi"/>
        </w:rPr>
      </w:pPr>
      <w:hyperlink w:anchor="_Toc47434573" w:history="1">
        <w:r w:rsidRPr="005741CB">
          <w:rPr>
            <w:rStyle w:val="Hyperlink"/>
            <w:noProof/>
          </w:rPr>
          <w:t xml:space="preserve">Figure </w:t>
        </w:r>
        <w:r w:rsidRPr="005741CB">
          <w:rPr>
            <w:rStyle w:val="Hyperlink"/>
            <w:noProof/>
            <w:cs/>
          </w:rPr>
          <w:t>‎</w:t>
        </w:r>
        <w:r w:rsidRPr="005741CB">
          <w:rPr>
            <w:rStyle w:val="Hyperlink"/>
            <w:noProof/>
          </w:rPr>
          <w:t>1.3</w:t>
        </w:r>
        <w:r w:rsidRPr="005741CB">
          <w:rPr>
            <w:rStyle w:val="Hyperlink"/>
            <w:noProof/>
          </w:rPr>
          <w:tab/>
          <w:t>Third figure</w:t>
        </w:r>
        <w:r>
          <w:rPr>
            <w:webHidden/>
          </w:rPr>
          <w:tab/>
        </w:r>
        <w:r>
          <w:rPr>
            <w:webHidden/>
          </w:rPr>
          <w:fldChar w:fldCharType="begin"/>
        </w:r>
        <w:r>
          <w:rPr>
            <w:webHidden/>
          </w:rPr>
          <w:instrText xml:space="preserve"> PAGEREF _Toc47434573 \h </w:instrText>
        </w:r>
        <w:r>
          <w:rPr>
            <w:webHidden/>
          </w:rPr>
        </w:r>
        <w:r>
          <w:rPr>
            <w:webHidden/>
          </w:rPr>
          <w:fldChar w:fldCharType="separate"/>
        </w:r>
        <w:r>
          <w:rPr>
            <w:webHidden/>
          </w:rPr>
          <w:t>3</w:t>
        </w:r>
        <w:r>
          <w:rPr>
            <w:webHidden/>
          </w:rPr>
          <w:fldChar w:fldCharType="end"/>
        </w:r>
      </w:hyperlink>
    </w:p>
    <w:p w14:paraId="68ABA13D" w14:textId="77777777" w:rsidR="00B83BA5" w:rsidRDefault="00B83BA5" w:rsidP="0019101E">
      <w:pPr>
        <w:pStyle w:val="TableofFigures"/>
        <w:rPr>
          <w:rFonts w:asciiTheme="minorHAnsi" w:eastAsiaTheme="minorEastAsia" w:hAnsiTheme="minorHAnsi" w:cstheme="minorBidi"/>
        </w:rPr>
      </w:pPr>
      <w:hyperlink w:anchor="_Toc47434574" w:history="1">
        <w:r w:rsidRPr="005741CB">
          <w:rPr>
            <w:rStyle w:val="Hyperlink"/>
            <w:noProof/>
          </w:rPr>
          <w:t xml:space="preserve">Figure </w:t>
        </w:r>
        <w:r w:rsidRPr="005741CB">
          <w:rPr>
            <w:rStyle w:val="Hyperlink"/>
            <w:noProof/>
            <w:cs/>
          </w:rPr>
          <w:t>‎</w:t>
        </w:r>
        <w:r w:rsidRPr="005741CB">
          <w:rPr>
            <w:rStyle w:val="Hyperlink"/>
            <w:noProof/>
          </w:rPr>
          <w:t>3.1</w:t>
        </w:r>
        <w:r w:rsidRPr="005741CB">
          <w:rPr>
            <w:rStyle w:val="Hyperlink"/>
            <w:noProof/>
          </w:rPr>
          <w:tab/>
          <w:t>Give this figure a title (using Style: 15a Caption-Center)</w:t>
        </w:r>
        <w:r>
          <w:rPr>
            <w:webHidden/>
          </w:rPr>
          <w:tab/>
        </w:r>
        <w:r>
          <w:rPr>
            <w:webHidden/>
          </w:rPr>
          <w:fldChar w:fldCharType="begin"/>
        </w:r>
        <w:r>
          <w:rPr>
            <w:webHidden/>
          </w:rPr>
          <w:instrText xml:space="preserve"> PAGEREF _Toc47434574 \h </w:instrText>
        </w:r>
        <w:r>
          <w:rPr>
            <w:webHidden/>
          </w:rPr>
        </w:r>
        <w:r>
          <w:rPr>
            <w:webHidden/>
          </w:rPr>
          <w:fldChar w:fldCharType="separate"/>
        </w:r>
        <w:r>
          <w:rPr>
            <w:webHidden/>
          </w:rPr>
          <w:t>11</w:t>
        </w:r>
        <w:r>
          <w:rPr>
            <w:webHidden/>
          </w:rPr>
          <w:fldChar w:fldCharType="end"/>
        </w:r>
      </w:hyperlink>
    </w:p>
    <w:p w14:paraId="1B5592FB" w14:textId="77777777" w:rsidR="007A7DED" w:rsidRPr="00651F99" w:rsidRDefault="007A7DED" w:rsidP="0019101E">
      <w:pPr>
        <w:pStyle w:val="TableofFigures"/>
      </w:pPr>
      <w:r w:rsidRPr="00651F99">
        <w:fldChar w:fldCharType="end"/>
      </w:r>
    </w:p>
    <w:p w14:paraId="3CF4574A" w14:textId="77777777" w:rsidR="007A7DED" w:rsidRPr="00651F99" w:rsidRDefault="007A7DED" w:rsidP="00C030FB">
      <w:pPr>
        <w:pStyle w:val="11Normal02-SecondOnwardParagraph"/>
      </w:pPr>
    </w:p>
    <w:p w14:paraId="04C57CE4" w14:textId="77777777" w:rsidR="0019101E" w:rsidRPr="0019101E" w:rsidRDefault="00D85CBF" w:rsidP="0019101E">
      <w:pPr>
        <w:pStyle w:val="13bPage-Right"/>
      </w:pPr>
      <w:r>
        <w:t>Pictures</w:t>
      </w:r>
      <w:r w:rsidR="0019101E" w:rsidRPr="0019101E">
        <w:t xml:space="preserve"> No.</w:t>
      </w:r>
      <w:r w:rsidR="0019101E" w:rsidRPr="0019101E">
        <w:tab/>
        <w:t>Page</w:t>
      </w:r>
    </w:p>
    <w:p w14:paraId="2754E37D" w14:textId="77777777" w:rsidR="007A7DED" w:rsidRDefault="007A7DED" w:rsidP="00794A8C"/>
    <w:p w14:paraId="7EA7EFC6" w14:textId="77777777" w:rsidR="0019101E" w:rsidRDefault="0019101E" w:rsidP="0019101E">
      <w:pPr>
        <w:pStyle w:val="11Normal02-SecondOnwardParagraph"/>
      </w:pPr>
    </w:p>
    <w:p w14:paraId="0BA67612" w14:textId="77777777" w:rsidR="0019101E" w:rsidRDefault="0019101E" w:rsidP="0019101E">
      <w:pPr>
        <w:pStyle w:val="11Normal02-SecondOnwardParagraph"/>
      </w:pPr>
      <w:r w:rsidRPr="00862C57">
        <w:rPr>
          <w:noProof/>
        </w:rPr>
        <mc:AlternateContent>
          <mc:Choice Requires="wps">
            <w:drawing>
              <wp:inline distT="0" distB="0" distL="0" distR="0" wp14:anchorId="7A1F8C20" wp14:editId="274F9000">
                <wp:extent cx="4640366" cy="1602740"/>
                <wp:effectExtent l="12700" t="12700" r="8255" b="10160"/>
                <wp:docPr id="16" name="Rounded Rectangle 16"/>
                <wp:cNvGraphicFramePr/>
                <a:graphic xmlns:a="http://schemas.openxmlformats.org/drawingml/2006/main">
                  <a:graphicData uri="http://schemas.microsoft.com/office/word/2010/wordprocessingShape">
                    <wps:wsp>
                      <wps:cNvSpPr/>
                      <wps:spPr>
                        <a:xfrm>
                          <a:off x="0" y="0"/>
                          <a:ext cx="4640366" cy="16027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06BC023E" w14:textId="77777777" w:rsidR="00750C4E" w:rsidRDefault="00750C4E" w:rsidP="00905A15">
                            <w:pPr>
                              <w:pStyle w:val="20Table-Contents-Center"/>
                            </w:pPr>
                            <w:r>
                              <w:t>[</w:t>
                            </w:r>
                            <w:r w:rsidRPr="00E9674C">
                              <w:t>Please discard after reading</w:t>
                            </w:r>
                            <w:r>
                              <w:t>]</w:t>
                            </w:r>
                          </w:p>
                          <w:p w14:paraId="75AEB260" w14:textId="77777777" w:rsidR="00750C4E" w:rsidRDefault="00750C4E" w:rsidP="00905A15">
                            <w:pPr>
                              <w:pStyle w:val="20Table-Contents-Center"/>
                            </w:pPr>
                          </w:p>
                          <w:p w14:paraId="49FE135F" w14:textId="77777777"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3339FF26" w14:textId="77777777" w:rsidR="00750C4E" w:rsidRDefault="00750C4E" w:rsidP="00905A15">
                            <w:pPr>
                              <w:pStyle w:val="20Table-Contents-Center"/>
                            </w:pPr>
                          </w:p>
                          <w:p w14:paraId="52FE3443" w14:textId="77777777"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A1F8C20" id="Rounded Rectangle 16" o:spid="_x0000_s1030" style="width:365.4pt;height:126.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" fillcolor="#ff8080" strokecolor="red" strokeweight="2pt">
                <v:fill color2="#ffdada" rotate="t" colors="0 #ff8080;.5 #ffb3b3;1 #ffdada" focus="100%" type="gradient"/>
                <v:textbox>
                  <w:txbxContent>
                    <w:p w14:paraId="06BC023E" w14:textId="77777777" w:rsidR="00750C4E" w:rsidRDefault="00750C4E" w:rsidP="00905A15">
                      <w:pPr>
                        <w:pStyle w:val="20Table-Contents-Center"/>
                      </w:pPr>
                      <w:r>
                        <w:t>[</w:t>
                      </w:r>
                      <w:r w:rsidRPr="00E9674C">
                        <w:t>Please discard after reading</w:t>
                      </w:r>
                      <w:r>
                        <w:t>]</w:t>
                      </w:r>
                    </w:p>
                    <w:p w14:paraId="75AEB260" w14:textId="77777777" w:rsidR="00750C4E" w:rsidRDefault="00750C4E" w:rsidP="00905A15">
                      <w:pPr>
                        <w:pStyle w:val="20Table-Contents-Center"/>
                      </w:pPr>
                    </w:p>
                    <w:p w14:paraId="49FE135F" w14:textId="77777777"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3339FF26" w14:textId="77777777" w:rsidR="00750C4E" w:rsidRDefault="00750C4E" w:rsidP="00905A15">
                      <w:pPr>
                        <w:pStyle w:val="20Table-Contents-Center"/>
                      </w:pPr>
                    </w:p>
                    <w:p w14:paraId="52FE3443" w14:textId="77777777"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v:textbox>
                <w10:anchorlock/>
              </v:roundrect>
            </w:pict>
          </mc:Fallback>
        </mc:AlternateContent>
      </w:r>
    </w:p>
    <w:p w14:paraId="0C0C3CD3" w14:textId="77777777" w:rsidR="00D96F04" w:rsidRDefault="00D96F04" w:rsidP="0019101E">
      <w:pPr>
        <w:pStyle w:val="11Normal02-SecondOnwardParagraph"/>
      </w:pPr>
    </w:p>
    <w:p w14:paraId="4C862B8A" w14:textId="77777777" w:rsidR="00D96F04" w:rsidRPr="0019101E" w:rsidRDefault="00D96F04" w:rsidP="0019101E">
      <w:pPr>
        <w:pStyle w:val="11Normal02-SecondOnwardParagraph"/>
      </w:pPr>
    </w:p>
    <w:p w14:paraId="52413283" w14:textId="77777777" w:rsidR="007A7DED" w:rsidRPr="00651F99" w:rsidRDefault="007A7DED" w:rsidP="00186A44">
      <w:pPr>
        <w:pStyle w:val="09Heading0"/>
      </w:pPr>
      <w:bookmarkStart w:id="15" w:name="_Toc68453021"/>
      <w:r w:rsidRPr="00651F99">
        <w:lastRenderedPageBreak/>
        <w:t>LIST OF ABBREVIATIONS</w:t>
      </w:r>
      <w:bookmarkEnd w:id="15"/>
    </w:p>
    <w:p w14:paraId="2A3B9C37" w14:textId="77777777" w:rsidR="007A7DED" w:rsidRPr="00651F99" w:rsidRDefault="007A7DED" w:rsidP="00F731C3">
      <w:pPr>
        <w:pStyle w:val="TableofAuthorities"/>
      </w:pPr>
      <w:r w:rsidRPr="00651F99">
        <w:t xml:space="preserve">AELB </w:t>
      </w:r>
      <w:r w:rsidRPr="00651F99">
        <w:tab/>
        <w:t>Atomic Energy Licensing Board</w:t>
      </w:r>
    </w:p>
    <w:p w14:paraId="4BE4AE8A" w14:textId="77777777" w:rsidR="007A7DED" w:rsidRPr="00651F99" w:rsidRDefault="007A7DED" w:rsidP="00F731C3">
      <w:pPr>
        <w:pStyle w:val="TableofAuthorities"/>
      </w:pPr>
      <w:r w:rsidRPr="00651F99">
        <w:t xml:space="preserve">IAEA </w:t>
      </w:r>
      <w:r w:rsidRPr="00651F99">
        <w:tab/>
        <w:t>International Atomic Energy Agency</w:t>
      </w:r>
    </w:p>
    <w:p w14:paraId="1F08C5B1" w14:textId="77777777" w:rsidR="007A7DED" w:rsidRPr="00651F99" w:rsidRDefault="007A7DED" w:rsidP="00F731C3">
      <w:pPr>
        <w:pStyle w:val="TableofAuthorities"/>
      </w:pPr>
      <w:r w:rsidRPr="00651F99">
        <w:t xml:space="preserve">UKM </w:t>
      </w:r>
      <w:r w:rsidRPr="00651F99">
        <w:tab/>
      </w:r>
      <w:proofErr w:type="spellStart"/>
      <w:r w:rsidRPr="00651F99">
        <w:t>Universiti</w:t>
      </w:r>
      <w:proofErr w:type="spellEnd"/>
      <w:r w:rsidRPr="00651F99">
        <w:t xml:space="preserve"> </w:t>
      </w:r>
      <w:proofErr w:type="spellStart"/>
      <w:r w:rsidRPr="00651F99">
        <w:t>Kebangsaan</w:t>
      </w:r>
      <w:proofErr w:type="spellEnd"/>
      <w:r w:rsidRPr="00651F99">
        <w:t xml:space="preserve"> Malaysia</w:t>
      </w:r>
    </w:p>
    <w:p w14:paraId="2E94DDCF" w14:textId="77777777" w:rsidR="007A7DED" w:rsidRDefault="007A7DED" w:rsidP="00F731C3">
      <w:pPr>
        <w:pStyle w:val="TableofAuthorities"/>
      </w:pPr>
    </w:p>
    <w:p w14:paraId="200E251E" w14:textId="77777777" w:rsidR="00D85CBF" w:rsidRPr="00651F99" w:rsidRDefault="00D85CBF" w:rsidP="00F731C3">
      <w:pPr>
        <w:pStyle w:val="TableofAuthorities"/>
      </w:pPr>
      <w:r w:rsidRPr="00862C57">
        <w:rPr>
          <w:noProof/>
        </w:rPr>
        <mc:AlternateContent>
          <mc:Choice Requires="wps">
            <w:drawing>
              <wp:inline distT="0" distB="0" distL="0" distR="0" wp14:anchorId="32542AE4" wp14:editId="61FE2CF7">
                <wp:extent cx="4640366" cy="1941227"/>
                <wp:effectExtent l="12700" t="12700" r="8255" b="14605"/>
                <wp:docPr id="18" name="Rounded Rectangle 18"/>
                <wp:cNvGraphicFramePr/>
                <a:graphic xmlns:a="http://schemas.openxmlformats.org/drawingml/2006/main">
                  <a:graphicData uri="http://schemas.microsoft.com/office/word/2010/wordprocessingShape">
                    <wps:wsp>
                      <wps:cNvSpPr/>
                      <wps:spPr>
                        <a:xfrm>
                          <a:off x="0" y="0"/>
                          <a:ext cx="4640366" cy="1941227"/>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C930339" w14:textId="77777777" w:rsidR="00750C4E" w:rsidRDefault="00750C4E" w:rsidP="00905A15">
                            <w:pPr>
                              <w:pStyle w:val="20Table-Contents-Center"/>
                            </w:pPr>
                            <w:r>
                              <w:t>[Please discard after reading]</w:t>
                            </w:r>
                          </w:p>
                          <w:p w14:paraId="2EEF8C08" w14:textId="77777777" w:rsidR="00750C4E" w:rsidRDefault="00750C4E" w:rsidP="00905A15">
                            <w:pPr>
                              <w:pStyle w:val="20Table-Contents-Center"/>
                            </w:pPr>
                          </w:p>
                          <w:p w14:paraId="36DBDF28" w14:textId="77777777"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2C0CC99D" w14:textId="77777777" w:rsidR="00750C4E" w:rsidRDefault="00750C4E" w:rsidP="00905A15">
                            <w:pPr>
                              <w:pStyle w:val="20Table-Contents-Center"/>
                            </w:pPr>
                          </w:p>
                          <w:p w14:paraId="019F5BD7" w14:textId="77777777"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2542AE4" id="Rounded Rectangle 18" o:spid="_x0000_s1031" style="width:365.4pt;height:152.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" fillcolor="#ff8080" strokecolor="red" strokeweight="2pt">
                <v:fill color2="#ffdada" rotate="t" colors="0 #ff8080;.5 #ffb3b3;1 #ffdada" focus="100%" type="gradient"/>
                <v:textbox>
                  <w:txbxContent>
                    <w:p w14:paraId="7C930339" w14:textId="77777777" w:rsidR="00750C4E" w:rsidRDefault="00750C4E" w:rsidP="00905A15">
                      <w:pPr>
                        <w:pStyle w:val="20Table-Contents-Center"/>
                      </w:pPr>
                      <w:r>
                        <w:t>[Please discard after reading]</w:t>
                      </w:r>
                    </w:p>
                    <w:p w14:paraId="2EEF8C08" w14:textId="77777777" w:rsidR="00750C4E" w:rsidRDefault="00750C4E" w:rsidP="00905A15">
                      <w:pPr>
                        <w:pStyle w:val="20Table-Contents-Center"/>
                      </w:pPr>
                    </w:p>
                    <w:p w14:paraId="36DBDF28" w14:textId="77777777"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2C0CC99D" w14:textId="77777777" w:rsidR="00750C4E" w:rsidRDefault="00750C4E" w:rsidP="00905A15">
                      <w:pPr>
                        <w:pStyle w:val="20Table-Contents-Center"/>
                      </w:pPr>
                    </w:p>
                    <w:p w14:paraId="019F5BD7" w14:textId="77777777"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v:textbox>
                <w10:anchorlock/>
              </v:roundrect>
            </w:pict>
          </mc:Fallback>
        </mc:AlternateContent>
      </w:r>
    </w:p>
    <w:p w14:paraId="59B2BE59" w14:textId="77777777" w:rsidR="007A7DED" w:rsidRPr="00651F99" w:rsidRDefault="007A7DED" w:rsidP="00186A44">
      <w:pPr>
        <w:pStyle w:val="09Heading0"/>
      </w:pPr>
      <w:bookmarkStart w:id="16" w:name="_Toc68453022"/>
      <w:r w:rsidRPr="00651F99">
        <w:lastRenderedPageBreak/>
        <w:t>LIST OF CASES</w:t>
      </w:r>
      <w:bookmarkEnd w:id="16"/>
    </w:p>
    <w:tbl>
      <w:tblPr>
        <w:tblW w:w="0" w:type="auto"/>
        <w:tblLook w:val="04A0" w:firstRow="1" w:lastRow="0" w:firstColumn="1" w:lastColumn="0" w:noHBand="0" w:noVBand="1"/>
      </w:tblPr>
      <w:tblGrid>
        <w:gridCol w:w="7282"/>
        <w:gridCol w:w="1045"/>
      </w:tblGrid>
      <w:tr w:rsidR="007A7DED" w:rsidRPr="00651F99" w14:paraId="71BE3578" w14:textId="77777777" w:rsidTr="00D85CBF">
        <w:tc>
          <w:tcPr>
            <w:tcW w:w="7282" w:type="dxa"/>
            <w:shd w:val="clear" w:color="auto" w:fill="auto"/>
            <w:vAlign w:val="bottom"/>
          </w:tcPr>
          <w:p w14:paraId="393D3CFE" w14:textId="77777777" w:rsidR="007A7DED" w:rsidRPr="00651F99" w:rsidRDefault="007A7DED" w:rsidP="0065016A">
            <w:pPr>
              <w:pStyle w:val="28aListCase-Text"/>
            </w:pPr>
            <w:r w:rsidRPr="00651F99">
              <w:t>Abdul Karim bin Abdul Ghani v Legislative Assembly of Sabah [1988] 1MLJ171</w:t>
            </w:r>
          </w:p>
        </w:tc>
        <w:tc>
          <w:tcPr>
            <w:tcW w:w="1045" w:type="dxa"/>
            <w:shd w:val="clear" w:color="auto" w:fill="auto"/>
            <w:vAlign w:val="bottom"/>
          </w:tcPr>
          <w:p w14:paraId="7D599BE2" w14:textId="77777777" w:rsidR="007A7DED" w:rsidRPr="00651F99" w:rsidRDefault="007A7DED" w:rsidP="0065016A">
            <w:pPr>
              <w:pStyle w:val="28bListCase-Numbering"/>
              <w:rPr>
                <w:noProof w:val="0"/>
              </w:rPr>
            </w:pPr>
            <w:r w:rsidRPr="00651F99">
              <w:rPr>
                <w:noProof w:val="0"/>
              </w:rPr>
              <w:t>220</w:t>
            </w:r>
          </w:p>
        </w:tc>
      </w:tr>
      <w:tr w:rsidR="007A7DED" w:rsidRPr="00651F99" w14:paraId="09141419" w14:textId="77777777" w:rsidTr="00D85CBF">
        <w:tc>
          <w:tcPr>
            <w:tcW w:w="7282" w:type="dxa"/>
            <w:shd w:val="clear" w:color="auto" w:fill="auto"/>
          </w:tcPr>
          <w:p w14:paraId="29162CEA" w14:textId="77777777" w:rsidR="007A7DED" w:rsidRPr="00651F99" w:rsidRDefault="007A7DED" w:rsidP="0065016A">
            <w:pPr>
              <w:pStyle w:val="28aListCase-Text"/>
            </w:pPr>
            <w:r w:rsidRPr="00651F99">
              <w:t xml:space="preserve">Abdul Wahab bin Sulaiman v </w:t>
            </w:r>
            <w:proofErr w:type="spellStart"/>
            <w:r w:rsidRPr="00651F99">
              <w:t>Commansant</w:t>
            </w:r>
            <w:proofErr w:type="spellEnd"/>
            <w:r w:rsidRPr="00651F99">
              <w:t>, Tanglin Detention Barracks [1985] 1MLJ418</w:t>
            </w:r>
          </w:p>
        </w:tc>
        <w:tc>
          <w:tcPr>
            <w:tcW w:w="1045" w:type="dxa"/>
            <w:shd w:val="clear" w:color="auto" w:fill="auto"/>
            <w:vAlign w:val="bottom"/>
          </w:tcPr>
          <w:p w14:paraId="52C5CB46" w14:textId="77777777" w:rsidR="007A7DED" w:rsidRPr="00651F99" w:rsidRDefault="007A7DED" w:rsidP="0065016A">
            <w:pPr>
              <w:pStyle w:val="28bListCase-Numbering"/>
              <w:rPr>
                <w:noProof w:val="0"/>
              </w:rPr>
            </w:pPr>
            <w:r w:rsidRPr="00651F99">
              <w:rPr>
                <w:noProof w:val="0"/>
              </w:rPr>
              <w:t>200</w:t>
            </w:r>
          </w:p>
        </w:tc>
      </w:tr>
      <w:tr w:rsidR="007A7DED" w:rsidRPr="00651F99" w14:paraId="6C317D11" w14:textId="77777777" w:rsidTr="00D85CBF">
        <w:tc>
          <w:tcPr>
            <w:tcW w:w="7282" w:type="dxa"/>
            <w:shd w:val="clear" w:color="auto" w:fill="auto"/>
          </w:tcPr>
          <w:p w14:paraId="6253CA7D" w14:textId="77777777" w:rsidR="007A7DED" w:rsidRPr="00651F99" w:rsidRDefault="007A7DED" w:rsidP="0065016A">
            <w:pPr>
              <w:pStyle w:val="28aListCase-Text"/>
            </w:pPr>
            <w:r w:rsidRPr="00651F99">
              <w:t>Adelaide Co of Jehovah’s Witnesses Inc v Commonwealth [1943] 67CLR116</w:t>
            </w:r>
          </w:p>
        </w:tc>
        <w:tc>
          <w:tcPr>
            <w:tcW w:w="1045" w:type="dxa"/>
            <w:shd w:val="clear" w:color="auto" w:fill="auto"/>
            <w:vAlign w:val="bottom"/>
          </w:tcPr>
          <w:p w14:paraId="438BFB38" w14:textId="77777777" w:rsidR="007A7DED" w:rsidRPr="00651F99" w:rsidRDefault="007A7DED" w:rsidP="0065016A">
            <w:pPr>
              <w:pStyle w:val="28bListCase-Numbering"/>
              <w:rPr>
                <w:noProof w:val="0"/>
              </w:rPr>
            </w:pPr>
            <w:r w:rsidRPr="00651F99">
              <w:rPr>
                <w:noProof w:val="0"/>
              </w:rPr>
              <w:t>220</w:t>
            </w:r>
          </w:p>
        </w:tc>
      </w:tr>
      <w:tr w:rsidR="007A7DED" w:rsidRPr="00651F99" w14:paraId="7D66403E" w14:textId="77777777" w:rsidTr="00D85CBF">
        <w:tc>
          <w:tcPr>
            <w:tcW w:w="7282" w:type="dxa"/>
            <w:shd w:val="clear" w:color="auto" w:fill="auto"/>
          </w:tcPr>
          <w:p w14:paraId="4197DA54" w14:textId="77777777" w:rsidR="007A7DED" w:rsidRPr="00651F99" w:rsidRDefault="007A7DED" w:rsidP="0065016A">
            <w:pPr>
              <w:pStyle w:val="28aListCase-Text"/>
            </w:pPr>
            <w:r w:rsidRPr="00651F99">
              <w:t>Assa Singh v Menteri Besar, Johore [1969]2MLJ30</w:t>
            </w:r>
          </w:p>
        </w:tc>
        <w:tc>
          <w:tcPr>
            <w:tcW w:w="1045" w:type="dxa"/>
            <w:shd w:val="clear" w:color="auto" w:fill="auto"/>
            <w:vAlign w:val="bottom"/>
          </w:tcPr>
          <w:p w14:paraId="799FAABE" w14:textId="77777777" w:rsidR="007A7DED" w:rsidRPr="00651F99" w:rsidRDefault="007A7DED" w:rsidP="0065016A">
            <w:pPr>
              <w:pStyle w:val="28bListCase-Numbering"/>
              <w:rPr>
                <w:noProof w:val="0"/>
              </w:rPr>
            </w:pPr>
            <w:r w:rsidRPr="00651F99">
              <w:rPr>
                <w:noProof w:val="0"/>
              </w:rPr>
              <w:t>331</w:t>
            </w:r>
          </w:p>
        </w:tc>
      </w:tr>
      <w:tr w:rsidR="007A7DED" w:rsidRPr="00651F99" w14:paraId="69C864F8" w14:textId="77777777" w:rsidTr="00D85CBF">
        <w:tc>
          <w:tcPr>
            <w:tcW w:w="7282" w:type="dxa"/>
            <w:shd w:val="clear" w:color="auto" w:fill="auto"/>
          </w:tcPr>
          <w:p w14:paraId="56BB893A" w14:textId="77777777" w:rsidR="007A7DED" w:rsidRPr="00651F99" w:rsidRDefault="007A7DED" w:rsidP="0065016A">
            <w:pPr>
              <w:pStyle w:val="28aListCase-Text"/>
            </w:pPr>
            <w:r w:rsidRPr="00651F99">
              <w:t>B Surinder Singh Kanda v Government of the Federation of Malaya [</w:t>
            </w:r>
            <w:proofErr w:type="gramStart"/>
            <w:r w:rsidRPr="00651F99">
              <w:t>1962 ]MLJ</w:t>
            </w:r>
            <w:proofErr w:type="gramEnd"/>
            <w:r w:rsidRPr="00651F99">
              <w:t>169</w:t>
            </w:r>
          </w:p>
        </w:tc>
        <w:tc>
          <w:tcPr>
            <w:tcW w:w="1045" w:type="dxa"/>
            <w:shd w:val="clear" w:color="auto" w:fill="auto"/>
            <w:vAlign w:val="bottom"/>
          </w:tcPr>
          <w:p w14:paraId="738C55E7" w14:textId="77777777" w:rsidR="007A7DED" w:rsidRPr="00651F99" w:rsidRDefault="007A7DED" w:rsidP="0065016A">
            <w:pPr>
              <w:pStyle w:val="28bListCase-Numbering"/>
              <w:rPr>
                <w:noProof w:val="0"/>
              </w:rPr>
            </w:pPr>
            <w:r w:rsidRPr="00651F99">
              <w:rPr>
                <w:noProof w:val="0"/>
              </w:rPr>
              <w:t>160</w:t>
            </w:r>
          </w:p>
        </w:tc>
      </w:tr>
      <w:tr w:rsidR="007A7DED" w:rsidRPr="00651F99" w14:paraId="22786C39" w14:textId="77777777" w:rsidTr="00D85CBF">
        <w:tc>
          <w:tcPr>
            <w:tcW w:w="7282" w:type="dxa"/>
            <w:shd w:val="clear" w:color="auto" w:fill="auto"/>
          </w:tcPr>
          <w:p w14:paraId="47D66738" w14:textId="77777777" w:rsidR="007A7DED" w:rsidRPr="00651F99" w:rsidRDefault="007A7DED" w:rsidP="0065016A">
            <w:pPr>
              <w:pStyle w:val="28aListCase-Text"/>
            </w:pPr>
            <w:r w:rsidRPr="00651F99">
              <w:t>Datuk Harun bin Haji Idris v PP [1977] 2MLJ155</w:t>
            </w:r>
          </w:p>
        </w:tc>
        <w:tc>
          <w:tcPr>
            <w:tcW w:w="1045" w:type="dxa"/>
            <w:shd w:val="clear" w:color="auto" w:fill="auto"/>
            <w:vAlign w:val="bottom"/>
          </w:tcPr>
          <w:p w14:paraId="0742A31E" w14:textId="77777777" w:rsidR="007A7DED" w:rsidRPr="00651F99" w:rsidRDefault="007A7DED" w:rsidP="0065016A">
            <w:pPr>
              <w:pStyle w:val="28bListCase-Numbering"/>
              <w:rPr>
                <w:noProof w:val="0"/>
              </w:rPr>
            </w:pPr>
            <w:r w:rsidRPr="00651F99">
              <w:rPr>
                <w:noProof w:val="0"/>
              </w:rPr>
              <w:t>290</w:t>
            </w:r>
          </w:p>
        </w:tc>
      </w:tr>
      <w:tr w:rsidR="007A7DED" w:rsidRPr="00651F99" w14:paraId="6C4E322E" w14:textId="77777777" w:rsidTr="00D85CBF">
        <w:tc>
          <w:tcPr>
            <w:tcW w:w="7282" w:type="dxa"/>
            <w:shd w:val="clear" w:color="auto" w:fill="auto"/>
          </w:tcPr>
          <w:p w14:paraId="00DC94A3" w14:textId="77777777" w:rsidR="007A7DED" w:rsidRPr="00651F99" w:rsidRDefault="007A7DED" w:rsidP="0065016A">
            <w:pPr>
              <w:pStyle w:val="28aListCase-Text"/>
            </w:pPr>
            <w:r w:rsidRPr="00651F99">
              <w:t xml:space="preserve">Dewan </w:t>
            </w:r>
            <w:proofErr w:type="spellStart"/>
            <w:r w:rsidRPr="00651F99">
              <w:t>Undangan</w:t>
            </w:r>
            <w:proofErr w:type="spellEnd"/>
            <w:r w:rsidRPr="00651F99">
              <w:t xml:space="preserve"> Negeri Kelantan &amp; Anor v Nordin bin Salleh &amp; Anor [1992] 1MLJ697</w:t>
            </w:r>
          </w:p>
        </w:tc>
        <w:tc>
          <w:tcPr>
            <w:tcW w:w="1045" w:type="dxa"/>
            <w:shd w:val="clear" w:color="auto" w:fill="auto"/>
            <w:vAlign w:val="bottom"/>
          </w:tcPr>
          <w:p w14:paraId="293EE119" w14:textId="77777777" w:rsidR="007A7DED" w:rsidRPr="00651F99" w:rsidRDefault="007A7DED" w:rsidP="0065016A">
            <w:pPr>
              <w:pStyle w:val="28bListCase-Numbering"/>
              <w:rPr>
                <w:noProof w:val="0"/>
              </w:rPr>
            </w:pPr>
            <w:r w:rsidRPr="00651F99">
              <w:rPr>
                <w:noProof w:val="0"/>
              </w:rPr>
              <w:t>298</w:t>
            </w:r>
          </w:p>
        </w:tc>
      </w:tr>
      <w:tr w:rsidR="007A7DED" w:rsidRPr="00651F99" w14:paraId="0264A684" w14:textId="77777777" w:rsidTr="00D85CBF">
        <w:tc>
          <w:tcPr>
            <w:tcW w:w="7282" w:type="dxa"/>
            <w:shd w:val="clear" w:color="auto" w:fill="auto"/>
          </w:tcPr>
          <w:p w14:paraId="0EE7F999" w14:textId="77777777" w:rsidR="007A7DED" w:rsidRPr="00651F99" w:rsidRDefault="007A7DED" w:rsidP="0065016A">
            <w:pPr>
              <w:pStyle w:val="28aListCase-Text"/>
            </w:pPr>
            <w:r w:rsidRPr="00651F99">
              <w:t xml:space="preserve">Ex </w:t>
            </w:r>
            <w:proofErr w:type="spellStart"/>
            <w:r w:rsidRPr="00651F99">
              <w:t>parte</w:t>
            </w:r>
            <w:proofErr w:type="spellEnd"/>
            <w:r w:rsidRPr="00651F99">
              <w:t xml:space="preserve"> </w:t>
            </w:r>
            <w:proofErr w:type="spellStart"/>
            <w:r w:rsidRPr="00651F99">
              <w:t>Rossminster</w:t>
            </w:r>
            <w:proofErr w:type="spellEnd"/>
            <w:r w:rsidRPr="00651F99">
              <w:t xml:space="preserve"> [1980] AC152</w:t>
            </w:r>
          </w:p>
        </w:tc>
        <w:tc>
          <w:tcPr>
            <w:tcW w:w="1045" w:type="dxa"/>
            <w:shd w:val="clear" w:color="auto" w:fill="auto"/>
            <w:vAlign w:val="bottom"/>
          </w:tcPr>
          <w:p w14:paraId="745F2D95" w14:textId="77777777" w:rsidR="007A7DED" w:rsidRPr="00651F99" w:rsidRDefault="007A7DED" w:rsidP="0065016A">
            <w:pPr>
              <w:pStyle w:val="28bListCase-Numbering"/>
              <w:rPr>
                <w:noProof w:val="0"/>
              </w:rPr>
            </w:pPr>
            <w:r w:rsidRPr="00651F99">
              <w:rPr>
                <w:noProof w:val="0"/>
              </w:rPr>
              <w:t>235</w:t>
            </w:r>
          </w:p>
        </w:tc>
      </w:tr>
    </w:tbl>
    <w:p w14:paraId="6A54D351" w14:textId="77777777" w:rsidR="007A7DED" w:rsidRPr="00651F99" w:rsidRDefault="00D85CBF" w:rsidP="00D85CBF">
      <w:pPr>
        <w:jc w:val="center"/>
      </w:pPr>
      <w:r w:rsidRPr="00862C57">
        <w:rPr>
          <w:noProof/>
        </w:rPr>
        <mc:AlternateContent>
          <mc:Choice Requires="wps">
            <w:drawing>
              <wp:inline distT="0" distB="0" distL="0" distR="0" wp14:anchorId="6F0FEC26" wp14:editId="50E367A3">
                <wp:extent cx="3290131" cy="1153682"/>
                <wp:effectExtent l="0" t="0" r="12065" b="15240"/>
                <wp:docPr id="19" name="Rounded Rectangle 19"/>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3767C66" w14:textId="77777777" w:rsidR="00750C4E" w:rsidRDefault="00750C4E" w:rsidP="00905A15">
                            <w:pPr>
                              <w:pStyle w:val="20Table-Contents-Center"/>
                            </w:pPr>
                            <w:r>
                              <w:t>[Please discard after reading]</w:t>
                            </w:r>
                          </w:p>
                          <w:p w14:paraId="238F4945" w14:textId="77777777" w:rsidR="00750C4E" w:rsidRDefault="00750C4E" w:rsidP="00905A15">
                            <w:pPr>
                              <w:pStyle w:val="20Table-Contents-Center"/>
                            </w:pPr>
                          </w:p>
                          <w:p w14:paraId="4AFAAB6A" w14:textId="77777777" w:rsidR="00750C4E" w:rsidRDefault="00750C4E" w:rsidP="00905A15">
                            <w:pPr>
                              <w:pStyle w:val="20Table-Contents-Center"/>
                            </w:pPr>
                            <w:r w:rsidRPr="00D85CBF">
                              <w:t>The list is arranged in alphabetical order</w:t>
                            </w:r>
                            <w:r>
                              <w:t>d.</w:t>
                            </w:r>
                          </w:p>
                          <w:p w14:paraId="0D8EE910" w14:textId="77777777" w:rsidR="00750C4E" w:rsidRDefault="00750C4E" w:rsidP="00905A15">
                            <w:pPr>
                              <w:pStyle w:val="20Table-Contents-Center"/>
                            </w:pPr>
                          </w:p>
                          <w:p w14:paraId="3E8FBF56" w14:textId="77777777" w:rsidR="00750C4E" w:rsidRPr="00376122" w:rsidRDefault="00750C4E" w:rsidP="00905A15">
                            <w:pPr>
                              <w:pStyle w:val="20Table-Contents-Center"/>
                            </w:pPr>
                            <w:r w:rsidRPr="00D85CBF">
                              <w:t>Remove this page if it is not releva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F0FEC26" id="Rounded Rectangle 19" o:spid="_x0000_s1032"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" fillcolor="#ff8080" strokecolor="red" strokeweight="2pt">
                <v:fill color2="#ffdada" rotate="t" colors="0 #ff8080;.5 #ffb3b3;1 #ffdada" focus="100%" type="gradient"/>
                <v:textbox>
                  <w:txbxContent>
                    <w:p w14:paraId="73767C66" w14:textId="77777777" w:rsidR="00750C4E" w:rsidRDefault="00750C4E" w:rsidP="00905A15">
                      <w:pPr>
                        <w:pStyle w:val="20Table-Contents-Center"/>
                      </w:pPr>
                      <w:r>
                        <w:t>[Please discard after reading]</w:t>
                      </w:r>
                    </w:p>
                    <w:p w14:paraId="238F4945" w14:textId="77777777" w:rsidR="00750C4E" w:rsidRDefault="00750C4E" w:rsidP="00905A15">
                      <w:pPr>
                        <w:pStyle w:val="20Table-Contents-Center"/>
                      </w:pPr>
                    </w:p>
                    <w:p w14:paraId="4AFAAB6A" w14:textId="77777777" w:rsidR="00750C4E" w:rsidRDefault="00750C4E" w:rsidP="00905A15">
                      <w:pPr>
                        <w:pStyle w:val="20Table-Contents-Center"/>
                      </w:pPr>
                      <w:r w:rsidRPr="00D85CBF">
                        <w:t>The list is arranged in alphabetical order</w:t>
                      </w:r>
                      <w:r>
                        <w:t>d.</w:t>
                      </w:r>
                    </w:p>
                    <w:p w14:paraId="0D8EE910" w14:textId="77777777" w:rsidR="00750C4E" w:rsidRDefault="00750C4E" w:rsidP="00905A15">
                      <w:pPr>
                        <w:pStyle w:val="20Table-Contents-Center"/>
                      </w:pPr>
                    </w:p>
                    <w:p w14:paraId="3E8FBF56" w14:textId="77777777" w:rsidR="00750C4E" w:rsidRPr="00376122" w:rsidRDefault="00750C4E" w:rsidP="00905A15">
                      <w:pPr>
                        <w:pStyle w:val="20Table-Contents-Center"/>
                      </w:pPr>
                      <w:r w:rsidRPr="00D85CBF">
                        <w:t>Remove this page if it is not relevant</w:t>
                      </w:r>
                      <w:r>
                        <w:t>.</w:t>
                      </w:r>
                    </w:p>
                  </w:txbxContent>
                </v:textbox>
                <w10:anchorlock/>
              </v:roundrect>
            </w:pict>
          </mc:Fallback>
        </mc:AlternateContent>
      </w:r>
    </w:p>
    <w:p w14:paraId="533BC190" w14:textId="77777777" w:rsidR="007A7DED" w:rsidRPr="00651F99" w:rsidRDefault="007A7DED" w:rsidP="00794A8C"/>
    <w:p w14:paraId="367D9AD0" w14:textId="77777777" w:rsidR="007A7DED" w:rsidRPr="00651F99" w:rsidRDefault="007A7DED" w:rsidP="00794A8C"/>
    <w:p w14:paraId="0BA8EDD0" w14:textId="77777777" w:rsidR="007A7DED" w:rsidRPr="00651F99" w:rsidRDefault="007A7DED" w:rsidP="00794A8C">
      <w:pPr>
        <w:sectPr w:rsidR="007A7DED" w:rsidRPr="00651F99" w:rsidSect="00EA284F">
          <w:headerReference w:type="default" r:id="rId14"/>
          <w:footerReference w:type="default" r:id="rId15"/>
          <w:headerReference w:type="first" r:id="rId16"/>
          <w:footerReference w:type="first" r:id="rId17"/>
          <w:footnotePr>
            <w:numRestart w:val="eachSect"/>
          </w:footnotePr>
          <w:pgSz w:w="11900" w:h="16840" w:code="9"/>
          <w:pgMar w:top="1701" w:right="1418" w:bottom="1418" w:left="2155" w:header="851" w:footer="680" w:gutter="0"/>
          <w:pgNumType w:fmt="lowerRoman" w:start="3"/>
          <w:cols w:space="708"/>
          <w:docGrid w:linePitch="360"/>
        </w:sectPr>
      </w:pPr>
    </w:p>
    <w:p w14:paraId="6AB80CA4" w14:textId="77777777" w:rsidR="001E3E3D" w:rsidRPr="00651F99" w:rsidRDefault="001E3E3D" w:rsidP="001E3E3D">
      <w:pPr>
        <w:pStyle w:val="Heading1"/>
      </w:pPr>
      <w:r w:rsidRPr="00651F99">
        <w:lastRenderedPageBreak/>
        <w:t>Introduction</w:t>
      </w:r>
    </w:p>
    <w:p w14:paraId="31C9E5BE" w14:textId="77777777" w:rsidR="001E3E3D" w:rsidRPr="00651F99" w:rsidRDefault="001E3E3D" w:rsidP="008E3B78">
      <w:pPr>
        <w:pStyle w:val="09aLevel01"/>
      </w:pPr>
      <w:bookmarkStart w:id="17" w:name="_Toc419666882"/>
      <w:bookmarkEnd w:id="0"/>
      <w:bookmarkEnd w:id="1"/>
      <w:bookmarkEnd w:id="2"/>
      <w:bookmarkEnd w:id="3"/>
      <w:bookmarkEnd w:id="4"/>
      <w:bookmarkEnd w:id="5"/>
      <w:bookmarkEnd w:id="6"/>
      <w:bookmarkEnd w:id="7"/>
      <w:bookmarkEnd w:id="17"/>
      <w:r w:rsidRPr="00651F99">
        <w:br/>
      </w:r>
      <w:r w:rsidR="008E3B78">
        <w:br/>
      </w:r>
      <w:r w:rsidRPr="00651F99">
        <w:br/>
      </w:r>
      <w:bookmarkStart w:id="18" w:name="_Toc68453023"/>
      <w:r w:rsidRPr="00651F99">
        <w:t>Introduction</w:t>
      </w:r>
      <w:bookmarkEnd w:id="18"/>
    </w:p>
    <w:p w14:paraId="297F6EA9" w14:textId="77777777" w:rsidR="001E3E3D" w:rsidRPr="00651F99" w:rsidRDefault="001E3E3D" w:rsidP="00742504">
      <w:pPr>
        <w:pStyle w:val="09bLevel02"/>
      </w:pPr>
      <w:bookmarkStart w:id="19" w:name="_Toc68453024"/>
      <w:r w:rsidRPr="00651F99">
        <w:t>Research Background</w:t>
      </w:r>
      <w:bookmarkEnd w:id="19"/>
    </w:p>
    <w:p w14:paraId="18C50B8F" w14:textId="77777777" w:rsidR="001E3E3D" w:rsidRPr="00651F99" w:rsidRDefault="001E3E3D" w:rsidP="00C030FB">
      <w:pPr>
        <w:pStyle w:val="10Normal01-FirstParagraph"/>
      </w:pPr>
      <w:r w:rsidRPr="00651F99">
        <w:t>In the recent years, the electrical utilities are undergoing rapid restructuring process worldwide</w:t>
      </w:r>
      <w:r w:rsidR="002916E8" w:rsidRPr="00651F99">
        <w:rPr>
          <w:sz w:val="20"/>
          <w:szCs w:val="32"/>
          <w:vertAlign w:val="superscript"/>
        </w:rPr>
        <w:footnoteReference w:id="2"/>
      </w:r>
      <w:r w:rsidRPr="00651F99">
        <w:t xml:space="preserve">. </w:t>
      </w:r>
    </w:p>
    <w:p w14:paraId="5A592F56" w14:textId="77777777" w:rsidR="001E3E3D" w:rsidRPr="00651F99" w:rsidRDefault="001E3E3D" w:rsidP="00321775">
      <w:pPr>
        <w:pStyle w:val="12aArabic-Sentence"/>
        <w:rPr>
          <w:lang w:val="en-US"/>
        </w:rPr>
      </w:pPr>
      <w:r w:rsidRPr="00651F99">
        <w:rPr>
          <w:rtl/>
          <w:lang w:val="en-US"/>
        </w:rPr>
        <w:t>إِلَىَ سَبِيِلِ رَبِّكَ بِالْحِكْمَةِ وَالْمَوْعِظَةِ الْحَسَنَةِ وَجَدِلْهُو بِالَّتِى هِىَ أَحْسَنُ إِنَّ رَبَّكَ هُوَ أَعْلَمُ بِمَن ضَلَّ عَن سَبِيلِه وَهُوَ أَعْلَمُ بِالْمُهْـــتَدِينَ</w:t>
      </w:r>
      <w:r w:rsidRPr="00651F99">
        <w:rPr>
          <w:rStyle w:val="FootnoteReference"/>
          <w:rFonts w:asciiTheme="majorBidi" w:hAnsiTheme="majorBidi" w:cstheme="majorBidi"/>
          <w:szCs w:val="20"/>
          <w:rtl/>
          <w:lang w:val="en-US"/>
        </w:rPr>
        <w:footnoteReference w:id="3"/>
      </w:r>
    </w:p>
    <w:p w14:paraId="2A79CD89" w14:textId="77777777" w:rsidR="001E3E3D" w:rsidRPr="00651F99" w:rsidRDefault="001E3E3D" w:rsidP="009149AB">
      <w:pPr>
        <w:pStyle w:val="12bArabic-Meaning"/>
        <w:rPr>
          <w:lang w:val="en-US"/>
        </w:rPr>
      </w:pPr>
      <w:r w:rsidRPr="00651F99">
        <w:rPr>
          <w:lang w:val="en-US"/>
        </w:rPr>
        <w:t xml:space="preserve">Meaning: </w:t>
      </w:r>
    </w:p>
    <w:p w14:paraId="1DCECBB3" w14:textId="77777777" w:rsidR="001E3E3D" w:rsidRPr="00F7300A" w:rsidRDefault="001E3E3D" w:rsidP="003D19F1">
      <w:pPr>
        <w:pStyle w:val="12cArabic-Translation"/>
      </w:pPr>
      <w:r w:rsidRPr="00F7300A">
        <w:t xml:space="preserve">Invite (all) to the Way of your Lord with wisdom and goodly </w:t>
      </w:r>
      <w:r w:rsidR="00582097" w:rsidRPr="00F7300A">
        <w:t>exhortation and</w:t>
      </w:r>
      <w:r w:rsidRPr="00F7300A">
        <w:t xml:space="preserve"> argue with them in a good way. Surely your Lord knows best who has strayed from His path and He knows best those who receive guidance.</w:t>
      </w:r>
    </w:p>
    <w:p w14:paraId="21695E15" w14:textId="77777777" w:rsidR="008E7E05" w:rsidRPr="00651F99" w:rsidRDefault="008E7E05" w:rsidP="00C030FB">
      <w:pPr>
        <w:pStyle w:val="11Normal02-SecondOnwardParagraph"/>
      </w:pPr>
      <w:r w:rsidRPr="00651F99">
        <w:t>Pamphleteers, libel awards and free speech‟ (2006) 1 (1) Help Law Review 41, p 50.</w:t>
      </w:r>
    </w:p>
    <w:p w14:paraId="624B0D1D" w14:textId="77777777" w:rsidR="001E3E3D" w:rsidRPr="00651F99" w:rsidRDefault="001E3E3D" w:rsidP="00D85CBF">
      <w:pPr>
        <w:pStyle w:val="15Figure"/>
      </w:pPr>
      <w:r w:rsidRPr="00651F99">
        <w:lastRenderedPageBreak/>
        <w:drawing>
          <wp:inline distT="0" distB="0" distL="0" distR="0" wp14:anchorId="3F0BBF8B" wp14:editId="40BFFD7B">
            <wp:extent cx="1221105" cy="1221105"/>
            <wp:effectExtent l="0" t="0" r="0" b="0"/>
            <wp:docPr id="2"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7443084B" w14:textId="77777777" w:rsidR="001E3E3D" w:rsidRPr="00651F99" w:rsidRDefault="001E3E3D" w:rsidP="00D85CBF">
      <w:pPr>
        <w:pStyle w:val="15cCaption-Source"/>
      </w:pPr>
      <w:bookmarkStart w:id="20" w:name="_Toc47434571"/>
      <w:r w:rsidRPr="00651F99">
        <w:t xml:space="preserve">Figure </w:t>
      </w:r>
      <w:r w:rsidR="00D8622C">
        <w:fldChar w:fldCharType="begin"/>
      </w:r>
      <w:r w:rsidR="00D8622C">
        <w:instrText xml:space="preserve"> STYLEREF 1 \s </w:instrText>
      </w:r>
      <w:r w:rsidR="00D8622C">
        <w:fldChar w:fldCharType="separate"/>
      </w:r>
      <w:r w:rsidR="00A1342E">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A1342E">
        <w:rPr>
          <w:noProof/>
        </w:rPr>
        <w:t>1</w:t>
      </w:r>
      <w:r w:rsidR="00D8622C">
        <w:fldChar w:fldCharType="end"/>
      </w:r>
      <w:r w:rsidRPr="00651F99">
        <w:tab/>
        <w:t>First figure</w:t>
      </w:r>
      <w:bookmarkEnd w:id="20"/>
    </w:p>
    <w:p w14:paraId="4AA221A0" w14:textId="77777777" w:rsidR="001E3E3D" w:rsidRPr="00651F99" w:rsidRDefault="001E3E3D" w:rsidP="00C030FB">
      <w:pPr>
        <w:pStyle w:val="11Normal02-SecondOnwardParagraph"/>
      </w:pPr>
      <w:bookmarkStart w:id="21" w:name="_Toc300138917"/>
      <w:bookmarkStart w:id="22" w:name="_Toc301213346"/>
      <w:bookmarkStart w:id="23" w:name="_Toc301213502"/>
      <w:bookmarkStart w:id="24" w:name="_Toc301213551"/>
      <w:bookmarkStart w:id="25" w:name="_Toc303521663"/>
      <w:bookmarkStart w:id="26" w:name="_Toc303523617"/>
      <w:r w:rsidRPr="00651F99">
        <w:t xml:space="preserve">In the recent years, the utilities are undergoing rapid restructuring process worldwide. </w:t>
      </w:r>
      <w:r w:rsidR="00572088" w:rsidRPr="00651F99">
        <w:t xml:space="preserve"> Apa </w:t>
      </w:r>
      <w:proofErr w:type="spellStart"/>
      <w:r w:rsidR="00651F99">
        <w:t>kabare</w:t>
      </w:r>
      <w:proofErr w:type="spellEnd"/>
      <w:r w:rsidR="00651F99">
        <w:t xml:space="preserve"> </w:t>
      </w:r>
    </w:p>
    <w:p w14:paraId="48F0E50B" w14:textId="77777777" w:rsidR="001E3E3D" w:rsidRPr="00651F99" w:rsidRDefault="001E3E3D" w:rsidP="00321775">
      <w:pPr>
        <w:pStyle w:val="12aArabic-Sentence"/>
        <w:rPr>
          <w:lang w:val="en-US"/>
        </w:rPr>
      </w:pPr>
      <w:r w:rsidRPr="00651F99">
        <w:rPr>
          <w:rtl/>
          <w:lang w:val="en-US"/>
        </w:rPr>
        <w:t>لَّقَدْ كَانَ لَكُمْ فِى رَسُولِ اللَّهِ أسْوَةٌ حَسَنَةٌ لِّمَن كَانَ يَرْ جُواْ اللهَ وَالْيَوْمَ الأَخِرَ وَذَكَرَ اللهَ كَثِيرًا</w:t>
      </w:r>
      <w:r w:rsidRPr="00651F99">
        <w:rPr>
          <w:rStyle w:val="FootnoteReference"/>
          <w:rFonts w:cs="Times New Roman"/>
          <w:szCs w:val="20"/>
          <w:rtl/>
          <w:lang w:val="en-US"/>
        </w:rPr>
        <w:footnoteReference w:id="4"/>
      </w:r>
    </w:p>
    <w:p w14:paraId="5C8FC2BE" w14:textId="77777777" w:rsidR="001E3E3D" w:rsidRPr="00651F99" w:rsidRDefault="001E3E3D" w:rsidP="009149AB">
      <w:pPr>
        <w:pStyle w:val="12bArabic-Meaning"/>
        <w:rPr>
          <w:rtl/>
          <w:lang w:val="en-US"/>
        </w:rPr>
      </w:pPr>
      <w:r w:rsidRPr="00651F99">
        <w:rPr>
          <w:lang w:val="en-US"/>
        </w:rPr>
        <w:t xml:space="preserve">Meaning: </w:t>
      </w:r>
    </w:p>
    <w:p w14:paraId="122ED482" w14:textId="77777777" w:rsidR="001E3E3D" w:rsidRPr="00651F99" w:rsidRDefault="001E3E3D" w:rsidP="003D19F1">
      <w:pPr>
        <w:pStyle w:val="12cArabic-Translation"/>
        <w:rPr>
          <w:lang w:val="en-US"/>
        </w:rPr>
      </w:pPr>
      <w:r w:rsidRPr="00651F99">
        <w:rPr>
          <w:lang w:val="en-US"/>
        </w:rPr>
        <w:t>Indeed, there is for you in the Messenger an excellent example, for those whose hope is (Cause) of Allah and (reward) in the Hereafter, and they also remember Allah much (in hard and happy times).</w:t>
      </w:r>
      <w:r w:rsidRPr="00651F99">
        <w:rPr>
          <w:lang w:val="en-US"/>
        </w:rPr>
        <w:fldChar w:fldCharType="begin"/>
      </w:r>
      <w:r w:rsidRPr="00651F99">
        <w:rPr>
          <w:lang w:val="en-US"/>
        </w:rPr>
        <w:instrText xml:space="preserve"> TA \l "AELB: Atomic Energy Licensing Board" \s "AELB" \c 1 </w:instrText>
      </w:r>
      <w:r w:rsidRPr="00651F99">
        <w:rPr>
          <w:lang w:val="en-US"/>
        </w:rPr>
        <w:fldChar w:fldCharType="end"/>
      </w:r>
    </w:p>
    <w:p w14:paraId="299B3EC4" w14:textId="77777777" w:rsidR="001E3E3D" w:rsidRPr="00651F99" w:rsidRDefault="001E3E3D" w:rsidP="00742504">
      <w:pPr>
        <w:pStyle w:val="09bLevel02"/>
      </w:pPr>
      <w:bookmarkStart w:id="27" w:name="_Toc68453025"/>
      <w:bookmarkEnd w:id="21"/>
      <w:bookmarkEnd w:id="22"/>
      <w:bookmarkEnd w:id="23"/>
      <w:bookmarkEnd w:id="24"/>
      <w:bookmarkEnd w:id="25"/>
      <w:bookmarkEnd w:id="26"/>
      <w:r w:rsidRPr="00651F99">
        <w:t>Problem Statement</w:t>
      </w:r>
      <w:bookmarkEnd w:id="27"/>
    </w:p>
    <w:p w14:paraId="43C3C03E" w14:textId="77777777" w:rsidR="001E3E3D" w:rsidRPr="00651F99" w:rsidRDefault="001E3E3D" w:rsidP="00C030FB">
      <w:pPr>
        <w:pStyle w:val="10Normal01-FirstParagraph"/>
      </w:pPr>
      <w:r w:rsidRPr="00651F99">
        <w:t xml:space="preserve">As a high penetration </w:t>
      </w:r>
    </w:p>
    <w:p w14:paraId="47B2D899" w14:textId="77777777" w:rsidR="001E3E3D" w:rsidRPr="00651F99" w:rsidRDefault="001E3E3D" w:rsidP="00D85CBF">
      <w:pPr>
        <w:pStyle w:val="15Figure"/>
      </w:pPr>
      <w:r w:rsidRPr="00651F99">
        <w:drawing>
          <wp:inline distT="0" distB="0" distL="0" distR="0" wp14:anchorId="206C2430" wp14:editId="6FB50A5E">
            <wp:extent cx="1221105" cy="1221105"/>
            <wp:effectExtent l="0" t="0" r="0" b="0"/>
            <wp:docPr id="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332C49C3" w14:textId="77777777" w:rsidR="001E3E3D" w:rsidRPr="00651F99" w:rsidRDefault="001E3E3D" w:rsidP="00D85CBF">
      <w:pPr>
        <w:pStyle w:val="15cCaption-Source"/>
      </w:pPr>
      <w:bookmarkStart w:id="28" w:name="_Toc47434572"/>
      <w:r w:rsidRPr="00651F99">
        <w:t xml:space="preserve">Figure </w:t>
      </w:r>
      <w:r w:rsidR="00D8622C">
        <w:fldChar w:fldCharType="begin"/>
      </w:r>
      <w:r w:rsidR="00D8622C">
        <w:instrText xml:space="preserve"> STYLEREF 1 \s </w:instrText>
      </w:r>
      <w:r w:rsidR="00D8622C">
        <w:fldChar w:fldCharType="separate"/>
      </w:r>
      <w:r w:rsidR="00A1342E">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A1342E">
        <w:rPr>
          <w:noProof/>
        </w:rPr>
        <w:t>2</w:t>
      </w:r>
      <w:r w:rsidR="00D8622C">
        <w:fldChar w:fldCharType="end"/>
      </w:r>
      <w:r w:rsidRPr="00651F99">
        <w:tab/>
        <w:t>Second figure</w:t>
      </w:r>
      <w:bookmarkEnd w:id="28"/>
    </w:p>
    <w:p w14:paraId="4516920F" w14:textId="77777777" w:rsidR="001E3E3D" w:rsidRPr="00651F99" w:rsidRDefault="001E3E3D" w:rsidP="00742504">
      <w:pPr>
        <w:pStyle w:val="09bLevel02"/>
      </w:pPr>
      <w:bookmarkStart w:id="29" w:name="_Toc68453026"/>
      <w:r w:rsidRPr="00651F99">
        <w:lastRenderedPageBreak/>
        <w:t>Objective of Research and Scope of Works</w:t>
      </w:r>
      <w:bookmarkEnd w:id="29"/>
    </w:p>
    <w:p w14:paraId="0DEE2996" w14:textId="77777777" w:rsidR="001E3E3D" w:rsidRPr="00651F99" w:rsidRDefault="001E3E3D" w:rsidP="00C030FB">
      <w:pPr>
        <w:pStyle w:val="10Normal01-FirstParagraph"/>
      </w:pPr>
      <w:r w:rsidRPr="00651F99">
        <w:t xml:space="preserve">This research focuses on the development of new techniques for </w:t>
      </w:r>
    </w:p>
    <w:p w14:paraId="04BE14B2" w14:textId="77777777" w:rsidR="001E3E3D" w:rsidRPr="00651F99" w:rsidRDefault="001E3E3D" w:rsidP="00D85CBF">
      <w:pPr>
        <w:pStyle w:val="15Figure"/>
      </w:pPr>
      <w:r w:rsidRPr="00651F99">
        <w:drawing>
          <wp:inline distT="0" distB="0" distL="0" distR="0" wp14:anchorId="0F5BBC8D" wp14:editId="4D5D1F33">
            <wp:extent cx="1221105" cy="1221105"/>
            <wp:effectExtent l="0" t="0" r="0" b="0"/>
            <wp:docPr id="4"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0B2CA2CB" w14:textId="77777777" w:rsidR="001E3E3D" w:rsidRPr="00651F99" w:rsidRDefault="001E3E3D" w:rsidP="00D85CBF">
      <w:pPr>
        <w:pStyle w:val="15cCaption-Source"/>
      </w:pPr>
      <w:bookmarkStart w:id="30" w:name="_Toc47434573"/>
      <w:r w:rsidRPr="00651F99">
        <w:t xml:space="preserve">Figure </w:t>
      </w:r>
      <w:r w:rsidR="00D8622C">
        <w:fldChar w:fldCharType="begin"/>
      </w:r>
      <w:r w:rsidR="00D8622C">
        <w:instrText xml:space="preserve"> STYLEREF 1 \s </w:instrText>
      </w:r>
      <w:r w:rsidR="00D8622C">
        <w:fldChar w:fldCharType="separate"/>
      </w:r>
      <w:r w:rsidR="00A1342E">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A1342E">
        <w:rPr>
          <w:noProof/>
        </w:rPr>
        <w:t>3</w:t>
      </w:r>
      <w:r w:rsidR="00D8622C">
        <w:fldChar w:fldCharType="end"/>
      </w:r>
      <w:r w:rsidRPr="00651F99">
        <w:tab/>
        <w:t>Third figure</w:t>
      </w:r>
      <w:bookmarkEnd w:id="30"/>
    </w:p>
    <w:p w14:paraId="4A6E0D14" w14:textId="77777777" w:rsidR="001E3E3D" w:rsidRPr="00651F99" w:rsidRDefault="001E3E3D" w:rsidP="00742504">
      <w:pPr>
        <w:pStyle w:val="09cLevel03"/>
      </w:pPr>
      <w:bookmarkStart w:id="31" w:name="_Toc68453027"/>
      <w:r w:rsidRPr="00651F99">
        <w:t>General Objective</w:t>
      </w:r>
      <w:bookmarkEnd w:id="31"/>
    </w:p>
    <w:p w14:paraId="7AF88F1B" w14:textId="77777777" w:rsidR="001E3E3D" w:rsidRPr="00651F99" w:rsidRDefault="001E3E3D" w:rsidP="00C030FB">
      <w:pPr>
        <w:pStyle w:val="10Normal01-FirstParagraph"/>
      </w:pPr>
      <w:r w:rsidRPr="00651F99">
        <w:t xml:space="preserve">This research focuses on the development of new techniques for </w:t>
      </w:r>
    </w:p>
    <w:p w14:paraId="2C96ECA8" w14:textId="77777777" w:rsidR="003A30F9" w:rsidRPr="00651F99" w:rsidRDefault="003A30F9"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3501A799" w14:textId="77777777" w:rsidR="003A30F9" w:rsidRPr="00651F99" w:rsidRDefault="003A30F9" w:rsidP="00B83BA5">
      <w:pPr>
        <w:pStyle w:val="10Listing"/>
        <w:numPr>
          <w:ilvl w:val="1"/>
          <w:numId w:val="23"/>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1B8765C3" w14:textId="77777777" w:rsidR="003A30F9" w:rsidRDefault="003A30F9" w:rsidP="00B83BA5">
      <w:pPr>
        <w:pStyle w:val="10Listing"/>
        <w:numPr>
          <w:ilvl w:val="2"/>
          <w:numId w:val="23"/>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r w:rsidRPr="00651F99">
        <w:t xml:space="preserve"> </w:t>
      </w:r>
      <w:proofErr w:type="spellStart"/>
      <w:r w:rsidRPr="00651F99">
        <w:t>scjksbkbc</w:t>
      </w:r>
      <w:proofErr w:type="spellEnd"/>
      <w:r w:rsidRPr="00651F99">
        <w:t xml:space="preserve"> </w:t>
      </w:r>
      <w:proofErr w:type="spellStart"/>
      <w:r w:rsidRPr="00651F99">
        <w:t>sdcjsjkc</w:t>
      </w:r>
      <w:proofErr w:type="spellEnd"/>
      <w:r w:rsidRPr="00651F99">
        <w:t xml:space="preserve"> </w:t>
      </w:r>
      <w:proofErr w:type="spellStart"/>
      <w:r w:rsidRPr="00651F99">
        <w:t>dscklsjkdc</w:t>
      </w:r>
      <w:proofErr w:type="spellEnd"/>
      <w:r w:rsidRPr="00651F99">
        <w:t xml:space="preserve"> </w:t>
      </w:r>
      <w:proofErr w:type="spellStart"/>
      <w:r w:rsidRPr="00651F99">
        <w:t>sdcksjl</w:t>
      </w:r>
      <w:proofErr w:type="spellEnd"/>
    </w:p>
    <w:p w14:paraId="3457A0C3" w14:textId="77777777" w:rsidR="00B83BA5" w:rsidRDefault="00B83BA5" w:rsidP="00B83BA5">
      <w:pPr>
        <w:pStyle w:val="10Listing"/>
        <w:numPr>
          <w:ilvl w:val="2"/>
          <w:numId w:val="23"/>
        </w:numPr>
      </w:pPr>
      <w:proofErr w:type="spellStart"/>
      <w:r>
        <w:t>Nbcjksd</w:t>
      </w:r>
      <w:proofErr w:type="spellEnd"/>
      <w:r>
        <w:t xml:space="preserve"> </w:t>
      </w:r>
      <w:proofErr w:type="spellStart"/>
      <w:r>
        <w:t>sjcbjksbc</w:t>
      </w:r>
      <w:proofErr w:type="spellEnd"/>
      <w:r>
        <w:t xml:space="preserve"> </w:t>
      </w:r>
      <w:proofErr w:type="spellStart"/>
      <w:r>
        <w:t>jkbjkcbs</w:t>
      </w:r>
      <w:proofErr w:type="spellEnd"/>
      <w:r>
        <w:t xml:space="preserve"> </w:t>
      </w:r>
      <w:proofErr w:type="spellStart"/>
      <w:r>
        <w:t>jkabcjka</w:t>
      </w:r>
      <w:proofErr w:type="spellEnd"/>
    </w:p>
    <w:p w14:paraId="20BF3827" w14:textId="77777777" w:rsidR="00B83BA5" w:rsidRPr="00651F99" w:rsidRDefault="00B83BA5" w:rsidP="00B83BA5">
      <w:pPr>
        <w:pStyle w:val="10Listing"/>
        <w:numPr>
          <w:ilvl w:val="1"/>
          <w:numId w:val="23"/>
        </w:numPr>
      </w:pPr>
      <w:proofErr w:type="spellStart"/>
      <w:r>
        <w:t>Knclsncds</w:t>
      </w:r>
      <w:proofErr w:type="spellEnd"/>
      <w:r>
        <w:t xml:space="preserve"> </w:t>
      </w:r>
      <w:proofErr w:type="spellStart"/>
      <w:r>
        <w:t>ajcbjabcj</w:t>
      </w:r>
      <w:proofErr w:type="spellEnd"/>
      <w:r>
        <w:t xml:space="preserve"> </w:t>
      </w:r>
      <w:proofErr w:type="spellStart"/>
      <w:r>
        <w:t>ajkcbjabc</w:t>
      </w:r>
      <w:proofErr w:type="spellEnd"/>
      <w:r>
        <w:t xml:space="preserve"> </w:t>
      </w:r>
      <w:proofErr w:type="spellStart"/>
      <w:r>
        <w:t>acboaubcoaub</w:t>
      </w:r>
      <w:proofErr w:type="spellEnd"/>
    </w:p>
    <w:p w14:paraId="62D9E571" w14:textId="77777777" w:rsidR="003A30F9" w:rsidRPr="00651F99" w:rsidRDefault="003A30F9" w:rsidP="00B83BA5">
      <w:pPr>
        <w:pStyle w:val="10Listing"/>
        <w:numPr>
          <w:ilvl w:val="0"/>
          <w:numId w:val="23"/>
        </w:numPr>
      </w:pPr>
      <w:proofErr w:type="spellStart"/>
      <w:r w:rsidRPr="00651F99">
        <w:t>Kdsjcskjcl</w:t>
      </w:r>
      <w:proofErr w:type="spellEnd"/>
      <w:r w:rsidRPr="00651F99">
        <w:t xml:space="preserve"> </w:t>
      </w:r>
      <w:proofErr w:type="spellStart"/>
      <w:r w:rsidRPr="00651F99">
        <w:t>scksk</w:t>
      </w:r>
      <w:proofErr w:type="spellEnd"/>
      <w:r w:rsidRPr="00651F99">
        <w:t xml:space="preserve"> </w:t>
      </w:r>
      <w:proofErr w:type="spellStart"/>
      <w:r w:rsidRPr="00651F99">
        <w:t>sdkcjsdbcj</w:t>
      </w:r>
      <w:proofErr w:type="spellEnd"/>
      <w:r w:rsidRPr="00651F99">
        <w:t xml:space="preserve"> </w:t>
      </w:r>
      <w:proofErr w:type="spellStart"/>
      <w:r w:rsidRPr="00651F99">
        <w:t>sdkjcsdjkbc</w:t>
      </w:r>
      <w:proofErr w:type="spellEnd"/>
      <w:r w:rsidRPr="00651F99">
        <w:t xml:space="preserve"> </w:t>
      </w:r>
      <w:proofErr w:type="spellStart"/>
      <w:r w:rsidRPr="00651F99">
        <w:t>sdkjskdcbs</w:t>
      </w:r>
      <w:proofErr w:type="spellEnd"/>
      <w:r w:rsidRPr="00651F99">
        <w:t xml:space="preserve"> </w:t>
      </w:r>
      <w:proofErr w:type="spellStart"/>
      <w:r w:rsidRPr="00651F99">
        <w:t>csdbcdjkscks</w:t>
      </w:r>
      <w:proofErr w:type="spellEnd"/>
      <w:r w:rsidRPr="00651F99">
        <w:t xml:space="preserve"> </w:t>
      </w:r>
      <w:proofErr w:type="spellStart"/>
      <w:r w:rsidRPr="00651F99">
        <w:t>cskjcjsbj</w:t>
      </w:r>
      <w:proofErr w:type="spellEnd"/>
      <w:r w:rsidRPr="00651F99">
        <w:t xml:space="preserve"> </w:t>
      </w:r>
      <w:proofErr w:type="spellStart"/>
      <w:r w:rsidRPr="00651F99">
        <w:t>cscjks</w:t>
      </w:r>
      <w:proofErr w:type="spellEnd"/>
    </w:p>
    <w:p w14:paraId="5C43FF82" w14:textId="77777777" w:rsidR="003A30F9" w:rsidRPr="00651F99" w:rsidRDefault="003A30F9" w:rsidP="00B83BA5">
      <w:pPr>
        <w:pStyle w:val="10Listing"/>
        <w:numPr>
          <w:ilvl w:val="0"/>
          <w:numId w:val="23"/>
        </w:numPr>
      </w:pPr>
      <w:proofErr w:type="spellStart"/>
      <w:r w:rsidRPr="00651F99">
        <w:t>Nskjdksdb</w:t>
      </w:r>
      <w:proofErr w:type="spellEnd"/>
      <w:r w:rsidRPr="00651F99">
        <w:t xml:space="preserve"> </w:t>
      </w:r>
      <w:proofErr w:type="spellStart"/>
      <w:r w:rsidRPr="00651F99">
        <w:t>sjbsbjskbd</w:t>
      </w:r>
      <w:proofErr w:type="spellEnd"/>
      <w:r w:rsidRPr="00651F99">
        <w:t xml:space="preserve"> </w:t>
      </w:r>
      <w:proofErr w:type="spellStart"/>
      <w:r w:rsidRPr="00651F99">
        <w:t>skjdcjksbck</w:t>
      </w:r>
      <w:proofErr w:type="spellEnd"/>
      <w:r w:rsidRPr="00651F99">
        <w:t xml:space="preserve"> </w:t>
      </w:r>
      <w:proofErr w:type="spellStart"/>
      <w:r w:rsidRPr="00651F99">
        <w:t>skjcbsjkbc</w:t>
      </w:r>
      <w:proofErr w:type="spellEnd"/>
      <w:r w:rsidRPr="00651F99">
        <w:t xml:space="preserve"> </w:t>
      </w:r>
      <w:proofErr w:type="spellStart"/>
      <w:r w:rsidRPr="00651F99">
        <w:t>skcdkjscb</w:t>
      </w:r>
      <w:proofErr w:type="spellEnd"/>
    </w:p>
    <w:p w14:paraId="37AE07CD" w14:textId="77777777" w:rsidR="008406C8" w:rsidRPr="00651F99" w:rsidRDefault="008406C8"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2A6E1AB1" w14:textId="77777777" w:rsidR="003A30F9" w:rsidRPr="00651F99" w:rsidRDefault="003A30F9" w:rsidP="00742504">
      <w:pPr>
        <w:pStyle w:val="09dLevel04"/>
      </w:pPr>
      <w:r w:rsidRPr="00651F99">
        <w:lastRenderedPageBreak/>
        <w:t>Sub-sub-</w:t>
      </w:r>
      <w:proofErr w:type="gramStart"/>
      <w:r w:rsidRPr="00651F99">
        <w:t>sub Title</w:t>
      </w:r>
      <w:proofErr w:type="gramEnd"/>
    </w:p>
    <w:p w14:paraId="5D02BC42" w14:textId="77777777" w:rsidR="003A30F9" w:rsidRPr="00651F99" w:rsidRDefault="003A30F9" w:rsidP="00B83BA5">
      <w:pPr>
        <w:pStyle w:val="10Listing"/>
        <w:numPr>
          <w:ilvl w:val="0"/>
          <w:numId w:val="24"/>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4CFD2683"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w:t>
      </w:r>
    </w:p>
    <w:p w14:paraId="26BB5711"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look of your document. You can use these galleries to insert tables, </w:t>
      </w:r>
    </w:p>
    <w:p w14:paraId="7C07FB18" w14:textId="77777777" w:rsidR="008406C8" w:rsidRPr="00651F99" w:rsidRDefault="008406C8" w:rsidP="00B83BA5">
      <w:pPr>
        <w:pStyle w:val="10Listing"/>
        <w:numPr>
          <w:ilvl w:val="0"/>
          <w:numId w:val="24"/>
        </w:numPr>
      </w:pPr>
      <w:r w:rsidRPr="00651F99">
        <w:t xml:space="preserve">On the Insert tab, the galleries include items that are designed to coordinate with the overall look of your document. You </w:t>
      </w:r>
    </w:p>
    <w:p w14:paraId="5938B257" w14:textId="77777777" w:rsidR="003A30F9" w:rsidRPr="00651F99" w:rsidRDefault="003A30F9" w:rsidP="00B83BA5">
      <w:pPr>
        <w:pStyle w:val="10Listing"/>
        <w:numPr>
          <w:ilvl w:val="0"/>
          <w:numId w:val="24"/>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6F1E9FB9" w14:textId="77777777" w:rsidR="001E3E3D" w:rsidRPr="00651F99" w:rsidRDefault="001E3E3D" w:rsidP="00742504">
      <w:pPr>
        <w:pStyle w:val="09cLevel03"/>
      </w:pPr>
      <w:bookmarkStart w:id="32" w:name="_Toc68453028"/>
      <w:r w:rsidRPr="00651F99">
        <w:t>Specific Objective</w:t>
      </w:r>
      <w:bookmarkEnd w:id="32"/>
    </w:p>
    <w:p w14:paraId="04E28089" w14:textId="77777777" w:rsidR="001E3E3D" w:rsidRPr="00651F99" w:rsidRDefault="001E3E3D" w:rsidP="009149AB">
      <w:pPr>
        <w:pStyle w:val="26aQuotation-Author"/>
      </w:pPr>
      <w:r w:rsidRPr="00651F99">
        <w:t xml:space="preserve">Aminuddin (1990:253) suggest: </w:t>
      </w:r>
    </w:p>
    <w:p w14:paraId="0069B2DC" w14:textId="77777777" w:rsidR="001E3E3D" w:rsidRPr="00651F99" w:rsidRDefault="001E3E3D" w:rsidP="009149AB">
      <w:pPr>
        <w:pStyle w:val="26cQuotation-ForeignText"/>
      </w:pPr>
      <w:r w:rsidRPr="00651F99">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14:paraId="71FF400A" w14:textId="77777777" w:rsidR="001E3E3D" w:rsidRPr="00651F99" w:rsidRDefault="001E3E3D" w:rsidP="009149AB">
      <w:pPr>
        <w:pStyle w:val="26dQuotation-Source"/>
      </w:pPr>
      <w:r w:rsidRPr="00651F99">
        <w:t xml:space="preserve">Source: Name </w:t>
      </w:r>
      <w:r w:rsidR="00321775" w:rsidRPr="00651F99">
        <w:t>(</w:t>
      </w:r>
      <w:r w:rsidRPr="00651F99">
        <w:t>Year</w:t>
      </w:r>
      <w:r w:rsidR="00321775" w:rsidRPr="00651F99">
        <w:t>)</w:t>
      </w:r>
    </w:p>
    <w:p w14:paraId="6848C095" w14:textId="77777777" w:rsidR="00350CE8" w:rsidRPr="00651F99" w:rsidRDefault="00350CE8" w:rsidP="00350CE8">
      <w:pPr>
        <w:pStyle w:val="11Normal02-SecondOnwardParagraph"/>
        <w:rPr>
          <w:lang w:eastAsia="ko-KR"/>
        </w:rPr>
      </w:pPr>
    </w:p>
    <w:p w14:paraId="4A111395" w14:textId="77777777" w:rsidR="001E3E3D" w:rsidRPr="00651F99" w:rsidRDefault="001E3E3D" w:rsidP="00350CE8">
      <w:pPr>
        <w:pStyle w:val="11Normal02-SecondOnwardParagraph"/>
        <w:rPr>
          <w:lang w:eastAsia="ko-KR"/>
        </w:rPr>
      </w:pPr>
    </w:p>
    <w:p w14:paraId="0C2913D9" w14:textId="77777777" w:rsidR="001E3E3D" w:rsidRPr="00651F99" w:rsidRDefault="001E3E3D" w:rsidP="00350CE8">
      <w:pPr>
        <w:pStyle w:val="11Normal02-SecondOnwardParagraph"/>
        <w:rPr>
          <w:lang w:eastAsia="ko-KR"/>
        </w:rPr>
        <w:sectPr w:rsidR="001E3E3D" w:rsidRPr="00651F99" w:rsidSect="00182955">
          <w:headerReference w:type="default" r:id="rId19"/>
          <w:headerReference w:type="first" r:id="rId20"/>
          <w:footnotePr>
            <w:numRestart w:val="eachSect"/>
          </w:footnotePr>
          <w:pgSz w:w="11900" w:h="16840" w:code="9"/>
          <w:pgMar w:top="1701" w:right="1418" w:bottom="1418" w:left="2155" w:header="851" w:footer="850" w:gutter="0"/>
          <w:pgNumType w:start="1"/>
          <w:cols w:space="708"/>
          <w:titlePg/>
          <w:docGrid w:linePitch="360"/>
        </w:sectPr>
      </w:pPr>
    </w:p>
    <w:p w14:paraId="1EEB21B5" w14:textId="77777777" w:rsidR="001E3E3D" w:rsidRPr="00651F99" w:rsidRDefault="001E3E3D" w:rsidP="002F49D8">
      <w:pPr>
        <w:pStyle w:val="Heading1"/>
      </w:pPr>
      <w:r w:rsidRPr="00651F99">
        <w:lastRenderedPageBreak/>
        <w:t>Literature Review</w:t>
      </w:r>
    </w:p>
    <w:p w14:paraId="3D78E73C" w14:textId="77777777" w:rsidR="001E3E3D" w:rsidRPr="00651F99" w:rsidRDefault="001E3E3D" w:rsidP="008E3B78">
      <w:pPr>
        <w:pStyle w:val="09aLevel01"/>
      </w:pPr>
      <w:r w:rsidRPr="00651F99">
        <w:br/>
      </w:r>
      <w:r w:rsidRPr="00651F99">
        <w:br/>
      </w:r>
      <w:r w:rsidRPr="00651F99">
        <w:br/>
      </w:r>
      <w:bookmarkStart w:id="33" w:name="_Toc68453029"/>
      <w:r w:rsidRPr="00651F99">
        <w:t>Literature Review</w:t>
      </w:r>
      <w:bookmarkEnd w:id="33"/>
    </w:p>
    <w:p w14:paraId="624BB167" w14:textId="77777777" w:rsidR="001E3E3D" w:rsidRPr="00651F99" w:rsidRDefault="001E3E3D" w:rsidP="00742504">
      <w:pPr>
        <w:pStyle w:val="09bLevel02"/>
      </w:pPr>
      <w:bookmarkStart w:id="34" w:name="_Toc68453030"/>
      <w:r w:rsidRPr="00651F99">
        <w:t>Introduction</w:t>
      </w:r>
      <w:bookmarkEnd w:id="34"/>
    </w:p>
    <w:p w14:paraId="0CE196A3" w14:textId="77777777" w:rsidR="001E3E3D" w:rsidRPr="00651F99" w:rsidRDefault="001E3E3D" w:rsidP="009149AB">
      <w:pPr>
        <w:pStyle w:val="26aQuotation-Author"/>
      </w:pPr>
      <w:r w:rsidRPr="00651F99">
        <w:t>According to Global English Newsletter (2002</w:t>
      </w:r>
      <w:proofErr w:type="gramStart"/>
      <w:r w:rsidRPr="00651F99">
        <w:t>);</w:t>
      </w:r>
      <w:proofErr w:type="gramEnd"/>
      <w:r w:rsidRPr="00651F99">
        <w:t xml:space="preserve"> </w:t>
      </w:r>
    </w:p>
    <w:p w14:paraId="455C9300" w14:textId="77777777" w:rsidR="001E3E3D" w:rsidRPr="00651F99" w:rsidRDefault="00321775" w:rsidP="00321775">
      <w:pPr>
        <w:pStyle w:val="26bQuotation-Text"/>
      </w:pPr>
      <w:r w:rsidRPr="00651F99">
        <w:t xml:space="preserve">The </w:t>
      </w:r>
      <w:r w:rsidR="001E3E3D" w:rsidRPr="00651F99">
        <w:t>knowledge business is becoming increasingly global. In science, technology, medicine, economics, and other social sciences, disciplinary knowledge is mediated through international journals, conference English plays a central role in the construc</w:t>
      </w:r>
      <w:r w:rsidRPr="00651F99">
        <w:t>tion of such global knowledges</w:t>
      </w:r>
    </w:p>
    <w:p w14:paraId="0B805227" w14:textId="77777777" w:rsidR="001E3E3D" w:rsidRPr="00651F99" w:rsidRDefault="001E3E3D" w:rsidP="009149AB">
      <w:pPr>
        <w:pStyle w:val="26dQuotation-Source"/>
      </w:pPr>
      <w:r w:rsidRPr="00651F99">
        <w:t>Source: ______</w:t>
      </w:r>
    </w:p>
    <w:p w14:paraId="54DC4BE7" w14:textId="77777777" w:rsidR="001E3E3D" w:rsidRPr="00651F99" w:rsidRDefault="001E3E3D" w:rsidP="00742504">
      <w:pPr>
        <w:pStyle w:val="09bLevel02"/>
      </w:pPr>
      <w:bookmarkStart w:id="35" w:name="_Toc68453031"/>
      <w:r w:rsidRPr="00651F99">
        <w:t>Scope of Research</w:t>
      </w:r>
      <w:bookmarkEnd w:id="35"/>
    </w:p>
    <w:p w14:paraId="2258BD6E" w14:textId="77777777" w:rsidR="009149AB" w:rsidRDefault="009149AB"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4167D6A3" w14:textId="77777777" w:rsidR="00B83BA5" w:rsidRPr="00B83BA5" w:rsidRDefault="00B83BA5" w:rsidP="00B83BA5">
      <w:pPr>
        <w:pStyle w:val="11Normal02-SecondOnwardParagraph"/>
      </w:pPr>
    </w:p>
    <w:p w14:paraId="47A21577" w14:textId="77777777" w:rsidR="009149AB" w:rsidRPr="00651F99" w:rsidRDefault="009149AB" w:rsidP="00C030FB">
      <w:pPr>
        <w:pStyle w:val="11Normal02-SecondOnwardParagraph"/>
      </w:pPr>
    </w:p>
    <w:p w14:paraId="301E3F70" w14:textId="77777777" w:rsidR="002E7E58" w:rsidRPr="00651F99" w:rsidRDefault="002E7E58" w:rsidP="00C030FB">
      <w:pPr>
        <w:pStyle w:val="11Normal02-SecondOnwardParagraph"/>
        <w:sectPr w:rsidR="002E7E58" w:rsidRPr="00651F99" w:rsidSect="00182955">
          <w:headerReference w:type="first" r:id="rId21"/>
          <w:footerReference w:type="first" r:id="rId22"/>
          <w:footnotePr>
            <w:numRestart w:val="eachSect"/>
          </w:footnotePr>
          <w:pgSz w:w="11900" w:h="16840" w:code="9"/>
          <w:pgMar w:top="1701" w:right="1418" w:bottom="1418" w:left="2155" w:header="851" w:footer="851" w:gutter="0"/>
          <w:cols w:space="708"/>
          <w:titlePg/>
          <w:docGrid w:linePitch="360"/>
        </w:sectPr>
      </w:pPr>
    </w:p>
    <w:p w14:paraId="137470ED" w14:textId="77777777" w:rsidR="00FE3108" w:rsidRPr="00651F99" w:rsidRDefault="00FE3108" w:rsidP="00B83BA5">
      <w:pPr>
        <w:pStyle w:val="15aCaption-Table-Center"/>
      </w:pPr>
      <w:bookmarkStart w:id="36" w:name="_Toc68452934"/>
      <w:r w:rsidRPr="00651F99">
        <w:lastRenderedPageBreak/>
        <w:t xml:space="preserve">Table </w:t>
      </w:r>
      <w:r w:rsidR="00D8622C">
        <w:fldChar w:fldCharType="begin"/>
      </w:r>
      <w:r w:rsidR="00D8622C">
        <w:instrText xml:space="preserve"> STYLEREF 1 \s </w:instrText>
      </w:r>
      <w:r w:rsidR="00D8622C">
        <w:fldChar w:fldCharType="separate"/>
      </w:r>
      <w:r w:rsidR="00A1342E">
        <w:rPr>
          <w:noProof/>
        </w:rPr>
        <w:t>2</w:t>
      </w:r>
      <w:r w:rsidR="00D8622C">
        <w:fldChar w:fldCharType="end"/>
      </w:r>
      <w:r w:rsidRPr="00651F99">
        <w:t>.</w:t>
      </w:r>
      <w:r w:rsidR="00D8622C">
        <w:fldChar w:fldCharType="begin"/>
      </w:r>
      <w:r w:rsidR="00D8622C">
        <w:instrText xml:space="preserve"> SEQ Table \* ARABIC \s 1 </w:instrText>
      </w:r>
      <w:r w:rsidR="00D8622C">
        <w:fldChar w:fldCharType="separate"/>
      </w:r>
      <w:r w:rsidR="00A1342E">
        <w:rPr>
          <w:noProof/>
        </w:rPr>
        <w:t>1</w:t>
      </w:r>
      <w:r w:rsidR="00D8622C">
        <w:fldChar w:fldCharType="end"/>
      </w:r>
      <w:r w:rsidRPr="00651F99">
        <w:tab/>
        <w:t>First table in specific objective for Chapter II</w:t>
      </w:r>
      <w:bookmarkEnd w:id="36"/>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FE3108" w:rsidRPr="00651F99" w14:paraId="38EB0791" w14:textId="77777777" w:rsidTr="00D85CBF">
        <w:trPr>
          <w:cnfStyle w:val="100000000000" w:firstRow="1" w:lastRow="0" w:firstColumn="0" w:lastColumn="0" w:oddVBand="0" w:evenVBand="0" w:oddHBand="0" w:evenHBand="0" w:firstRowFirstColumn="0" w:firstRowLastColumn="0" w:lastRowFirstColumn="0" w:lastRowLastColumn="0"/>
          <w:trHeight w:val="50"/>
        </w:trPr>
        <w:tc>
          <w:tcPr>
            <w:tcW w:w="2224" w:type="dxa"/>
          </w:tcPr>
          <w:p w14:paraId="751CE147" w14:textId="77777777" w:rsidR="00FE3108" w:rsidRPr="00651F99" w:rsidRDefault="00321775" w:rsidP="005D0994">
            <w:pPr>
              <w:pStyle w:val="21Table-Contents-Left"/>
            </w:pPr>
            <w:r w:rsidRPr="00651F99">
              <w:t>Title</w:t>
            </w:r>
            <w:r w:rsidR="00FE3108" w:rsidRPr="00651F99">
              <w:t xml:space="preserve"> </w:t>
            </w:r>
            <w:r w:rsidR="00D85CBF">
              <w:t>Left</w:t>
            </w:r>
          </w:p>
        </w:tc>
        <w:tc>
          <w:tcPr>
            <w:tcW w:w="2224" w:type="dxa"/>
          </w:tcPr>
          <w:p w14:paraId="6FFB4EEF" w14:textId="77777777" w:rsidR="00FE3108" w:rsidRPr="00D85CBF" w:rsidRDefault="00FE3108" w:rsidP="005D0994">
            <w:pPr>
              <w:pStyle w:val="20Table-Contents-Center"/>
            </w:pPr>
            <w:proofErr w:type="spellStart"/>
            <w:r w:rsidRPr="00651F99">
              <w:t>Tajuk</w:t>
            </w:r>
            <w:proofErr w:type="spellEnd"/>
            <w:r w:rsidRPr="00651F99">
              <w:t xml:space="preserve"> </w:t>
            </w:r>
            <w:proofErr w:type="spellStart"/>
            <w:r w:rsidRPr="00651F99">
              <w:t>center</w:t>
            </w:r>
            <w:proofErr w:type="spellEnd"/>
          </w:p>
        </w:tc>
        <w:tc>
          <w:tcPr>
            <w:tcW w:w="2224" w:type="dxa"/>
          </w:tcPr>
          <w:p w14:paraId="171027A1" w14:textId="77777777" w:rsidR="00FE3108" w:rsidRPr="00D85CBF" w:rsidRDefault="00FE3108" w:rsidP="005D0994">
            <w:pPr>
              <w:pStyle w:val="20Table-Contents-Center"/>
            </w:pPr>
            <w:proofErr w:type="spellStart"/>
            <w:r w:rsidRPr="00651F99">
              <w:t>Tajuk</w:t>
            </w:r>
            <w:proofErr w:type="spellEnd"/>
            <w:r w:rsidRPr="00651F99">
              <w:t xml:space="preserve"> </w:t>
            </w:r>
            <w:proofErr w:type="spellStart"/>
            <w:r w:rsidR="00D85CBF">
              <w:t>center</w:t>
            </w:r>
            <w:proofErr w:type="spellEnd"/>
          </w:p>
        </w:tc>
        <w:tc>
          <w:tcPr>
            <w:tcW w:w="2224" w:type="dxa"/>
          </w:tcPr>
          <w:p w14:paraId="61CD0841" w14:textId="77777777" w:rsidR="00FE3108" w:rsidRPr="00D85CBF" w:rsidRDefault="00FE3108" w:rsidP="005D0994">
            <w:pPr>
              <w:pStyle w:val="22Table-Contents-Right"/>
            </w:pPr>
            <w:proofErr w:type="spellStart"/>
            <w:r w:rsidRPr="00D85CBF">
              <w:t>Tajuk</w:t>
            </w:r>
            <w:proofErr w:type="spellEnd"/>
            <w:r w:rsidRPr="00D85CBF">
              <w:t xml:space="preserve"> </w:t>
            </w:r>
            <w:proofErr w:type="spellStart"/>
            <w:r w:rsidRPr="00D85CBF">
              <w:t>kanan</w:t>
            </w:r>
            <w:proofErr w:type="spellEnd"/>
          </w:p>
        </w:tc>
        <w:tc>
          <w:tcPr>
            <w:tcW w:w="2224" w:type="dxa"/>
          </w:tcPr>
          <w:p w14:paraId="11C28B5E" w14:textId="77777777" w:rsidR="00FE3108" w:rsidRPr="00D85CBF" w:rsidRDefault="00FE3108" w:rsidP="005D0994">
            <w:pPr>
              <w:pStyle w:val="22Table-Contents-Right"/>
            </w:pPr>
            <w:proofErr w:type="spellStart"/>
            <w:r w:rsidRPr="00D85CBF">
              <w:t>Tajuk</w:t>
            </w:r>
            <w:proofErr w:type="spellEnd"/>
            <w:r w:rsidRPr="00D85CBF">
              <w:t xml:space="preserve"> </w:t>
            </w:r>
            <w:proofErr w:type="spellStart"/>
            <w:r w:rsidRPr="00D85CBF">
              <w:t>kanan</w:t>
            </w:r>
            <w:proofErr w:type="spellEnd"/>
          </w:p>
        </w:tc>
        <w:tc>
          <w:tcPr>
            <w:tcW w:w="2224" w:type="dxa"/>
          </w:tcPr>
          <w:p w14:paraId="6F69623F" w14:textId="77777777" w:rsidR="00FE3108" w:rsidRPr="00651F99" w:rsidRDefault="00FE3108" w:rsidP="005D0994">
            <w:pPr>
              <w:pStyle w:val="22Table-Contents-Right"/>
            </w:pPr>
            <w:proofErr w:type="spellStart"/>
            <w:r w:rsidRPr="00651F99">
              <w:t>Tajuk</w:t>
            </w:r>
            <w:proofErr w:type="spellEnd"/>
            <w:r w:rsidRPr="00651F99">
              <w:t xml:space="preserve"> </w:t>
            </w:r>
            <w:proofErr w:type="spellStart"/>
            <w:r w:rsidRPr="00651F99">
              <w:t>kanan</w:t>
            </w:r>
            <w:proofErr w:type="spellEnd"/>
          </w:p>
        </w:tc>
      </w:tr>
      <w:tr w:rsidR="003C6443" w:rsidRPr="00651F99" w14:paraId="00436FE9" w14:textId="77777777" w:rsidTr="00D85CBF">
        <w:tc>
          <w:tcPr>
            <w:tcW w:w="2224" w:type="dxa"/>
          </w:tcPr>
          <w:p w14:paraId="2B8E291B" w14:textId="77777777" w:rsidR="003C6443" w:rsidRPr="00D85CBF" w:rsidRDefault="003C6443" w:rsidP="003C6443">
            <w:pPr>
              <w:pStyle w:val="21Table-Contents-Left"/>
            </w:pPr>
            <w:r w:rsidRPr="00D85CBF">
              <w:t>Contents left</w:t>
            </w:r>
          </w:p>
        </w:tc>
        <w:tc>
          <w:tcPr>
            <w:tcW w:w="2224" w:type="dxa"/>
          </w:tcPr>
          <w:p w14:paraId="07CBCC13" w14:textId="77777777" w:rsidR="003C6443" w:rsidRPr="00D85CBF" w:rsidRDefault="003C6443" w:rsidP="003C6443">
            <w:pPr>
              <w:pStyle w:val="20Table-Contents-Center"/>
            </w:pPr>
            <w:r w:rsidRPr="00905FC6">
              <w:t>Contents centre</w:t>
            </w:r>
          </w:p>
        </w:tc>
        <w:tc>
          <w:tcPr>
            <w:tcW w:w="2224" w:type="dxa"/>
          </w:tcPr>
          <w:p w14:paraId="3060B185" w14:textId="77777777" w:rsidR="003C6443" w:rsidRPr="00D85CBF" w:rsidRDefault="003C6443" w:rsidP="003C6443">
            <w:pPr>
              <w:pStyle w:val="20Table-Contents-Center"/>
            </w:pPr>
            <w:r w:rsidRPr="00D85CBF">
              <w:t>Contents centre</w:t>
            </w:r>
          </w:p>
        </w:tc>
        <w:tc>
          <w:tcPr>
            <w:tcW w:w="2224" w:type="dxa"/>
          </w:tcPr>
          <w:p w14:paraId="08871323" w14:textId="77777777" w:rsidR="003C6443" w:rsidRPr="00D85CBF" w:rsidRDefault="003C6443" w:rsidP="003C6443">
            <w:pPr>
              <w:pStyle w:val="22Table-Contents-Right"/>
            </w:pPr>
            <w:r w:rsidRPr="00D85CBF">
              <w:t>Contents right</w:t>
            </w:r>
          </w:p>
        </w:tc>
        <w:tc>
          <w:tcPr>
            <w:tcW w:w="2224" w:type="dxa"/>
          </w:tcPr>
          <w:p w14:paraId="40F5D4B2" w14:textId="77777777" w:rsidR="003C6443" w:rsidRPr="00D85CBF" w:rsidRDefault="003C6443" w:rsidP="003C6443">
            <w:pPr>
              <w:pStyle w:val="22Table-Contents-Right"/>
            </w:pPr>
            <w:r w:rsidRPr="00D85CBF">
              <w:t>Content right</w:t>
            </w:r>
          </w:p>
        </w:tc>
        <w:tc>
          <w:tcPr>
            <w:tcW w:w="2224" w:type="dxa"/>
          </w:tcPr>
          <w:p w14:paraId="31ED863C" w14:textId="77777777" w:rsidR="003C6443" w:rsidRPr="00651F99" w:rsidRDefault="003C6443" w:rsidP="003C6443">
            <w:pPr>
              <w:pStyle w:val="22Table-Contents-Right"/>
            </w:pPr>
            <w:r w:rsidRPr="00651F99">
              <w:t>Contents right</w:t>
            </w:r>
          </w:p>
        </w:tc>
      </w:tr>
      <w:tr w:rsidR="003C6443" w:rsidRPr="00651F99" w14:paraId="131713ED" w14:textId="77777777" w:rsidTr="00D85CBF">
        <w:tc>
          <w:tcPr>
            <w:tcW w:w="2224" w:type="dxa"/>
          </w:tcPr>
          <w:p w14:paraId="3628F564" w14:textId="77777777" w:rsidR="003C6443" w:rsidRPr="00D85CBF" w:rsidRDefault="003C6443" w:rsidP="003C6443">
            <w:pPr>
              <w:pStyle w:val="21Table-Contents-Left"/>
            </w:pPr>
            <w:r w:rsidRPr="00D85CBF">
              <w:t>Contents left</w:t>
            </w:r>
          </w:p>
        </w:tc>
        <w:tc>
          <w:tcPr>
            <w:tcW w:w="2224" w:type="dxa"/>
          </w:tcPr>
          <w:p w14:paraId="5C5ADC90" w14:textId="77777777" w:rsidR="003C6443" w:rsidRPr="00D85CBF" w:rsidRDefault="003C6443" w:rsidP="003C6443">
            <w:pPr>
              <w:pStyle w:val="20Table-Contents-Center"/>
            </w:pPr>
            <w:r w:rsidRPr="00905FC6">
              <w:t>Contents centre</w:t>
            </w:r>
          </w:p>
        </w:tc>
        <w:tc>
          <w:tcPr>
            <w:tcW w:w="2224" w:type="dxa"/>
          </w:tcPr>
          <w:p w14:paraId="24CC635F" w14:textId="77777777" w:rsidR="003C6443" w:rsidRPr="00D85CBF" w:rsidRDefault="003C6443" w:rsidP="003C6443">
            <w:pPr>
              <w:pStyle w:val="20Table-Contents-Center"/>
            </w:pPr>
            <w:r w:rsidRPr="000B3C9C">
              <w:t>Contents centre</w:t>
            </w:r>
          </w:p>
        </w:tc>
        <w:tc>
          <w:tcPr>
            <w:tcW w:w="2224" w:type="dxa"/>
          </w:tcPr>
          <w:p w14:paraId="500CEBEF" w14:textId="77777777" w:rsidR="003C6443" w:rsidRPr="00D85CBF" w:rsidRDefault="003C6443" w:rsidP="003C6443">
            <w:pPr>
              <w:pStyle w:val="22Table-Contents-Right"/>
            </w:pPr>
            <w:r w:rsidRPr="00D85CBF">
              <w:t>Contents right</w:t>
            </w:r>
          </w:p>
        </w:tc>
        <w:tc>
          <w:tcPr>
            <w:tcW w:w="2224" w:type="dxa"/>
          </w:tcPr>
          <w:p w14:paraId="1AC4010D" w14:textId="77777777" w:rsidR="003C6443" w:rsidRPr="00D85CBF" w:rsidRDefault="003C6443" w:rsidP="003C6443">
            <w:pPr>
              <w:pStyle w:val="22Table-Contents-Right"/>
            </w:pPr>
            <w:r w:rsidRPr="00D85CBF">
              <w:t>Content right</w:t>
            </w:r>
          </w:p>
        </w:tc>
        <w:tc>
          <w:tcPr>
            <w:tcW w:w="2224" w:type="dxa"/>
          </w:tcPr>
          <w:p w14:paraId="6C68FF4D" w14:textId="77777777" w:rsidR="003C6443" w:rsidRPr="00651F99" w:rsidRDefault="003C6443" w:rsidP="003C6443">
            <w:pPr>
              <w:pStyle w:val="22Table-Contents-Right"/>
            </w:pPr>
            <w:r w:rsidRPr="00651F99">
              <w:t>Contents right</w:t>
            </w:r>
          </w:p>
        </w:tc>
      </w:tr>
      <w:tr w:rsidR="003C6443" w:rsidRPr="00651F99" w14:paraId="11105110" w14:textId="77777777" w:rsidTr="00D85CBF">
        <w:tc>
          <w:tcPr>
            <w:tcW w:w="2224" w:type="dxa"/>
          </w:tcPr>
          <w:p w14:paraId="776434C0" w14:textId="77777777" w:rsidR="003C6443" w:rsidRPr="00D85CBF" w:rsidRDefault="003C6443" w:rsidP="003C6443">
            <w:pPr>
              <w:pStyle w:val="21Table-Contents-Left"/>
            </w:pPr>
            <w:r w:rsidRPr="00D85CBF">
              <w:t>Contents left</w:t>
            </w:r>
          </w:p>
        </w:tc>
        <w:tc>
          <w:tcPr>
            <w:tcW w:w="2224" w:type="dxa"/>
          </w:tcPr>
          <w:p w14:paraId="5A4898CB" w14:textId="77777777" w:rsidR="003C6443" w:rsidRPr="00D85CBF" w:rsidRDefault="003C6443" w:rsidP="003C6443">
            <w:pPr>
              <w:pStyle w:val="20Table-Contents-Center"/>
            </w:pPr>
            <w:r w:rsidRPr="00905FC6">
              <w:t>Contents centre</w:t>
            </w:r>
          </w:p>
        </w:tc>
        <w:tc>
          <w:tcPr>
            <w:tcW w:w="2224" w:type="dxa"/>
          </w:tcPr>
          <w:p w14:paraId="2E1A8514" w14:textId="77777777" w:rsidR="003C6443" w:rsidRPr="00D85CBF" w:rsidRDefault="003C6443" w:rsidP="003C6443">
            <w:pPr>
              <w:pStyle w:val="20Table-Contents-Center"/>
            </w:pPr>
            <w:r w:rsidRPr="000B3C9C">
              <w:t>Contents centre</w:t>
            </w:r>
          </w:p>
        </w:tc>
        <w:tc>
          <w:tcPr>
            <w:tcW w:w="2224" w:type="dxa"/>
          </w:tcPr>
          <w:p w14:paraId="4A70283B" w14:textId="77777777" w:rsidR="003C6443" w:rsidRPr="00D85CBF" w:rsidRDefault="003C6443" w:rsidP="003C6443">
            <w:pPr>
              <w:pStyle w:val="22Table-Contents-Right"/>
            </w:pPr>
            <w:r w:rsidRPr="00D85CBF">
              <w:t>Contents right</w:t>
            </w:r>
          </w:p>
        </w:tc>
        <w:tc>
          <w:tcPr>
            <w:tcW w:w="2224" w:type="dxa"/>
          </w:tcPr>
          <w:p w14:paraId="4BC442B7" w14:textId="77777777" w:rsidR="003C6443" w:rsidRPr="00D85CBF" w:rsidRDefault="003C6443" w:rsidP="003C6443">
            <w:pPr>
              <w:pStyle w:val="22Table-Contents-Right"/>
            </w:pPr>
            <w:r w:rsidRPr="00D85CBF">
              <w:t>Content right</w:t>
            </w:r>
          </w:p>
        </w:tc>
        <w:tc>
          <w:tcPr>
            <w:tcW w:w="2224" w:type="dxa"/>
          </w:tcPr>
          <w:p w14:paraId="434033CE" w14:textId="77777777" w:rsidR="003C6443" w:rsidRPr="00651F99" w:rsidRDefault="003C6443" w:rsidP="003C6443">
            <w:pPr>
              <w:pStyle w:val="22Table-Contents-Right"/>
            </w:pPr>
            <w:r w:rsidRPr="00651F99">
              <w:t>Contents right</w:t>
            </w:r>
          </w:p>
        </w:tc>
      </w:tr>
      <w:tr w:rsidR="003C6443" w:rsidRPr="00651F99" w14:paraId="43E6E9A6" w14:textId="77777777" w:rsidTr="00D85CBF">
        <w:tc>
          <w:tcPr>
            <w:tcW w:w="2224" w:type="dxa"/>
          </w:tcPr>
          <w:p w14:paraId="3A028384" w14:textId="77777777" w:rsidR="003C6443" w:rsidRPr="00D85CBF" w:rsidRDefault="003C6443" w:rsidP="003C6443">
            <w:pPr>
              <w:pStyle w:val="21Table-Contents-Left"/>
            </w:pPr>
            <w:r w:rsidRPr="00D85CBF">
              <w:t>Contents left</w:t>
            </w:r>
          </w:p>
        </w:tc>
        <w:tc>
          <w:tcPr>
            <w:tcW w:w="2224" w:type="dxa"/>
          </w:tcPr>
          <w:p w14:paraId="0D7C3B58" w14:textId="77777777" w:rsidR="003C6443" w:rsidRPr="00D85CBF" w:rsidRDefault="003C6443" w:rsidP="003C6443">
            <w:pPr>
              <w:pStyle w:val="20Table-Contents-Center"/>
            </w:pPr>
            <w:r w:rsidRPr="00905FC6">
              <w:t>Contents centre</w:t>
            </w:r>
          </w:p>
        </w:tc>
        <w:tc>
          <w:tcPr>
            <w:tcW w:w="2224" w:type="dxa"/>
          </w:tcPr>
          <w:p w14:paraId="71FD5105" w14:textId="77777777" w:rsidR="003C6443" w:rsidRPr="00D85CBF" w:rsidRDefault="003C6443" w:rsidP="003C6443">
            <w:pPr>
              <w:pStyle w:val="20Table-Contents-Center"/>
            </w:pPr>
            <w:r w:rsidRPr="000B3C9C">
              <w:t>Contents centre</w:t>
            </w:r>
          </w:p>
        </w:tc>
        <w:tc>
          <w:tcPr>
            <w:tcW w:w="2224" w:type="dxa"/>
          </w:tcPr>
          <w:p w14:paraId="1E1A138C" w14:textId="77777777" w:rsidR="003C6443" w:rsidRPr="00D85CBF" w:rsidRDefault="003C6443" w:rsidP="003C6443">
            <w:pPr>
              <w:pStyle w:val="22Table-Contents-Right"/>
            </w:pPr>
            <w:r w:rsidRPr="00D85CBF">
              <w:t>Contents right</w:t>
            </w:r>
          </w:p>
        </w:tc>
        <w:tc>
          <w:tcPr>
            <w:tcW w:w="2224" w:type="dxa"/>
          </w:tcPr>
          <w:p w14:paraId="696C9688" w14:textId="77777777" w:rsidR="003C6443" w:rsidRPr="00D85CBF" w:rsidRDefault="003C6443" w:rsidP="003C6443">
            <w:pPr>
              <w:pStyle w:val="22Table-Contents-Right"/>
            </w:pPr>
            <w:r w:rsidRPr="00D85CBF">
              <w:t>Content right</w:t>
            </w:r>
          </w:p>
        </w:tc>
        <w:tc>
          <w:tcPr>
            <w:tcW w:w="2224" w:type="dxa"/>
          </w:tcPr>
          <w:p w14:paraId="05D7D3D9" w14:textId="77777777" w:rsidR="003C6443" w:rsidRPr="00651F99" w:rsidRDefault="003C6443" w:rsidP="003C6443">
            <w:pPr>
              <w:pStyle w:val="22Table-Contents-Right"/>
            </w:pPr>
            <w:r w:rsidRPr="00651F99">
              <w:t>Contents right</w:t>
            </w:r>
          </w:p>
        </w:tc>
      </w:tr>
      <w:tr w:rsidR="003C6443" w:rsidRPr="00651F99" w14:paraId="6FBD1746" w14:textId="77777777" w:rsidTr="008E3B78">
        <w:tc>
          <w:tcPr>
            <w:tcW w:w="2224" w:type="dxa"/>
            <w:tcBorders>
              <w:bottom w:val="nil"/>
            </w:tcBorders>
          </w:tcPr>
          <w:p w14:paraId="0C9E5987" w14:textId="77777777" w:rsidR="003C6443" w:rsidRPr="00D85CBF" w:rsidRDefault="003C6443" w:rsidP="003C6443">
            <w:pPr>
              <w:pStyle w:val="21Table-Contents-Left"/>
            </w:pPr>
            <w:r w:rsidRPr="00D85CBF">
              <w:t>Contents left</w:t>
            </w:r>
          </w:p>
        </w:tc>
        <w:tc>
          <w:tcPr>
            <w:tcW w:w="2224" w:type="dxa"/>
            <w:tcBorders>
              <w:bottom w:val="nil"/>
            </w:tcBorders>
          </w:tcPr>
          <w:p w14:paraId="31DD49D0" w14:textId="77777777" w:rsidR="003C6443" w:rsidRPr="00D85CBF" w:rsidRDefault="003C6443" w:rsidP="003C6443">
            <w:pPr>
              <w:pStyle w:val="20Table-Contents-Center"/>
            </w:pPr>
            <w:r w:rsidRPr="00905FC6">
              <w:t>Contents centre</w:t>
            </w:r>
          </w:p>
        </w:tc>
        <w:tc>
          <w:tcPr>
            <w:tcW w:w="2224" w:type="dxa"/>
            <w:tcBorders>
              <w:bottom w:val="nil"/>
            </w:tcBorders>
          </w:tcPr>
          <w:p w14:paraId="11658C21" w14:textId="77777777" w:rsidR="003C6443" w:rsidRPr="00D85CBF" w:rsidRDefault="003C6443" w:rsidP="003C6443">
            <w:pPr>
              <w:pStyle w:val="20Table-Contents-Center"/>
            </w:pPr>
            <w:r w:rsidRPr="000B3C9C">
              <w:t>Contents centre</w:t>
            </w:r>
          </w:p>
        </w:tc>
        <w:tc>
          <w:tcPr>
            <w:tcW w:w="2224" w:type="dxa"/>
            <w:tcBorders>
              <w:bottom w:val="nil"/>
            </w:tcBorders>
          </w:tcPr>
          <w:p w14:paraId="7FBD801D" w14:textId="77777777" w:rsidR="003C6443" w:rsidRPr="00D85CBF" w:rsidRDefault="003C6443" w:rsidP="003C6443">
            <w:pPr>
              <w:pStyle w:val="22Table-Contents-Right"/>
            </w:pPr>
            <w:r w:rsidRPr="00D85CBF">
              <w:t>Contents right</w:t>
            </w:r>
          </w:p>
        </w:tc>
        <w:tc>
          <w:tcPr>
            <w:tcW w:w="2224" w:type="dxa"/>
            <w:tcBorders>
              <w:bottom w:val="nil"/>
            </w:tcBorders>
          </w:tcPr>
          <w:p w14:paraId="23E8C63B" w14:textId="77777777" w:rsidR="003C6443" w:rsidRPr="00D85CBF" w:rsidRDefault="003C6443" w:rsidP="003C6443">
            <w:pPr>
              <w:pStyle w:val="22Table-Contents-Right"/>
            </w:pPr>
            <w:r w:rsidRPr="00D85CBF">
              <w:t>Content right</w:t>
            </w:r>
          </w:p>
        </w:tc>
        <w:tc>
          <w:tcPr>
            <w:tcW w:w="2224" w:type="dxa"/>
            <w:tcBorders>
              <w:bottom w:val="nil"/>
            </w:tcBorders>
          </w:tcPr>
          <w:p w14:paraId="34099C47" w14:textId="77777777" w:rsidR="003C6443" w:rsidRPr="00651F99" w:rsidRDefault="003C6443" w:rsidP="003C6443">
            <w:pPr>
              <w:pStyle w:val="22Table-Contents-Right"/>
            </w:pPr>
            <w:r w:rsidRPr="00651F99">
              <w:t>Contents right</w:t>
            </w:r>
          </w:p>
        </w:tc>
      </w:tr>
      <w:tr w:rsidR="00FE3108" w:rsidRPr="00651F99" w14:paraId="69917FEE" w14:textId="77777777" w:rsidTr="008E3B78">
        <w:tc>
          <w:tcPr>
            <w:tcW w:w="13344" w:type="dxa"/>
            <w:gridSpan w:val="6"/>
            <w:tcBorders>
              <w:top w:val="nil"/>
              <w:bottom w:val="nil"/>
            </w:tcBorders>
          </w:tcPr>
          <w:p w14:paraId="4432BD35" w14:textId="77777777" w:rsidR="00FE3108" w:rsidRPr="00651F99" w:rsidRDefault="00FE3108" w:rsidP="003C6443">
            <w:pPr>
              <w:pStyle w:val="27aTable-tobecontinued"/>
            </w:pPr>
            <w:r w:rsidRPr="00651F99">
              <w:t>… to be continued</w:t>
            </w:r>
          </w:p>
        </w:tc>
      </w:tr>
    </w:tbl>
    <w:p w14:paraId="0DE5B9F6" w14:textId="77777777" w:rsidR="00FE3108" w:rsidRPr="00CD0A5D" w:rsidRDefault="00FE3108" w:rsidP="00CD0A5D">
      <w:pPr>
        <w:pStyle w:val="21Table-Contents-Left"/>
      </w:pPr>
    </w:p>
    <w:p w14:paraId="411BC671" w14:textId="77777777" w:rsidR="00960442" w:rsidRPr="00CD0A5D" w:rsidRDefault="00960442" w:rsidP="00CD0A5D">
      <w:pPr>
        <w:pStyle w:val="21Table-Contents-Left"/>
      </w:pPr>
    </w:p>
    <w:p w14:paraId="6198C01B" w14:textId="77777777" w:rsidR="00960442" w:rsidRPr="00CD0A5D" w:rsidRDefault="00960442" w:rsidP="00CD0A5D">
      <w:pPr>
        <w:pStyle w:val="21Table-Contents-Left"/>
      </w:pPr>
    </w:p>
    <w:tbl>
      <w:tblPr>
        <w:tblStyle w:val="GayaUKM-Mazleha"/>
        <w:tblW w:w="0" w:type="auto"/>
        <w:tblBorders>
          <w:top w:val="none" w:sz="0" w:space="0" w:color="auto"/>
        </w:tblBorders>
        <w:tblLook w:val="04A0" w:firstRow="1" w:lastRow="0" w:firstColumn="1" w:lastColumn="0" w:noHBand="0" w:noVBand="1"/>
      </w:tblPr>
      <w:tblGrid>
        <w:gridCol w:w="2221"/>
        <w:gridCol w:w="2221"/>
        <w:gridCol w:w="2222"/>
        <w:gridCol w:w="2221"/>
        <w:gridCol w:w="2221"/>
        <w:gridCol w:w="2222"/>
      </w:tblGrid>
      <w:tr w:rsidR="00FE3108" w:rsidRPr="00651F99" w14:paraId="19B35A72" w14:textId="77777777" w:rsidTr="000C09ED">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C0EAA98" w14:textId="77777777" w:rsidR="00FE3108" w:rsidRPr="003C6443" w:rsidRDefault="00FE3108" w:rsidP="003C6443">
            <w:pPr>
              <w:pStyle w:val="27bTable-continuation"/>
            </w:pPr>
            <w:r w:rsidRPr="00651F99">
              <w:t>… continuation</w:t>
            </w:r>
          </w:p>
        </w:tc>
      </w:tr>
      <w:tr w:rsidR="003C6443" w:rsidRPr="00651F99" w14:paraId="07AE407C" w14:textId="77777777" w:rsidTr="000C09ED">
        <w:tc>
          <w:tcPr>
            <w:tcW w:w="2221" w:type="dxa"/>
          </w:tcPr>
          <w:p w14:paraId="10A176FF" w14:textId="77777777" w:rsidR="003C6443" w:rsidRPr="00960442" w:rsidRDefault="003C6443" w:rsidP="003C6443">
            <w:pPr>
              <w:pStyle w:val="21Table-Contents-Left"/>
            </w:pPr>
            <w:r w:rsidRPr="00960442">
              <w:t>Contents left</w:t>
            </w:r>
          </w:p>
        </w:tc>
        <w:tc>
          <w:tcPr>
            <w:tcW w:w="2221" w:type="dxa"/>
          </w:tcPr>
          <w:p w14:paraId="1D5ED53A" w14:textId="77777777" w:rsidR="003C6443" w:rsidRPr="00960442" w:rsidRDefault="003C6443" w:rsidP="003C6443">
            <w:pPr>
              <w:pStyle w:val="20Table-Contents-Center"/>
            </w:pPr>
            <w:r w:rsidRPr="00B4055E">
              <w:t>Contents centre</w:t>
            </w:r>
          </w:p>
        </w:tc>
        <w:tc>
          <w:tcPr>
            <w:tcW w:w="2222" w:type="dxa"/>
          </w:tcPr>
          <w:p w14:paraId="5A26DB93" w14:textId="77777777" w:rsidR="003C6443" w:rsidRPr="00960442" w:rsidRDefault="003C6443" w:rsidP="003C6443">
            <w:pPr>
              <w:pStyle w:val="20Table-Contents-Center"/>
            </w:pPr>
            <w:r w:rsidRPr="00B4055E">
              <w:t>Contents centre</w:t>
            </w:r>
          </w:p>
        </w:tc>
        <w:tc>
          <w:tcPr>
            <w:tcW w:w="2221" w:type="dxa"/>
          </w:tcPr>
          <w:p w14:paraId="1FC27783" w14:textId="77777777" w:rsidR="003C6443" w:rsidRPr="00960442" w:rsidRDefault="003C6443" w:rsidP="003C6443">
            <w:pPr>
              <w:pStyle w:val="22Table-Contents-Right"/>
            </w:pPr>
            <w:r w:rsidRPr="00960442">
              <w:t>Contents right</w:t>
            </w:r>
          </w:p>
        </w:tc>
        <w:tc>
          <w:tcPr>
            <w:tcW w:w="2221" w:type="dxa"/>
          </w:tcPr>
          <w:p w14:paraId="026F9FA8" w14:textId="77777777" w:rsidR="003C6443" w:rsidRPr="00960442" w:rsidRDefault="003C6443" w:rsidP="003C6443">
            <w:pPr>
              <w:pStyle w:val="22Table-Contents-Right"/>
            </w:pPr>
            <w:r w:rsidRPr="00960442">
              <w:t>Content right</w:t>
            </w:r>
          </w:p>
        </w:tc>
        <w:tc>
          <w:tcPr>
            <w:tcW w:w="2222" w:type="dxa"/>
          </w:tcPr>
          <w:p w14:paraId="0F4C92F3" w14:textId="77777777" w:rsidR="003C6443" w:rsidRPr="00960442" w:rsidRDefault="003C6443" w:rsidP="003C6443">
            <w:pPr>
              <w:pStyle w:val="22Table-Contents-Right"/>
            </w:pPr>
            <w:r w:rsidRPr="00960442">
              <w:t>Contents right</w:t>
            </w:r>
          </w:p>
        </w:tc>
      </w:tr>
      <w:tr w:rsidR="003C6443" w:rsidRPr="00651F99" w14:paraId="5F155747" w14:textId="77777777" w:rsidTr="000C09ED">
        <w:tc>
          <w:tcPr>
            <w:tcW w:w="2221" w:type="dxa"/>
          </w:tcPr>
          <w:p w14:paraId="42EC951C" w14:textId="77777777" w:rsidR="003C6443" w:rsidRPr="00960442" w:rsidRDefault="003C6443" w:rsidP="003C6443">
            <w:pPr>
              <w:pStyle w:val="21Table-Contents-Left"/>
            </w:pPr>
            <w:r w:rsidRPr="00960442">
              <w:t>Contents left</w:t>
            </w:r>
          </w:p>
        </w:tc>
        <w:tc>
          <w:tcPr>
            <w:tcW w:w="2221" w:type="dxa"/>
          </w:tcPr>
          <w:p w14:paraId="092138A1" w14:textId="77777777" w:rsidR="003C6443" w:rsidRPr="00960442" w:rsidRDefault="003C6443" w:rsidP="003C6443">
            <w:pPr>
              <w:pStyle w:val="20Table-Contents-Center"/>
            </w:pPr>
            <w:r w:rsidRPr="00B4055E">
              <w:t>Contents centre</w:t>
            </w:r>
          </w:p>
        </w:tc>
        <w:tc>
          <w:tcPr>
            <w:tcW w:w="2222" w:type="dxa"/>
          </w:tcPr>
          <w:p w14:paraId="5A8629B7" w14:textId="77777777" w:rsidR="003C6443" w:rsidRPr="00960442" w:rsidRDefault="003C6443" w:rsidP="003C6443">
            <w:pPr>
              <w:pStyle w:val="20Table-Contents-Center"/>
            </w:pPr>
            <w:r w:rsidRPr="00B4055E">
              <w:t>Contents centre</w:t>
            </w:r>
          </w:p>
        </w:tc>
        <w:tc>
          <w:tcPr>
            <w:tcW w:w="2221" w:type="dxa"/>
          </w:tcPr>
          <w:p w14:paraId="67FB3848" w14:textId="77777777" w:rsidR="003C6443" w:rsidRPr="00960442" w:rsidRDefault="003C6443" w:rsidP="003C6443">
            <w:pPr>
              <w:pStyle w:val="22Table-Contents-Right"/>
            </w:pPr>
            <w:r w:rsidRPr="00960442">
              <w:t>Contents right</w:t>
            </w:r>
          </w:p>
        </w:tc>
        <w:tc>
          <w:tcPr>
            <w:tcW w:w="2221" w:type="dxa"/>
          </w:tcPr>
          <w:p w14:paraId="2BAB0417" w14:textId="77777777" w:rsidR="003C6443" w:rsidRPr="00960442" w:rsidRDefault="003C6443" w:rsidP="003C6443">
            <w:pPr>
              <w:pStyle w:val="22Table-Contents-Right"/>
            </w:pPr>
            <w:r w:rsidRPr="00960442">
              <w:t>Content right</w:t>
            </w:r>
          </w:p>
        </w:tc>
        <w:tc>
          <w:tcPr>
            <w:tcW w:w="2222" w:type="dxa"/>
          </w:tcPr>
          <w:p w14:paraId="5AC8A957" w14:textId="77777777" w:rsidR="003C6443" w:rsidRPr="00960442" w:rsidRDefault="003C6443" w:rsidP="003C6443">
            <w:pPr>
              <w:pStyle w:val="22Table-Contents-Right"/>
            </w:pPr>
            <w:r w:rsidRPr="00960442">
              <w:t>Contents right</w:t>
            </w:r>
          </w:p>
        </w:tc>
      </w:tr>
      <w:tr w:rsidR="003C6443" w:rsidRPr="00651F99" w14:paraId="2F70756D" w14:textId="77777777" w:rsidTr="000C09ED">
        <w:tc>
          <w:tcPr>
            <w:tcW w:w="2221" w:type="dxa"/>
          </w:tcPr>
          <w:p w14:paraId="50C2357B" w14:textId="77777777" w:rsidR="003C6443" w:rsidRPr="00960442" w:rsidRDefault="003C6443" w:rsidP="003C6443">
            <w:pPr>
              <w:pStyle w:val="21Table-Contents-Left"/>
            </w:pPr>
            <w:r w:rsidRPr="00960442">
              <w:t>Contents left</w:t>
            </w:r>
          </w:p>
        </w:tc>
        <w:tc>
          <w:tcPr>
            <w:tcW w:w="2221" w:type="dxa"/>
          </w:tcPr>
          <w:p w14:paraId="458A7EBC" w14:textId="77777777" w:rsidR="003C6443" w:rsidRPr="00960442" w:rsidRDefault="003C6443" w:rsidP="003C6443">
            <w:pPr>
              <w:pStyle w:val="20Table-Contents-Center"/>
            </w:pPr>
            <w:r w:rsidRPr="00B4055E">
              <w:t>Contents centre</w:t>
            </w:r>
          </w:p>
        </w:tc>
        <w:tc>
          <w:tcPr>
            <w:tcW w:w="2222" w:type="dxa"/>
          </w:tcPr>
          <w:p w14:paraId="6D2CBDF9" w14:textId="77777777" w:rsidR="003C6443" w:rsidRPr="00960442" w:rsidRDefault="003C6443" w:rsidP="003C6443">
            <w:pPr>
              <w:pStyle w:val="20Table-Contents-Center"/>
            </w:pPr>
            <w:r w:rsidRPr="00B4055E">
              <w:t>Contents centre</w:t>
            </w:r>
          </w:p>
        </w:tc>
        <w:tc>
          <w:tcPr>
            <w:tcW w:w="2221" w:type="dxa"/>
          </w:tcPr>
          <w:p w14:paraId="6880E4D4" w14:textId="77777777" w:rsidR="003C6443" w:rsidRPr="00960442" w:rsidRDefault="003C6443" w:rsidP="003C6443">
            <w:pPr>
              <w:pStyle w:val="22Table-Contents-Right"/>
            </w:pPr>
            <w:r w:rsidRPr="00960442">
              <w:t>Contents right</w:t>
            </w:r>
          </w:p>
        </w:tc>
        <w:tc>
          <w:tcPr>
            <w:tcW w:w="2221" w:type="dxa"/>
          </w:tcPr>
          <w:p w14:paraId="33D77E18" w14:textId="77777777" w:rsidR="003C6443" w:rsidRPr="00960442" w:rsidRDefault="003C6443" w:rsidP="003C6443">
            <w:pPr>
              <w:pStyle w:val="22Table-Contents-Right"/>
            </w:pPr>
            <w:r w:rsidRPr="00960442">
              <w:t>Content right</w:t>
            </w:r>
          </w:p>
        </w:tc>
        <w:tc>
          <w:tcPr>
            <w:tcW w:w="2222" w:type="dxa"/>
          </w:tcPr>
          <w:p w14:paraId="6D0D39D4" w14:textId="77777777" w:rsidR="003C6443" w:rsidRPr="00960442" w:rsidRDefault="003C6443" w:rsidP="003C6443">
            <w:pPr>
              <w:pStyle w:val="22Table-Contents-Right"/>
            </w:pPr>
            <w:r w:rsidRPr="00960442">
              <w:t>Contents right</w:t>
            </w:r>
          </w:p>
        </w:tc>
      </w:tr>
      <w:tr w:rsidR="003C6443" w:rsidRPr="00651F99" w14:paraId="3F0B0113" w14:textId="77777777" w:rsidTr="000C09ED">
        <w:tc>
          <w:tcPr>
            <w:tcW w:w="2221" w:type="dxa"/>
          </w:tcPr>
          <w:p w14:paraId="0855905F" w14:textId="77777777" w:rsidR="003C6443" w:rsidRPr="00960442" w:rsidRDefault="003C6443" w:rsidP="003C6443">
            <w:pPr>
              <w:pStyle w:val="21Table-Contents-Left"/>
            </w:pPr>
            <w:r w:rsidRPr="00960442">
              <w:t>Contents left</w:t>
            </w:r>
          </w:p>
        </w:tc>
        <w:tc>
          <w:tcPr>
            <w:tcW w:w="2221" w:type="dxa"/>
          </w:tcPr>
          <w:p w14:paraId="559041B6" w14:textId="77777777" w:rsidR="003C6443" w:rsidRPr="00960442" w:rsidRDefault="003C6443" w:rsidP="003C6443">
            <w:pPr>
              <w:pStyle w:val="20Table-Contents-Center"/>
            </w:pPr>
            <w:r w:rsidRPr="00B4055E">
              <w:t>Contents centre</w:t>
            </w:r>
          </w:p>
        </w:tc>
        <w:tc>
          <w:tcPr>
            <w:tcW w:w="2222" w:type="dxa"/>
          </w:tcPr>
          <w:p w14:paraId="1A35BB9C" w14:textId="77777777" w:rsidR="003C6443" w:rsidRPr="00960442" w:rsidRDefault="003C6443" w:rsidP="003C6443">
            <w:pPr>
              <w:pStyle w:val="20Table-Contents-Center"/>
            </w:pPr>
            <w:r w:rsidRPr="00B4055E">
              <w:t>Contents centre</w:t>
            </w:r>
          </w:p>
        </w:tc>
        <w:tc>
          <w:tcPr>
            <w:tcW w:w="2221" w:type="dxa"/>
          </w:tcPr>
          <w:p w14:paraId="1A6B1702" w14:textId="77777777" w:rsidR="003C6443" w:rsidRPr="00960442" w:rsidRDefault="003C6443" w:rsidP="003C6443">
            <w:pPr>
              <w:pStyle w:val="22Table-Contents-Right"/>
            </w:pPr>
            <w:r w:rsidRPr="00960442">
              <w:t>Contents right</w:t>
            </w:r>
          </w:p>
        </w:tc>
        <w:tc>
          <w:tcPr>
            <w:tcW w:w="2221" w:type="dxa"/>
          </w:tcPr>
          <w:p w14:paraId="195E5835" w14:textId="77777777" w:rsidR="003C6443" w:rsidRPr="00960442" w:rsidRDefault="003C6443" w:rsidP="003C6443">
            <w:pPr>
              <w:pStyle w:val="22Table-Contents-Right"/>
            </w:pPr>
            <w:r w:rsidRPr="00960442">
              <w:t>Content right</w:t>
            </w:r>
          </w:p>
        </w:tc>
        <w:tc>
          <w:tcPr>
            <w:tcW w:w="2222" w:type="dxa"/>
          </w:tcPr>
          <w:p w14:paraId="536AB0BC" w14:textId="77777777" w:rsidR="003C6443" w:rsidRPr="00960442" w:rsidRDefault="003C6443" w:rsidP="003C6443">
            <w:pPr>
              <w:pStyle w:val="22Table-Contents-Right"/>
            </w:pPr>
            <w:r w:rsidRPr="00960442">
              <w:t>Contents right</w:t>
            </w:r>
          </w:p>
        </w:tc>
      </w:tr>
      <w:tr w:rsidR="003C6443" w:rsidRPr="00651F99" w14:paraId="633BCA0C" w14:textId="77777777" w:rsidTr="000C09ED">
        <w:tc>
          <w:tcPr>
            <w:tcW w:w="2221" w:type="dxa"/>
          </w:tcPr>
          <w:p w14:paraId="24351B82" w14:textId="77777777" w:rsidR="003C6443" w:rsidRPr="00960442" w:rsidRDefault="003C6443" w:rsidP="003C6443">
            <w:pPr>
              <w:pStyle w:val="21Table-Contents-Left"/>
            </w:pPr>
            <w:r w:rsidRPr="00960442">
              <w:t>Contents left</w:t>
            </w:r>
          </w:p>
        </w:tc>
        <w:tc>
          <w:tcPr>
            <w:tcW w:w="2221" w:type="dxa"/>
          </w:tcPr>
          <w:p w14:paraId="246D0965" w14:textId="77777777" w:rsidR="003C6443" w:rsidRPr="00960442" w:rsidRDefault="003C6443" w:rsidP="003C6443">
            <w:pPr>
              <w:pStyle w:val="20Table-Contents-Center"/>
            </w:pPr>
            <w:r w:rsidRPr="00B4055E">
              <w:t>Contents centre</w:t>
            </w:r>
          </w:p>
        </w:tc>
        <w:tc>
          <w:tcPr>
            <w:tcW w:w="2222" w:type="dxa"/>
          </w:tcPr>
          <w:p w14:paraId="060E1FE4" w14:textId="77777777" w:rsidR="003C6443" w:rsidRPr="00960442" w:rsidRDefault="003C6443" w:rsidP="003C6443">
            <w:pPr>
              <w:pStyle w:val="20Table-Contents-Center"/>
            </w:pPr>
            <w:r w:rsidRPr="00B4055E">
              <w:t>Contents centre</w:t>
            </w:r>
          </w:p>
        </w:tc>
        <w:tc>
          <w:tcPr>
            <w:tcW w:w="2221" w:type="dxa"/>
          </w:tcPr>
          <w:p w14:paraId="66EA2A25" w14:textId="77777777" w:rsidR="003C6443" w:rsidRPr="00960442" w:rsidRDefault="003C6443" w:rsidP="003C6443">
            <w:pPr>
              <w:pStyle w:val="22Table-Contents-Right"/>
            </w:pPr>
            <w:r w:rsidRPr="00960442">
              <w:t>Contents right</w:t>
            </w:r>
          </w:p>
        </w:tc>
        <w:tc>
          <w:tcPr>
            <w:tcW w:w="2221" w:type="dxa"/>
          </w:tcPr>
          <w:p w14:paraId="405FAFBF" w14:textId="77777777" w:rsidR="003C6443" w:rsidRPr="00960442" w:rsidRDefault="003C6443" w:rsidP="003C6443">
            <w:pPr>
              <w:pStyle w:val="22Table-Contents-Right"/>
            </w:pPr>
            <w:r w:rsidRPr="00960442">
              <w:t>Content right</w:t>
            </w:r>
          </w:p>
        </w:tc>
        <w:tc>
          <w:tcPr>
            <w:tcW w:w="2222" w:type="dxa"/>
          </w:tcPr>
          <w:p w14:paraId="31E61837" w14:textId="77777777" w:rsidR="003C6443" w:rsidRPr="00960442" w:rsidRDefault="003C6443" w:rsidP="003C6443">
            <w:pPr>
              <w:pStyle w:val="22Table-Contents-Right"/>
            </w:pPr>
            <w:r w:rsidRPr="00960442">
              <w:t>Contents right</w:t>
            </w:r>
          </w:p>
        </w:tc>
      </w:tr>
    </w:tbl>
    <w:p w14:paraId="07C326EC" w14:textId="77777777" w:rsidR="002E7E58" w:rsidRPr="00960442" w:rsidRDefault="00A2391C" w:rsidP="008E3B78">
      <w:pPr>
        <w:pStyle w:val="15cCaption-Source"/>
      </w:pPr>
      <w:r w:rsidRPr="00651F99">
        <w:t xml:space="preserve">Source: Gas Asli </w:t>
      </w:r>
      <w:r w:rsidRPr="008E3B78">
        <w:t>Malaysia</w:t>
      </w:r>
      <w:r w:rsidRPr="00651F99">
        <w:t xml:space="preserve"> 2009</w:t>
      </w:r>
    </w:p>
    <w:p w14:paraId="64B8E92C" w14:textId="77777777" w:rsidR="00457AE5" w:rsidRPr="00CD0A5D" w:rsidRDefault="00457AE5" w:rsidP="00CD0A5D">
      <w:pPr>
        <w:pStyle w:val="21Table-Contents-Left"/>
      </w:pPr>
    </w:p>
    <w:p w14:paraId="24D63B17" w14:textId="77777777" w:rsidR="001E3E3D" w:rsidRPr="00CD0A5D" w:rsidRDefault="001E3E3D" w:rsidP="00CD0A5D">
      <w:pPr>
        <w:pStyle w:val="21Table-Contents-Left"/>
        <w:sectPr w:rsidR="001E3E3D" w:rsidRPr="00CD0A5D" w:rsidSect="00CD0A5D">
          <w:headerReference w:type="default" r:id="rId23"/>
          <w:footerReference w:type="default" r:id="rId24"/>
          <w:headerReference w:type="first" r:id="rId25"/>
          <w:footerReference w:type="first" r:id="rId26"/>
          <w:footnotePr>
            <w:numRestart w:val="eachSect"/>
          </w:footnotePr>
          <w:pgSz w:w="16840" w:h="11900" w:orient="landscape" w:code="9"/>
          <w:pgMar w:top="2155" w:right="1701" w:bottom="1418" w:left="1418" w:header="851" w:footer="851" w:gutter="0"/>
          <w:cols w:space="708"/>
          <w:titlePg/>
          <w:docGrid w:linePitch="360"/>
        </w:sectPr>
      </w:pPr>
    </w:p>
    <w:p w14:paraId="49A5AFBB" w14:textId="77777777" w:rsidR="001E3E3D" w:rsidRPr="00ED35DC" w:rsidRDefault="001E3E3D" w:rsidP="00742504">
      <w:pPr>
        <w:pStyle w:val="09bLevel02"/>
      </w:pPr>
      <w:bookmarkStart w:id="37" w:name="_Toc68453032"/>
      <w:r w:rsidRPr="00ED35DC">
        <w:lastRenderedPageBreak/>
        <w:t>Problem Statement</w:t>
      </w:r>
      <w:bookmarkEnd w:id="37"/>
    </w:p>
    <w:p w14:paraId="7453729F" w14:textId="77777777" w:rsidR="001E3E3D" w:rsidRPr="00651F99" w:rsidRDefault="001E3E3D" w:rsidP="00C030FB">
      <w:pPr>
        <w:pStyle w:val="10Normal01-FirstParagraph"/>
      </w:pPr>
      <w:r w:rsidRPr="00651F99">
        <w:t xml:space="preserve">As a high penetration </w:t>
      </w:r>
    </w:p>
    <w:p w14:paraId="406127DC" w14:textId="77777777" w:rsidR="001E3E3D" w:rsidRPr="00651F99" w:rsidRDefault="001E3E3D" w:rsidP="00742504">
      <w:pPr>
        <w:pStyle w:val="09bLevel02"/>
      </w:pPr>
      <w:bookmarkStart w:id="38" w:name="_Toc68453033"/>
      <w:r w:rsidRPr="00651F99">
        <w:t>Research Objective</w:t>
      </w:r>
      <w:bookmarkEnd w:id="38"/>
    </w:p>
    <w:p w14:paraId="6A43048D" w14:textId="77777777" w:rsidR="001E3E3D" w:rsidRPr="00651F99" w:rsidRDefault="001E3E3D" w:rsidP="00C030FB">
      <w:pPr>
        <w:pStyle w:val="10Normal01-FirstParagraph"/>
      </w:pPr>
      <w:r w:rsidRPr="00651F99">
        <w:t xml:space="preserve">This research focuses on the development of new techniques for </w:t>
      </w:r>
    </w:p>
    <w:p w14:paraId="28128910" w14:textId="77777777" w:rsidR="001E3E3D" w:rsidRPr="00651F99" w:rsidRDefault="001E3E3D" w:rsidP="00742504">
      <w:pPr>
        <w:pStyle w:val="09cLevel03"/>
      </w:pPr>
      <w:bookmarkStart w:id="39" w:name="_Toc68453034"/>
      <w:r w:rsidRPr="00651F99">
        <w:t>General</w:t>
      </w:r>
      <w:bookmarkEnd w:id="39"/>
    </w:p>
    <w:p w14:paraId="6A20FD9B" w14:textId="77777777" w:rsidR="001E3E3D" w:rsidRPr="00651F99" w:rsidRDefault="001E3E3D" w:rsidP="00C030FB">
      <w:pPr>
        <w:pStyle w:val="10Normal01-FirstParagraph"/>
      </w:pPr>
      <w:r w:rsidRPr="00651F99">
        <w:t xml:space="preserve">This research focuses on the development of new techniques for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1E3E3D" w:rsidRPr="00651F99" w14:paraId="281457CE" w14:textId="77777777" w:rsidTr="00B83BA5">
        <w:trPr>
          <w:trHeight w:val="57"/>
        </w:trPr>
        <w:tc>
          <w:tcPr>
            <w:tcW w:w="7161" w:type="dxa"/>
          </w:tcPr>
          <w:p w14:paraId="0EAE1880" w14:textId="77777777" w:rsidR="001E3E3D" w:rsidRPr="00651F99" w:rsidRDefault="00B83BA5" w:rsidP="00B83BA5">
            <w:pPr>
              <w:pStyle w:val="16aEquation-LeftBox"/>
            </w:pPr>
            <w:r>
              <w:tab/>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w:p>
        </w:tc>
        <w:tc>
          <w:tcPr>
            <w:tcW w:w="1236" w:type="dxa"/>
          </w:tcPr>
          <w:p w14:paraId="47EE9D46" w14:textId="77777777" w:rsidR="001E3E3D" w:rsidRPr="00B83BA5" w:rsidRDefault="001E3E3D" w:rsidP="00B83BA5">
            <w:pPr>
              <w:pStyle w:val="16bEquation-RightBox"/>
            </w:pPr>
            <w:proofErr w:type="gramStart"/>
            <w:r w:rsidRPr="00651F99">
              <w:t>…(</w:t>
            </w:r>
            <w:proofErr w:type="gramEnd"/>
            <w:r w:rsidRPr="00651F99">
              <w:fldChar w:fldCharType="begin"/>
            </w:r>
            <w:r w:rsidRPr="00651F99">
              <w:instrText xml:space="preserve"> STYLEREF 1 \s </w:instrText>
            </w:r>
            <w:r w:rsidRPr="00651F99">
              <w:fldChar w:fldCharType="separate"/>
            </w:r>
            <w:r w:rsidR="00A1342E">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A1342E">
              <w:rPr>
                <w:noProof/>
              </w:rPr>
              <w:t>1</w:t>
            </w:r>
            <w:r w:rsidR="00FB6A74">
              <w:fldChar w:fldCharType="end"/>
            </w:r>
            <w:r w:rsidRPr="00651F99">
              <w:t>)</w:t>
            </w:r>
          </w:p>
        </w:tc>
      </w:tr>
    </w:tbl>
    <w:p w14:paraId="2F79375A" w14:textId="77777777" w:rsidR="001E3E3D" w:rsidRPr="00651F99" w:rsidRDefault="001E3E3D" w:rsidP="00C030FB">
      <w:pPr>
        <w:pStyle w:val="11Normal02-SecondOnwardParagraph"/>
      </w:pPr>
      <w:r w:rsidRPr="00651F99">
        <w:t xml:space="preserve">Referring to the Equation </w:t>
      </w:r>
      <w:r w:rsidRPr="00651F99">
        <w:fldChar w:fldCharType="begin"/>
      </w:r>
      <w:r w:rsidRPr="00651F99">
        <w:instrText xml:space="preserve"> REF Eq2_1 \h </w:instrText>
      </w:r>
      <w:r w:rsidRPr="00651F99">
        <w:fldChar w:fldCharType="separate"/>
      </w:r>
      <w:r w:rsidR="00A1342E">
        <w:rPr>
          <w:noProof/>
        </w:rPr>
        <w:t>2</w:t>
      </w:r>
      <w:r w:rsidR="00A1342E" w:rsidRPr="00651F99">
        <w:t>.</w:t>
      </w:r>
      <w:r w:rsidR="00A1342E">
        <w:rPr>
          <w:noProof/>
        </w:rPr>
        <w:t>2</w:t>
      </w:r>
      <w:r w:rsidRPr="00651F99">
        <w:fldChar w:fldCharType="end"/>
      </w:r>
      <w:r w:rsidRPr="00651F99">
        <w:t xml:space="preserve"> </w:t>
      </w:r>
      <w:r w:rsidR="008E7E05" w:rsidRPr="00651F99">
        <w:t>below</w:t>
      </w:r>
      <w:r w:rsidRPr="00651F99">
        <w:t>,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8"/>
        <w:gridCol w:w="1239"/>
      </w:tblGrid>
      <w:tr w:rsidR="001E3E3D" w:rsidRPr="00651F99" w14:paraId="41D39955" w14:textId="77777777" w:rsidTr="00B83BA5">
        <w:trPr>
          <w:trHeight w:val="57"/>
        </w:trPr>
        <w:tc>
          <w:tcPr>
            <w:tcW w:w="7158" w:type="dxa"/>
          </w:tcPr>
          <w:p w14:paraId="584D5667" w14:textId="77777777" w:rsidR="001E3E3D" w:rsidRPr="00651F99" w:rsidRDefault="00B83BA5" w:rsidP="00B83BA5">
            <w:pPr>
              <w:pStyle w:val="16aEquation-LeftBox"/>
            </w:pPr>
            <w:r>
              <w:rPr>
                <w:rFonts w:cs="Arial"/>
              </w:rPr>
              <w:tab/>
            </w: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w:p>
        </w:tc>
        <w:tc>
          <w:tcPr>
            <w:tcW w:w="1239" w:type="dxa"/>
          </w:tcPr>
          <w:p w14:paraId="29F89E09" w14:textId="77777777" w:rsidR="001E3E3D" w:rsidRPr="00651F99" w:rsidRDefault="001E3E3D" w:rsidP="00B83BA5">
            <w:pPr>
              <w:pStyle w:val="16bEquation-RightBox"/>
            </w:pPr>
            <w:proofErr w:type="gramStart"/>
            <w:r w:rsidRPr="00651F99">
              <w:t>…(</w:t>
            </w:r>
            <w:bookmarkStart w:id="40" w:name="Eq2_1"/>
            <w:proofErr w:type="gramEnd"/>
            <w:r w:rsidRPr="00651F99">
              <w:fldChar w:fldCharType="begin"/>
            </w:r>
            <w:r w:rsidRPr="00651F99">
              <w:instrText xml:space="preserve"> STYLEREF 1 \s </w:instrText>
            </w:r>
            <w:r w:rsidRPr="00651F99">
              <w:fldChar w:fldCharType="separate"/>
            </w:r>
            <w:r w:rsidR="00A1342E">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A1342E">
              <w:rPr>
                <w:noProof/>
              </w:rPr>
              <w:t>2</w:t>
            </w:r>
            <w:r w:rsidR="00FB6A74">
              <w:fldChar w:fldCharType="end"/>
            </w:r>
            <w:bookmarkEnd w:id="40"/>
            <w:r w:rsidRPr="00651F99">
              <w:t>)</w:t>
            </w:r>
          </w:p>
        </w:tc>
      </w:tr>
    </w:tbl>
    <w:p w14:paraId="6DAE3874" w14:textId="77777777" w:rsidR="001E3E3D" w:rsidRPr="00651F99" w:rsidRDefault="001E3E3D" w:rsidP="00742504">
      <w:pPr>
        <w:pStyle w:val="09cLevel03"/>
      </w:pPr>
      <w:bookmarkStart w:id="41" w:name="_Toc68453035"/>
      <w:r w:rsidRPr="00651F99">
        <w:t>Specific</w:t>
      </w:r>
      <w:bookmarkEnd w:id="41"/>
    </w:p>
    <w:p w14:paraId="4FB8AD88" w14:textId="77777777" w:rsidR="001E3E3D" w:rsidRPr="00651F99" w:rsidRDefault="001E3E3D" w:rsidP="00B83BA5">
      <w:pPr>
        <w:pStyle w:val="15aCaption-Table-Center"/>
      </w:pPr>
      <w:bookmarkStart w:id="42" w:name="_Toc68452935"/>
      <w:r w:rsidRPr="00651F99">
        <w:t xml:space="preserve">Table </w:t>
      </w:r>
      <w:r w:rsidR="00D8622C">
        <w:fldChar w:fldCharType="begin"/>
      </w:r>
      <w:r w:rsidR="00D8622C">
        <w:instrText xml:space="preserve"> STYLEREF 1 \s </w:instrText>
      </w:r>
      <w:r w:rsidR="00D8622C">
        <w:fldChar w:fldCharType="separate"/>
      </w:r>
      <w:r w:rsidR="00A1342E">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A1342E">
        <w:rPr>
          <w:noProof/>
        </w:rPr>
        <w:t>2</w:t>
      </w:r>
      <w:r w:rsidR="00D8622C">
        <w:fldChar w:fldCharType="end"/>
      </w:r>
      <w:r w:rsidRPr="00651F99">
        <w:tab/>
        <w:t xml:space="preserve">First table in specific </w:t>
      </w:r>
      <w:r w:rsidRPr="00B83BA5">
        <w:t>objective</w:t>
      </w:r>
      <w:r w:rsidRPr="00651F99">
        <w:t xml:space="preserve"> for </w:t>
      </w:r>
      <w:r w:rsidR="00B83BA5" w:rsidRPr="00651F99">
        <w:t>chapter</w:t>
      </w:r>
      <w:r w:rsidRPr="00651F99">
        <w:t xml:space="preserve"> II</w:t>
      </w:r>
      <w:bookmarkEnd w:id="42"/>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54473B41"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7AE609C1" w14:textId="77777777" w:rsidR="001E3E3D" w:rsidRPr="00651F99" w:rsidRDefault="001E3E3D" w:rsidP="005D0994">
            <w:pPr>
              <w:pStyle w:val="21Table-Contents-Left"/>
            </w:pPr>
            <w:r w:rsidRPr="00651F99">
              <w:t>Title left</w:t>
            </w:r>
          </w:p>
        </w:tc>
        <w:tc>
          <w:tcPr>
            <w:tcW w:w="2135" w:type="dxa"/>
          </w:tcPr>
          <w:p w14:paraId="661118AA"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38EC0CCC"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2B3BC2F"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5B5C26BA" w14:textId="77777777" w:rsidTr="00182955">
        <w:tc>
          <w:tcPr>
            <w:tcW w:w="2136" w:type="dxa"/>
          </w:tcPr>
          <w:p w14:paraId="4BB900D5" w14:textId="77777777" w:rsidR="001E3E3D" w:rsidRPr="00651F99" w:rsidRDefault="001E3E3D" w:rsidP="003E6F32">
            <w:pPr>
              <w:pStyle w:val="21Table-Contents-Left"/>
            </w:pPr>
            <w:r w:rsidRPr="00651F99">
              <w:t>Contents left</w:t>
            </w:r>
          </w:p>
        </w:tc>
        <w:tc>
          <w:tcPr>
            <w:tcW w:w="2135" w:type="dxa"/>
          </w:tcPr>
          <w:p w14:paraId="1361CB8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9C93C2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8157CA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06F4797" w14:textId="77777777" w:rsidTr="00182955">
        <w:tc>
          <w:tcPr>
            <w:tcW w:w="2136" w:type="dxa"/>
          </w:tcPr>
          <w:p w14:paraId="79468469" w14:textId="77777777" w:rsidR="001E3E3D" w:rsidRPr="00651F99" w:rsidRDefault="001E3E3D" w:rsidP="003E6F32">
            <w:pPr>
              <w:pStyle w:val="21Table-Contents-Left"/>
            </w:pPr>
            <w:r w:rsidRPr="00651F99">
              <w:t>Contents left</w:t>
            </w:r>
          </w:p>
        </w:tc>
        <w:tc>
          <w:tcPr>
            <w:tcW w:w="2135" w:type="dxa"/>
          </w:tcPr>
          <w:p w14:paraId="21529DF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983D7D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1FC204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3CBB7AA" w14:textId="77777777" w:rsidTr="00182955">
        <w:tc>
          <w:tcPr>
            <w:tcW w:w="2136" w:type="dxa"/>
          </w:tcPr>
          <w:p w14:paraId="581A591A" w14:textId="77777777" w:rsidR="001E3E3D" w:rsidRPr="00651F99" w:rsidRDefault="001E3E3D" w:rsidP="003E6F32">
            <w:pPr>
              <w:pStyle w:val="21Table-Contents-Left"/>
            </w:pPr>
            <w:r w:rsidRPr="00651F99">
              <w:t>Contents left</w:t>
            </w:r>
          </w:p>
        </w:tc>
        <w:tc>
          <w:tcPr>
            <w:tcW w:w="2135" w:type="dxa"/>
          </w:tcPr>
          <w:p w14:paraId="05D90DD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2F4D15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50ECC9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2402EB4" w14:textId="77777777" w:rsidTr="00182955">
        <w:tc>
          <w:tcPr>
            <w:tcW w:w="2136" w:type="dxa"/>
          </w:tcPr>
          <w:p w14:paraId="0951C370" w14:textId="77777777" w:rsidR="001E3E3D" w:rsidRPr="00651F99" w:rsidRDefault="001E3E3D" w:rsidP="003E6F32">
            <w:pPr>
              <w:pStyle w:val="21Table-Contents-Left"/>
            </w:pPr>
            <w:r w:rsidRPr="00651F99">
              <w:t>Contents left</w:t>
            </w:r>
          </w:p>
        </w:tc>
        <w:tc>
          <w:tcPr>
            <w:tcW w:w="2135" w:type="dxa"/>
          </w:tcPr>
          <w:p w14:paraId="20C3488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EC2164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6DE1E6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22724D3" w14:textId="77777777" w:rsidTr="00182955">
        <w:tc>
          <w:tcPr>
            <w:tcW w:w="2136" w:type="dxa"/>
          </w:tcPr>
          <w:p w14:paraId="334C8389" w14:textId="77777777" w:rsidR="001E3E3D" w:rsidRPr="00651F99" w:rsidRDefault="001E3E3D" w:rsidP="003E6F32">
            <w:pPr>
              <w:pStyle w:val="21Table-Contents-Left"/>
            </w:pPr>
            <w:r w:rsidRPr="00651F99">
              <w:t>Contents left</w:t>
            </w:r>
          </w:p>
        </w:tc>
        <w:tc>
          <w:tcPr>
            <w:tcW w:w="2135" w:type="dxa"/>
          </w:tcPr>
          <w:p w14:paraId="195EF7F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B5A6B8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6DB325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52BC77BC" w14:textId="77777777" w:rsidR="003E6F32" w:rsidRPr="00651F99" w:rsidRDefault="003E6F32" w:rsidP="005D0994">
      <w:pPr>
        <w:pStyle w:val="15cCaption-Source"/>
      </w:pPr>
    </w:p>
    <w:p w14:paraId="234A5345" w14:textId="77777777" w:rsidR="001E3E3D" w:rsidRPr="00651F99" w:rsidRDefault="001E3E3D" w:rsidP="00742504">
      <w:pPr>
        <w:pStyle w:val="09dLevel04"/>
      </w:pPr>
      <w:r w:rsidRPr="00651F99">
        <w:lastRenderedPageBreak/>
        <w:t>Heading 4</w:t>
      </w:r>
    </w:p>
    <w:p w14:paraId="75694E16" w14:textId="77777777" w:rsidR="001E3E3D" w:rsidRPr="00651F99" w:rsidRDefault="001E3E3D" w:rsidP="00742504">
      <w:pPr>
        <w:pStyle w:val="09eLevel05"/>
      </w:pPr>
      <w:r w:rsidRPr="00651F99">
        <w:t>Heading 5</w:t>
      </w:r>
    </w:p>
    <w:p w14:paraId="63E5A1E5" w14:textId="77777777" w:rsidR="001E3E3D" w:rsidRPr="00651F99" w:rsidRDefault="001E3E3D" w:rsidP="00B83BA5">
      <w:pPr>
        <w:pStyle w:val="15bCaption-Table-Justify"/>
      </w:pPr>
      <w:bookmarkStart w:id="43" w:name="_Toc68452936"/>
      <w:r w:rsidRPr="00651F99">
        <w:t xml:space="preserve">Table </w:t>
      </w:r>
      <w:r w:rsidR="00D8622C">
        <w:fldChar w:fldCharType="begin"/>
      </w:r>
      <w:r w:rsidR="00D8622C">
        <w:instrText xml:space="preserve"> STYLEREF 1 \s </w:instrText>
      </w:r>
      <w:r w:rsidR="00D8622C">
        <w:fldChar w:fldCharType="separate"/>
      </w:r>
      <w:r w:rsidR="00A1342E">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A1342E">
        <w:rPr>
          <w:noProof/>
        </w:rPr>
        <w:t>3</w:t>
      </w:r>
      <w:r w:rsidR="00D8622C">
        <w:fldChar w:fldCharType="end"/>
      </w:r>
      <w:r w:rsidR="008E7E05" w:rsidRPr="00651F99">
        <w:tab/>
        <w:t>S</w:t>
      </w:r>
      <w:r w:rsidRPr="00651F99">
        <w:t xml:space="preserve">econd table in specific objective </w:t>
      </w:r>
      <w:r w:rsidRPr="00B83BA5">
        <w:t>for</w:t>
      </w:r>
      <w:r w:rsidRPr="00651F99">
        <w:t xml:space="preserve"> ch</w:t>
      </w:r>
      <w:r w:rsidR="008E7E05" w:rsidRPr="00651F99">
        <w:t>apter II and the title is long, v</w:t>
      </w:r>
      <w:r w:rsidRPr="00651F99">
        <w:t>ery long so that caption-justify can be use</w:t>
      </w:r>
      <w:bookmarkEnd w:id="43"/>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2DA074D2" w14:textId="77777777" w:rsidTr="00B83BA5">
        <w:trPr>
          <w:cnfStyle w:val="100000000000" w:firstRow="1" w:lastRow="0" w:firstColumn="0" w:lastColumn="0" w:oddVBand="0" w:evenVBand="0" w:oddHBand="0" w:evenHBand="0" w:firstRowFirstColumn="0" w:firstRowLastColumn="0" w:lastRowFirstColumn="0" w:lastRowLastColumn="0"/>
        </w:trPr>
        <w:tc>
          <w:tcPr>
            <w:tcW w:w="2082" w:type="dxa"/>
          </w:tcPr>
          <w:p w14:paraId="7B80AA6D" w14:textId="77777777" w:rsidR="001E3E3D" w:rsidRPr="00651F99" w:rsidRDefault="001E3E3D" w:rsidP="00742504">
            <w:pPr>
              <w:pStyle w:val="21Table-Contents-Left"/>
            </w:pPr>
            <w:r w:rsidRPr="00651F99">
              <w:t>Title left</w:t>
            </w:r>
          </w:p>
        </w:tc>
        <w:tc>
          <w:tcPr>
            <w:tcW w:w="2081" w:type="dxa"/>
          </w:tcPr>
          <w:p w14:paraId="12170871"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18AB9FCF"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0B1E89FD" w14:textId="77777777" w:rsidR="001E3E3D" w:rsidRPr="00651F99" w:rsidRDefault="001E3E3D" w:rsidP="00742504">
            <w:pPr>
              <w:pStyle w:val="20Table-Contents-Center"/>
            </w:pPr>
            <w:r w:rsidRPr="00651F99">
              <w:t xml:space="preserve">Title </w:t>
            </w:r>
            <w:proofErr w:type="spellStart"/>
            <w:r w:rsidRPr="00651F99">
              <w:t>center</w:t>
            </w:r>
            <w:proofErr w:type="spellEnd"/>
          </w:p>
        </w:tc>
      </w:tr>
      <w:tr w:rsidR="001E3E3D" w:rsidRPr="00651F99" w14:paraId="65EC73AE" w14:textId="77777777" w:rsidTr="00B83BA5">
        <w:tc>
          <w:tcPr>
            <w:tcW w:w="2082" w:type="dxa"/>
          </w:tcPr>
          <w:p w14:paraId="7FAE61D2" w14:textId="77777777" w:rsidR="001E3E3D" w:rsidRPr="00651F99" w:rsidRDefault="001E3E3D" w:rsidP="00742504">
            <w:pPr>
              <w:pStyle w:val="21Table-Contents-Left"/>
            </w:pPr>
            <w:r w:rsidRPr="00651F99">
              <w:t>Contents left</w:t>
            </w:r>
          </w:p>
        </w:tc>
        <w:tc>
          <w:tcPr>
            <w:tcW w:w="2081" w:type="dxa"/>
          </w:tcPr>
          <w:p w14:paraId="5FEBA4B5"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6E1A917D"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0C4C4B2B"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07CB58B1" w14:textId="77777777" w:rsidTr="00B83BA5">
        <w:tc>
          <w:tcPr>
            <w:tcW w:w="2082" w:type="dxa"/>
          </w:tcPr>
          <w:p w14:paraId="3B1EC9DB" w14:textId="77777777" w:rsidR="001E3E3D" w:rsidRPr="00651F99" w:rsidRDefault="001E3E3D" w:rsidP="00742504">
            <w:pPr>
              <w:pStyle w:val="21Table-Contents-Left"/>
            </w:pPr>
            <w:r w:rsidRPr="00651F99">
              <w:t>Contents left</w:t>
            </w:r>
          </w:p>
        </w:tc>
        <w:tc>
          <w:tcPr>
            <w:tcW w:w="2081" w:type="dxa"/>
          </w:tcPr>
          <w:p w14:paraId="2732A2C3"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5C9AE243"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CE712DC"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352C655E" w14:textId="77777777" w:rsidTr="00B83BA5">
        <w:tc>
          <w:tcPr>
            <w:tcW w:w="2082" w:type="dxa"/>
          </w:tcPr>
          <w:p w14:paraId="1F163ED1" w14:textId="77777777" w:rsidR="001E3E3D" w:rsidRPr="00651F99" w:rsidRDefault="001E3E3D" w:rsidP="00742504">
            <w:pPr>
              <w:pStyle w:val="21Table-Contents-Left"/>
            </w:pPr>
            <w:r w:rsidRPr="00651F99">
              <w:t>Contents left</w:t>
            </w:r>
          </w:p>
        </w:tc>
        <w:tc>
          <w:tcPr>
            <w:tcW w:w="2081" w:type="dxa"/>
          </w:tcPr>
          <w:p w14:paraId="33749A77"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B568619"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61632FC4"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34273DDD" w14:textId="77777777" w:rsidTr="00B83BA5">
        <w:tc>
          <w:tcPr>
            <w:tcW w:w="2082" w:type="dxa"/>
          </w:tcPr>
          <w:p w14:paraId="0339A7F6" w14:textId="77777777" w:rsidR="001E3E3D" w:rsidRPr="00651F99" w:rsidRDefault="001E3E3D" w:rsidP="00742504">
            <w:pPr>
              <w:pStyle w:val="21Table-Contents-Left"/>
            </w:pPr>
            <w:r w:rsidRPr="00651F99">
              <w:t>Contents left</w:t>
            </w:r>
          </w:p>
        </w:tc>
        <w:tc>
          <w:tcPr>
            <w:tcW w:w="2081" w:type="dxa"/>
          </w:tcPr>
          <w:p w14:paraId="55ED2F8E"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0746345B"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2B534267"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1732DFD8" w14:textId="77777777" w:rsidTr="00B83BA5">
        <w:tc>
          <w:tcPr>
            <w:tcW w:w="2082" w:type="dxa"/>
          </w:tcPr>
          <w:p w14:paraId="607D15F5" w14:textId="77777777" w:rsidR="001E3E3D" w:rsidRPr="00651F99" w:rsidRDefault="001E3E3D" w:rsidP="00742504">
            <w:pPr>
              <w:pStyle w:val="21Table-Contents-Left"/>
            </w:pPr>
            <w:r w:rsidRPr="00651F99">
              <w:t>Contents left</w:t>
            </w:r>
          </w:p>
        </w:tc>
        <w:tc>
          <w:tcPr>
            <w:tcW w:w="2081" w:type="dxa"/>
          </w:tcPr>
          <w:p w14:paraId="39C04D91"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216C8D4B"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5C753303"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bl>
    <w:p w14:paraId="15C22E93" w14:textId="77777777" w:rsidR="00B83BA5" w:rsidRPr="00B83BA5" w:rsidRDefault="00B83BA5" w:rsidP="00742504">
      <w:pPr>
        <w:pStyle w:val="15cCaption-Source"/>
      </w:pPr>
      <w:proofErr w:type="spellStart"/>
      <w:r w:rsidRPr="00BF2E46">
        <w:t>Sumber</w:t>
      </w:r>
      <w:proofErr w:type="spellEnd"/>
      <w:r w:rsidRPr="00BF2E46">
        <w:t xml:space="preserve">: </w:t>
      </w:r>
      <w:r>
        <w:t>Anon</w:t>
      </w:r>
      <w:r w:rsidRPr="00BF2E46">
        <w:t xml:space="preserve"> 20</w:t>
      </w:r>
      <w:r>
        <w:t>20</w:t>
      </w:r>
    </w:p>
    <w:p w14:paraId="55816D5B" w14:textId="77777777" w:rsidR="001E3E3D" w:rsidRPr="00651F99" w:rsidRDefault="00186A44" w:rsidP="00C030FB">
      <w:pPr>
        <w:pStyle w:val="11Normal02-SecondOnward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614D1F7D" w14:textId="77777777" w:rsidR="00186A44" w:rsidRPr="00651F99" w:rsidRDefault="00186A44" w:rsidP="00B83BA5">
      <w:pPr>
        <w:pStyle w:val="10Listing"/>
        <w:numPr>
          <w:ilvl w:val="0"/>
          <w:numId w:val="9"/>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66BDD9AC"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1C547E78"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7084730B" w14:textId="77777777" w:rsidR="00186A44" w:rsidRPr="00651F99" w:rsidRDefault="00186A44" w:rsidP="00B83BA5">
      <w:pPr>
        <w:pStyle w:val="10Listing"/>
        <w:numPr>
          <w:ilvl w:val="0"/>
          <w:numId w:val="9"/>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243E68B4" w14:textId="77777777" w:rsidR="00186A44" w:rsidRDefault="00186A44" w:rsidP="00B83BA5">
      <w:pPr>
        <w:pStyle w:val="10Listing"/>
        <w:numPr>
          <w:ilvl w:val="0"/>
          <w:numId w:val="9"/>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0943970A" w14:textId="77777777" w:rsidR="0024602D" w:rsidRDefault="0024602D" w:rsidP="0024602D">
      <w:pPr>
        <w:pStyle w:val="10Listing"/>
      </w:pPr>
    </w:p>
    <w:p w14:paraId="0105FF5A" w14:textId="77777777" w:rsidR="0024602D" w:rsidRPr="00651F99" w:rsidRDefault="0024602D" w:rsidP="0024602D">
      <w:pPr>
        <w:pStyle w:val="10Listing"/>
      </w:pPr>
    </w:p>
    <w:p w14:paraId="5E21D352" w14:textId="77777777" w:rsidR="0024602D" w:rsidRDefault="0024602D" w:rsidP="00C030FB">
      <w:pPr>
        <w:pStyle w:val="11Normal02-SecondOnwardParagraph"/>
        <w:sectPr w:rsidR="0024602D" w:rsidSect="00350CE8">
          <w:headerReference w:type="default" r:id="rId27"/>
          <w:footerReference w:type="default" r:id="rId28"/>
          <w:headerReference w:type="first" r:id="rId29"/>
          <w:footerReference w:type="first" r:id="rId30"/>
          <w:footnotePr>
            <w:numRestart w:val="eachSect"/>
          </w:footnotePr>
          <w:pgSz w:w="11900" w:h="16840" w:code="9"/>
          <w:pgMar w:top="1701" w:right="1418" w:bottom="1418" w:left="2155" w:header="851" w:footer="850" w:gutter="0"/>
          <w:cols w:space="708"/>
          <w:docGrid w:linePitch="360"/>
        </w:sectPr>
      </w:pPr>
    </w:p>
    <w:p w14:paraId="52B4D066" w14:textId="77777777" w:rsidR="001E3E3D" w:rsidRPr="00651F99" w:rsidRDefault="001E3E3D" w:rsidP="002F49D8">
      <w:pPr>
        <w:pStyle w:val="Heading1"/>
      </w:pPr>
    </w:p>
    <w:p w14:paraId="7DABB5AA" w14:textId="77777777" w:rsidR="001E3E3D" w:rsidRPr="00651F99" w:rsidRDefault="001E3E3D" w:rsidP="008E3B78">
      <w:pPr>
        <w:pStyle w:val="09aLevel01"/>
      </w:pPr>
      <w:r w:rsidRPr="00651F99">
        <w:br/>
      </w:r>
      <w:r w:rsidR="008E3B78">
        <w:br/>
      </w:r>
      <w:r w:rsidRPr="00651F99">
        <w:br/>
      </w:r>
      <w:bookmarkStart w:id="44" w:name="_Toc419666891"/>
      <w:bookmarkStart w:id="45" w:name="_Toc68453036"/>
      <w:bookmarkEnd w:id="44"/>
      <w:r w:rsidRPr="00651F99">
        <w:t>Methodology</w:t>
      </w:r>
      <w:bookmarkEnd w:id="45"/>
    </w:p>
    <w:p w14:paraId="3F652814" w14:textId="77777777" w:rsidR="001E3E3D" w:rsidRPr="00651F99" w:rsidRDefault="001E3E3D" w:rsidP="00742504">
      <w:pPr>
        <w:pStyle w:val="09bLevel02"/>
      </w:pPr>
      <w:bookmarkStart w:id="46" w:name="_Toc68453037"/>
      <w:bookmarkStart w:id="47" w:name="_Toc417154779"/>
      <w:bookmarkStart w:id="48" w:name="_Toc417155924"/>
      <w:bookmarkStart w:id="49" w:name="_Toc417155967"/>
      <w:bookmarkStart w:id="50" w:name="_Toc417156200"/>
      <w:bookmarkStart w:id="51" w:name="_Toc417158909"/>
      <w:bookmarkStart w:id="52" w:name="_Toc417160851"/>
      <w:bookmarkStart w:id="53" w:name="_Toc417160903"/>
      <w:bookmarkStart w:id="54" w:name="_Toc417244219"/>
      <w:bookmarkStart w:id="55" w:name="_Toc418016057"/>
      <w:bookmarkStart w:id="56" w:name="_Toc418108615"/>
      <w:r w:rsidRPr="00651F99">
        <w:t>Research Background</w:t>
      </w:r>
      <w:r w:rsidR="00557EB8" w:rsidRPr="00651F99">
        <w:t xml:space="preserve"> jscdsc ksnkanxka aksnanx akxnaknx aklsxaksnxa aklxnaksx xkasx askxnasl</w:t>
      </w:r>
      <w:bookmarkEnd w:id="46"/>
    </w:p>
    <w:p w14:paraId="26BF61B5" w14:textId="77777777" w:rsidR="001E3E3D" w:rsidRPr="00651F99" w:rsidRDefault="001E3E3D" w:rsidP="00C030FB">
      <w:pPr>
        <w:pStyle w:val="10Normal01-FirstParagraph"/>
      </w:pPr>
      <w:r w:rsidRPr="00651F99">
        <w:t xml:space="preserve">In the recent years, the electrical utilities are undergoing rapid restructuring process worldwide. </w:t>
      </w:r>
      <w:r w:rsidR="00905A15" w:rsidRPr="00651F99">
        <w:t>Coincident</w:t>
      </w:r>
    </w:p>
    <w:p w14:paraId="17141973"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79210932" w14:textId="77777777" w:rsidR="001E3E3D" w:rsidRPr="00651F99" w:rsidRDefault="001E3E3D" w:rsidP="00742504">
      <w:pPr>
        <w:pStyle w:val="09bLevel02"/>
      </w:pPr>
      <w:bookmarkStart w:id="57" w:name="_Toc68453038"/>
      <w:r w:rsidRPr="00651F99">
        <w:t>Problem Statement</w:t>
      </w:r>
      <w:bookmarkEnd w:id="57"/>
    </w:p>
    <w:p w14:paraId="036ABAC1" w14:textId="77777777" w:rsidR="001E3E3D" w:rsidRPr="00651F99" w:rsidRDefault="001E3E3D" w:rsidP="00C030FB">
      <w:pPr>
        <w:pStyle w:val="10Normal01-FirstParagraph"/>
      </w:pPr>
      <w:r w:rsidRPr="00651F99">
        <w:t xml:space="preserve">As a high penetration </w:t>
      </w:r>
    </w:p>
    <w:p w14:paraId="308B2DB2" w14:textId="77777777" w:rsidR="001E3E3D" w:rsidRPr="00651F99" w:rsidRDefault="001E3E3D" w:rsidP="00C030FB">
      <w:pPr>
        <w:pStyle w:val="11Normal02-SecondOnwardParagraph"/>
      </w:pPr>
      <w:r w:rsidRPr="00651F99">
        <w:t xml:space="preserve">Referring to Equation </w:t>
      </w:r>
      <w:r w:rsidRPr="00651F99">
        <w:fldChar w:fldCharType="begin"/>
      </w:r>
      <w:r w:rsidRPr="00651F99">
        <w:instrText xml:space="preserve"> REF Eq3_1 \h </w:instrText>
      </w:r>
      <w:r w:rsidRPr="00651F99">
        <w:fldChar w:fldCharType="separate"/>
      </w:r>
      <w:r w:rsidR="00A1342E">
        <w:rPr>
          <w:noProof/>
        </w:rPr>
        <w:t>3</w:t>
      </w:r>
      <w:r w:rsidR="00A1342E" w:rsidRPr="00651F99">
        <w:t>.</w:t>
      </w:r>
      <w:r w:rsidR="00A1342E">
        <w:rPr>
          <w:noProof/>
        </w:rPr>
        <w:t>1</w:t>
      </w:r>
      <w:r w:rsidRPr="00651F99">
        <w:fldChar w:fldCharType="end"/>
      </w:r>
      <w:r w:rsidRPr="00651F99">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9"/>
        <w:gridCol w:w="1060"/>
      </w:tblGrid>
      <w:tr w:rsidR="001E3E3D" w:rsidRPr="00651F99" w14:paraId="4F97E101" w14:textId="77777777" w:rsidTr="00182955">
        <w:tc>
          <w:tcPr>
            <w:tcW w:w="7371" w:type="dxa"/>
          </w:tcPr>
          <w:p w14:paraId="6664C640" w14:textId="77777777" w:rsidR="001E3E3D" w:rsidRPr="00651F99" w:rsidRDefault="001E3E3D" w:rsidP="00420156">
            <w:pPr>
              <w:pStyle w:val="16aEquation-LeftBox"/>
              <w:ind w:left="495" w:hanging="709"/>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m:rPr>
                            <m:sty m:val="p"/>
                          </m:rP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1064" w:type="dxa"/>
          </w:tcPr>
          <w:p w14:paraId="4316751E" w14:textId="77777777" w:rsidR="001E3E3D" w:rsidRPr="00651F99" w:rsidRDefault="001E3E3D" w:rsidP="00B83BA5">
            <w:pPr>
              <w:pStyle w:val="16bEquation-RightBox"/>
            </w:pPr>
            <w:bookmarkStart w:id="58" w:name="_Ref429121002"/>
            <w:proofErr w:type="gramStart"/>
            <w:r w:rsidRPr="00651F99">
              <w:t>…(</w:t>
            </w:r>
            <w:bookmarkStart w:id="59" w:name="Eq3_1"/>
            <w:proofErr w:type="gramEnd"/>
            <w:r w:rsidRPr="00651F99">
              <w:fldChar w:fldCharType="begin"/>
            </w:r>
            <w:r w:rsidRPr="00651F99">
              <w:instrText xml:space="preserve"> STYLEREF 1 \s </w:instrText>
            </w:r>
            <w:r w:rsidRPr="00651F99">
              <w:fldChar w:fldCharType="separate"/>
            </w:r>
            <w:r w:rsidR="00A1342E">
              <w:rPr>
                <w:noProof/>
              </w:rPr>
              <w:t>3</w:t>
            </w:r>
            <w:r w:rsidRPr="00651F99">
              <w:fldChar w:fldCharType="end"/>
            </w:r>
            <w:r w:rsidRPr="00651F99">
              <w:t>.</w:t>
            </w:r>
            <w:r w:rsidR="00FB6A74">
              <w:fldChar w:fldCharType="begin"/>
            </w:r>
            <w:r w:rsidR="00FB6A74">
              <w:instrText xml:space="preserve"> SEQ Equation \* ARABIC \s 1 </w:instrText>
            </w:r>
            <w:r w:rsidR="00FB6A74">
              <w:fldChar w:fldCharType="separate"/>
            </w:r>
            <w:r w:rsidR="00A1342E">
              <w:rPr>
                <w:noProof/>
              </w:rPr>
              <w:t>1</w:t>
            </w:r>
            <w:r w:rsidR="00FB6A74">
              <w:fldChar w:fldCharType="end"/>
            </w:r>
            <w:bookmarkStart w:id="60" w:name="_Ref429121178"/>
            <w:bookmarkEnd w:id="58"/>
            <w:bookmarkEnd w:id="59"/>
            <w:r w:rsidRPr="00651F99">
              <w:t>)</w:t>
            </w:r>
            <w:bookmarkEnd w:id="60"/>
          </w:p>
        </w:tc>
      </w:tr>
    </w:tbl>
    <w:p w14:paraId="109FCCCA" w14:textId="77777777" w:rsidR="001E3E3D" w:rsidRPr="00651F99" w:rsidRDefault="001E3E3D" w:rsidP="00742504">
      <w:pPr>
        <w:pStyle w:val="09bLevel02"/>
      </w:pPr>
      <w:bookmarkStart w:id="61" w:name="_Toc68453039"/>
      <w:r w:rsidRPr="00651F99">
        <w:t>Research Objective</w:t>
      </w:r>
      <w:bookmarkEnd w:id="61"/>
    </w:p>
    <w:p w14:paraId="5D802AA9" w14:textId="77777777" w:rsidR="001E3E3D" w:rsidRPr="00651F99" w:rsidRDefault="001E3E3D" w:rsidP="00C030FB">
      <w:pPr>
        <w:pStyle w:val="10Normal01-FirstParagraph"/>
      </w:pPr>
      <w:r w:rsidRPr="00651F99">
        <w:t xml:space="preserve">This research focuses on the development of new techniques for </w:t>
      </w:r>
    </w:p>
    <w:p w14:paraId="18F187F6" w14:textId="77777777" w:rsidR="001E3E3D" w:rsidRPr="00651F99" w:rsidRDefault="001E3E3D" w:rsidP="00742504">
      <w:pPr>
        <w:pStyle w:val="09cLevel03"/>
      </w:pPr>
      <w:bookmarkStart w:id="62" w:name="_Toc68453040"/>
      <w:r w:rsidRPr="00651F99">
        <w:lastRenderedPageBreak/>
        <w:t>General</w:t>
      </w:r>
      <w:bookmarkEnd w:id="62"/>
    </w:p>
    <w:p w14:paraId="04F9B7CC" w14:textId="77777777" w:rsidR="001E3E3D" w:rsidRPr="00651F99" w:rsidRDefault="001E3E3D" w:rsidP="00C030FB">
      <w:pPr>
        <w:pStyle w:val="10Normal01-FirstParagraph"/>
      </w:pPr>
      <w:r w:rsidRPr="00651F99">
        <w:t xml:space="preserve">This research focuses on the development of new techniques for </w:t>
      </w:r>
    </w:p>
    <w:p w14:paraId="7B0CAEE6" w14:textId="77777777" w:rsidR="001E3E3D" w:rsidRPr="00651F99" w:rsidRDefault="001E3E3D" w:rsidP="00742504">
      <w:pPr>
        <w:pStyle w:val="09cLevel03"/>
      </w:pPr>
      <w:bookmarkStart w:id="63" w:name="_Toc68453041"/>
      <w:r w:rsidRPr="00651F99">
        <w:t>Specific</w:t>
      </w:r>
      <w:bookmarkEnd w:id="63"/>
    </w:p>
    <w:p w14:paraId="309EAAB0" w14:textId="77777777" w:rsidR="001E3E3D" w:rsidRPr="00651F99" w:rsidRDefault="001E3E3D" w:rsidP="00905A15">
      <w:pPr>
        <w:pStyle w:val="15aCaption-Table-Center"/>
      </w:pPr>
      <w:bookmarkStart w:id="64" w:name="_Toc68452937"/>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A1342E">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A1342E">
        <w:rPr>
          <w:noProof/>
        </w:rPr>
        <w:t>1</w:t>
      </w:r>
      <w:r w:rsidR="002E7E58" w:rsidRPr="00651F99">
        <w:fldChar w:fldCharType="end"/>
      </w:r>
      <w:r w:rsidRPr="00651F99">
        <w:tab/>
        <w:t>First table in specific objective for Chapte</w:t>
      </w:r>
      <w:r w:rsidR="00905A15">
        <w:t>r</w:t>
      </w:r>
      <w:r w:rsidRPr="00651F99">
        <w:t xml:space="preserve"> II</w:t>
      </w:r>
      <w:bookmarkEnd w:id="6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389D210D" w14:textId="77777777" w:rsidTr="000C09ED">
        <w:trPr>
          <w:cnfStyle w:val="100000000000" w:firstRow="1" w:lastRow="0" w:firstColumn="0" w:lastColumn="0" w:oddVBand="0" w:evenVBand="0" w:oddHBand="0" w:evenHBand="0" w:firstRowFirstColumn="0" w:firstRowLastColumn="0" w:lastRowFirstColumn="0" w:lastRowLastColumn="0"/>
        </w:trPr>
        <w:tc>
          <w:tcPr>
            <w:tcW w:w="2136" w:type="dxa"/>
          </w:tcPr>
          <w:p w14:paraId="5206E29A" w14:textId="77777777" w:rsidR="001E3E3D" w:rsidRPr="00651F99" w:rsidRDefault="001E3E3D" w:rsidP="005D0994">
            <w:pPr>
              <w:pStyle w:val="21Table-Contents-Left"/>
            </w:pPr>
            <w:r w:rsidRPr="00651F99">
              <w:t>Title left</w:t>
            </w:r>
          </w:p>
        </w:tc>
        <w:tc>
          <w:tcPr>
            <w:tcW w:w="2135" w:type="dxa"/>
          </w:tcPr>
          <w:p w14:paraId="6D2FFE6A"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65402BDB"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69DF5A6E"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1DF7A10C" w14:textId="77777777" w:rsidTr="000C09ED">
        <w:tc>
          <w:tcPr>
            <w:tcW w:w="2136" w:type="dxa"/>
          </w:tcPr>
          <w:p w14:paraId="7F09C98F" w14:textId="77777777" w:rsidR="001E3E3D" w:rsidRPr="00651F99" w:rsidRDefault="001E3E3D" w:rsidP="005D0994">
            <w:pPr>
              <w:pStyle w:val="21Table-Contents-Left"/>
            </w:pPr>
            <w:r w:rsidRPr="00651F99">
              <w:t>Contents left</w:t>
            </w:r>
          </w:p>
        </w:tc>
        <w:tc>
          <w:tcPr>
            <w:tcW w:w="2135" w:type="dxa"/>
          </w:tcPr>
          <w:p w14:paraId="35866AFC"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0C31F17"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588C6B27"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7703514A" w14:textId="77777777" w:rsidTr="000C09ED">
        <w:tc>
          <w:tcPr>
            <w:tcW w:w="2136" w:type="dxa"/>
          </w:tcPr>
          <w:p w14:paraId="3FE9FB30" w14:textId="77777777" w:rsidR="001E3E3D" w:rsidRPr="00651F99" w:rsidRDefault="001E3E3D" w:rsidP="005D0994">
            <w:pPr>
              <w:pStyle w:val="21Table-Contents-Left"/>
            </w:pPr>
            <w:r w:rsidRPr="00651F99">
              <w:t>Contents left</w:t>
            </w:r>
          </w:p>
        </w:tc>
        <w:tc>
          <w:tcPr>
            <w:tcW w:w="2135" w:type="dxa"/>
          </w:tcPr>
          <w:p w14:paraId="0E563243"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1BD2F54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7197753"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604C46B5" w14:textId="77777777" w:rsidTr="000C09ED">
        <w:tc>
          <w:tcPr>
            <w:tcW w:w="2136" w:type="dxa"/>
          </w:tcPr>
          <w:p w14:paraId="55526F2E" w14:textId="77777777" w:rsidR="001E3E3D" w:rsidRPr="00651F99" w:rsidRDefault="001E3E3D" w:rsidP="005D0994">
            <w:pPr>
              <w:pStyle w:val="21Table-Contents-Left"/>
            </w:pPr>
            <w:r w:rsidRPr="00651F99">
              <w:t>Contents left</w:t>
            </w:r>
          </w:p>
        </w:tc>
        <w:tc>
          <w:tcPr>
            <w:tcW w:w="2135" w:type="dxa"/>
          </w:tcPr>
          <w:p w14:paraId="568015BF"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ACF18A8"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45F19775"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64BC0AC7" w14:textId="77777777" w:rsidTr="000C09ED">
        <w:tc>
          <w:tcPr>
            <w:tcW w:w="2136" w:type="dxa"/>
          </w:tcPr>
          <w:p w14:paraId="69417A79" w14:textId="77777777" w:rsidR="001E3E3D" w:rsidRPr="00651F99" w:rsidRDefault="001E3E3D" w:rsidP="005D0994">
            <w:pPr>
              <w:pStyle w:val="21Table-Contents-Left"/>
            </w:pPr>
            <w:r w:rsidRPr="00651F99">
              <w:t>Contents left</w:t>
            </w:r>
          </w:p>
        </w:tc>
        <w:tc>
          <w:tcPr>
            <w:tcW w:w="2135" w:type="dxa"/>
          </w:tcPr>
          <w:p w14:paraId="1004634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136257AB"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3EC9F4AB"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327571B3" w14:textId="77777777" w:rsidTr="000C09ED">
        <w:tc>
          <w:tcPr>
            <w:tcW w:w="2136" w:type="dxa"/>
          </w:tcPr>
          <w:p w14:paraId="1CF65926" w14:textId="77777777" w:rsidR="001E3E3D" w:rsidRPr="00651F99" w:rsidRDefault="001E3E3D" w:rsidP="005D0994">
            <w:pPr>
              <w:pStyle w:val="21Table-Contents-Left"/>
            </w:pPr>
            <w:r w:rsidRPr="00651F99">
              <w:t>Contents left</w:t>
            </w:r>
          </w:p>
        </w:tc>
        <w:tc>
          <w:tcPr>
            <w:tcW w:w="2135" w:type="dxa"/>
          </w:tcPr>
          <w:p w14:paraId="31C6CD04"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32B3CD7F"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36DF6012"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bl>
    <w:p w14:paraId="5E97ADBA" w14:textId="77777777" w:rsidR="001E3E3D" w:rsidRPr="00651F99" w:rsidRDefault="001E3E3D" w:rsidP="00742504">
      <w:pPr>
        <w:pStyle w:val="09dLevel04"/>
      </w:pPr>
      <w:r w:rsidRPr="00651F99">
        <w:t>Heading 4</w:t>
      </w:r>
    </w:p>
    <w:p w14:paraId="7BF0A045" w14:textId="77777777" w:rsidR="001E3E3D" w:rsidRPr="00651F99" w:rsidRDefault="001E3E3D" w:rsidP="00742504">
      <w:pPr>
        <w:pStyle w:val="09eLevel05"/>
      </w:pPr>
      <w:r w:rsidRPr="00651F99">
        <w:t>Heading 5</w:t>
      </w:r>
    </w:p>
    <w:p w14:paraId="59415FE4" w14:textId="77777777" w:rsidR="001E3E3D" w:rsidRPr="00651F99" w:rsidRDefault="001E3E3D" w:rsidP="00905A15">
      <w:pPr>
        <w:pStyle w:val="15bCaption-Table-Justify"/>
      </w:pPr>
      <w:bookmarkStart w:id="65" w:name="_Toc68452938"/>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A1342E">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A1342E">
        <w:rPr>
          <w:noProof/>
        </w:rPr>
        <w:t>2</w:t>
      </w:r>
      <w:r w:rsidR="002E7E58" w:rsidRPr="00651F99">
        <w:fldChar w:fldCharType="end"/>
      </w:r>
      <w:r w:rsidRPr="00651F99">
        <w:tab/>
        <w:t>Second table in specific objective for Chapter II and the title is long. Very long so that caption-justify can be use</w:t>
      </w:r>
      <w:bookmarkEnd w:id="65"/>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72735871"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3C088C2A" w14:textId="77777777" w:rsidR="001E3E3D" w:rsidRPr="00651F99" w:rsidRDefault="001E3E3D" w:rsidP="005D0994">
            <w:pPr>
              <w:pStyle w:val="21Table-Contents-Left"/>
            </w:pPr>
            <w:r w:rsidRPr="00651F99">
              <w:t>Title left</w:t>
            </w:r>
          </w:p>
        </w:tc>
        <w:tc>
          <w:tcPr>
            <w:tcW w:w="2135" w:type="dxa"/>
          </w:tcPr>
          <w:p w14:paraId="2EF5F509"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CC62294"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4829461B"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248BA81B" w14:textId="77777777" w:rsidTr="00182955">
        <w:tc>
          <w:tcPr>
            <w:tcW w:w="2136" w:type="dxa"/>
          </w:tcPr>
          <w:p w14:paraId="4E14D0B3" w14:textId="77777777" w:rsidR="001E3E3D" w:rsidRPr="00651F99" w:rsidRDefault="001E3E3D" w:rsidP="003E6F32">
            <w:pPr>
              <w:pStyle w:val="21Table-Contents-Left"/>
            </w:pPr>
            <w:r w:rsidRPr="00651F99">
              <w:t>Contents left</w:t>
            </w:r>
          </w:p>
        </w:tc>
        <w:tc>
          <w:tcPr>
            <w:tcW w:w="2135" w:type="dxa"/>
          </w:tcPr>
          <w:p w14:paraId="0F97415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8B35A9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3A60E9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87737EA" w14:textId="77777777" w:rsidTr="00182955">
        <w:tc>
          <w:tcPr>
            <w:tcW w:w="2136" w:type="dxa"/>
          </w:tcPr>
          <w:p w14:paraId="1CBCCC15" w14:textId="77777777" w:rsidR="001E3E3D" w:rsidRPr="00651F99" w:rsidRDefault="001E3E3D" w:rsidP="003E6F32">
            <w:pPr>
              <w:pStyle w:val="21Table-Contents-Left"/>
            </w:pPr>
            <w:r w:rsidRPr="00651F99">
              <w:t>Contents left</w:t>
            </w:r>
          </w:p>
        </w:tc>
        <w:tc>
          <w:tcPr>
            <w:tcW w:w="2135" w:type="dxa"/>
          </w:tcPr>
          <w:p w14:paraId="11EE04E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33F633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1CD350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B7519C0" w14:textId="77777777" w:rsidTr="00182955">
        <w:tc>
          <w:tcPr>
            <w:tcW w:w="2136" w:type="dxa"/>
          </w:tcPr>
          <w:p w14:paraId="30A8C99A" w14:textId="77777777" w:rsidR="001E3E3D" w:rsidRPr="00651F99" w:rsidRDefault="001E3E3D" w:rsidP="003E6F32">
            <w:pPr>
              <w:pStyle w:val="21Table-Contents-Left"/>
            </w:pPr>
            <w:r w:rsidRPr="00651F99">
              <w:t>Contents left</w:t>
            </w:r>
          </w:p>
        </w:tc>
        <w:tc>
          <w:tcPr>
            <w:tcW w:w="2135" w:type="dxa"/>
          </w:tcPr>
          <w:p w14:paraId="564AD84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057487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F84246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BB3F725" w14:textId="77777777" w:rsidTr="00182955">
        <w:tc>
          <w:tcPr>
            <w:tcW w:w="2136" w:type="dxa"/>
          </w:tcPr>
          <w:p w14:paraId="26699353" w14:textId="77777777" w:rsidR="001E3E3D" w:rsidRPr="00651F99" w:rsidRDefault="001E3E3D" w:rsidP="003E6F32">
            <w:pPr>
              <w:pStyle w:val="21Table-Contents-Left"/>
            </w:pPr>
            <w:r w:rsidRPr="00651F99">
              <w:t>Contents left</w:t>
            </w:r>
          </w:p>
        </w:tc>
        <w:tc>
          <w:tcPr>
            <w:tcW w:w="2135" w:type="dxa"/>
          </w:tcPr>
          <w:p w14:paraId="3B458FF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6B02AF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F6DA08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47B8753" w14:textId="77777777" w:rsidTr="00182955">
        <w:tc>
          <w:tcPr>
            <w:tcW w:w="2136" w:type="dxa"/>
          </w:tcPr>
          <w:p w14:paraId="121CFE57" w14:textId="77777777" w:rsidR="001E3E3D" w:rsidRPr="00651F99" w:rsidRDefault="001E3E3D" w:rsidP="003E6F32">
            <w:pPr>
              <w:pStyle w:val="21Table-Contents-Left"/>
            </w:pPr>
            <w:r w:rsidRPr="00651F99">
              <w:t>Contents left</w:t>
            </w:r>
          </w:p>
        </w:tc>
        <w:tc>
          <w:tcPr>
            <w:tcW w:w="2135" w:type="dxa"/>
          </w:tcPr>
          <w:p w14:paraId="7D56166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AA6ACE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745312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2203530C" w14:textId="77777777" w:rsidR="00F5134F" w:rsidRPr="00F5134F" w:rsidRDefault="00F5134F" w:rsidP="00F5134F">
      <w:pPr>
        <w:pStyle w:val="15cCaption-Source"/>
      </w:pPr>
      <w:bookmarkStart w:id="66" w:name="_Toc68453042"/>
    </w:p>
    <w:p w14:paraId="7495A94E" w14:textId="77777777" w:rsidR="001E3E3D" w:rsidRPr="00651F99" w:rsidRDefault="001E3E3D" w:rsidP="00742504">
      <w:pPr>
        <w:pStyle w:val="09bLevel02"/>
      </w:pPr>
      <w:r w:rsidRPr="00651F99">
        <w:t>Scope of Research</w:t>
      </w:r>
      <w:bookmarkEnd w:id="66"/>
    </w:p>
    <w:p w14:paraId="2C8D0D26" w14:textId="77777777" w:rsidR="001E3E3D" w:rsidRPr="00651F99" w:rsidRDefault="001E3E3D" w:rsidP="00C030FB">
      <w:pPr>
        <w:pStyle w:val="10Normal01-FirstParagraph"/>
      </w:pPr>
    </w:p>
    <w:p w14:paraId="3A3E2F5D" w14:textId="77777777" w:rsidR="00AD7B3F" w:rsidRPr="008E3B78" w:rsidRDefault="00AD7B3F" w:rsidP="008E3B78">
      <w:pPr>
        <w:pStyle w:val="11Normal02-SecondOnwardParagraph"/>
      </w:pPr>
    </w:p>
    <w:p w14:paraId="7EABE457" w14:textId="77777777" w:rsidR="00AD7B3F" w:rsidRPr="00651F99" w:rsidRDefault="00AD7B3F" w:rsidP="00420156">
      <w:pPr>
        <w:pStyle w:val="15Figure"/>
      </w:pPr>
      <w:r w:rsidRPr="00651F99">
        <w:lastRenderedPageBreak/>
        <mc:AlternateContent>
          <mc:Choice Requires="wpc">
            <w:drawing>
              <wp:inline distT="0" distB="0" distL="0" distR="0" wp14:anchorId="0882C74A" wp14:editId="1C241A9B">
                <wp:extent cx="5287645" cy="3084195"/>
                <wp:effectExtent l="0" t="0" r="27305" b="2095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66B94051" id="Canvas 5"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14:paraId="2363CA7A" w14:textId="77777777" w:rsidR="00AD7B3F" w:rsidRDefault="00AD7B3F" w:rsidP="00420156">
      <w:pPr>
        <w:pStyle w:val="15cCaption-Source"/>
      </w:pPr>
      <w:bookmarkStart w:id="67" w:name="_Toc47434574"/>
      <w:r w:rsidRPr="00651F99">
        <w:t xml:space="preserve">Figure </w:t>
      </w:r>
      <w:r w:rsidR="00D8622C">
        <w:fldChar w:fldCharType="begin"/>
      </w:r>
      <w:r w:rsidR="00D8622C">
        <w:instrText xml:space="preserve"> STYLEREF 1 \s </w:instrText>
      </w:r>
      <w:r w:rsidR="00D8622C">
        <w:fldChar w:fldCharType="separate"/>
      </w:r>
      <w:r w:rsidR="00A1342E">
        <w:rPr>
          <w:noProof/>
        </w:rPr>
        <w:t>3</w:t>
      </w:r>
      <w:r w:rsidR="00D8622C">
        <w:fldChar w:fldCharType="end"/>
      </w:r>
      <w:r w:rsidRPr="00651F99">
        <w:t>.</w:t>
      </w:r>
      <w:r w:rsidR="00D8622C">
        <w:fldChar w:fldCharType="begin"/>
      </w:r>
      <w:r w:rsidR="00D8622C">
        <w:instrText xml:space="preserve"> SEQ Figure \* ARABIC \s 1 </w:instrText>
      </w:r>
      <w:r w:rsidR="00D8622C">
        <w:fldChar w:fldCharType="separate"/>
      </w:r>
      <w:r w:rsidR="00A1342E">
        <w:rPr>
          <w:noProof/>
        </w:rPr>
        <w:t>1</w:t>
      </w:r>
      <w:r w:rsidR="00D8622C">
        <w:fldChar w:fldCharType="end"/>
      </w:r>
      <w:r w:rsidRPr="00651F99">
        <w:tab/>
      </w:r>
      <w:r w:rsidR="00420156" w:rsidRPr="00B83BA5">
        <w:t>Figure</w:t>
      </w:r>
      <w:r w:rsidR="00420156" w:rsidRPr="00651F99">
        <w:t xml:space="preserve"> </w:t>
      </w:r>
      <w:r w:rsidRPr="00651F99">
        <w:t>title (using Style: 15</w:t>
      </w:r>
      <w:r w:rsidR="00420156">
        <w:t>c</w:t>
      </w:r>
      <w:r w:rsidRPr="00651F99">
        <w:t xml:space="preserve"> </w:t>
      </w:r>
      <w:r w:rsidRPr="00B83BA5">
        <w:t>Caption</w:t>
      </w:r>
      <w:r w:rsidRPr="00651F99">
        <w:t>-</w:t>
      </w:r>
      <w:r w:rsidR="00420156">
        <w:t>Source because no Source</w:t>
      </w:r>
      <w:r w:rsidRPr="00651F99">
        <w:t>)</w:t>
      </w:r>
      <w:bookmarkEnd w:id="67"/>
    </w:p>
    <w:p w14:paraId="465B8150" w14:textId="77777777" w:rsidR="00420156" w:rsidRPr="00651F99" w:rsidRDefault="00420156" w:rsidP="00420156">
      <w:pPr>
        <w:pStyle w:val="11Normal02-SecondOnwardParagraph"/>
      </w:pPr>
      <w:r>
        <w:t>Video provides a powerful way to help you prove your point. When you click Online Video, you can paste in the embed code for the video you want to add. You can also type a keyword to search online for the video that best fits your document.</w:t>
      </w:r>
    </w:p>
    <w:p w14:paraId="3F7CAF7B" w14:textId="77777777" w:rsidR="00420156" w:rsidRPr="00420156" w:rsidRDefault="00420156" w:rsidP="00420156">
      <w:pPr>
        <w:pStyle w:val="15Figure"/>
      </w:pPr>
      <w:r w:rsidRPr="00420156">
        <mc:AlternateContent>
          <mc:Choice Requires="wpc">
            <w:drawing>
              <wp:inline distT="0" distB="0" distL="0" distR="0" wp14:anchorId="301D730B" wp14:editId="74D33274">
                <wp:extent cx="5287645" cy="3084195"/>
                <wp:effectExtent l="0" t="0" r="27305" b="2095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52EE09B9" id="Canvas 10"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14:paraId="2D64DE39" w14:textId="77777777" w:rsidR="00420156" w:rsidRDefault="00420156" w:rsidP="00F5134F">
      <w:pPr>
        <w:pStyle w:val="15dCaption-Figure-Center"/>
      </w:pPr>
      <w:r w:rsidRPr="00651F99">
        <w:t xml:space="preserve">Figure </w:t>
      </w:r>
      <w:r>
        <w:fldChar w:fldCharType="begin"/>
      </w:r>
      <w:r>
        <w:instrText xml:space="preserve"> STYLEREF 1 \s </w:instrText>
      </w:r>
      <w:r>
        <w:fldChar w:fldCharType="separate"/>
      </w:r>
      <w:r w:rsidR="00A1342E">
        <w:rPr>
          <w:noProof/>
        </w:rPr>
        <w:t>3</w:t>
      </w:r>
      <w:r>
        <w:fldChar w:fldCharType="end"/>
      </w:r>
      <w:r w:rsidRPr="00651F99">
        <w:t>.</w:t>
      </w:r>
      <w:r>
        <w:fldChar w:fldCharType="begin"/>
      </w:r>
      <w:r>
        <w:instrText xml:space="preserve"> SEQ Figure \* ARABIC \s 1 </w:instrText>
      </w:r>
      <w:r>
        <w:fldChar w:fldCharType="separate"/>
      </w:r>
      <w:r w:rsidR="00A1342E">
        <w:rPr>
          <w:noProof/>
        </w:rPr>
        <w:t>2</w:t>
      </w:r>
      <w:r>
        <w:fldChar w:fldCharType="end"/>
      </w:r>
      <w:r w:rsidRPr="00651F99">
        <w:tab/>
        <w:t xml:space="preserve">Give this </w:t>
      </w:r>
      <w:r w:rsidRPr="00B83BA5">
        <w:t>figure</w:t>
      </w:r>
      <w:r w:rsidRPr="00651F99">
        <w:t xml:space="preserve"> a title (using Style: 15</w:t>
      </w:r>
      <w:r>
        <w:t>d</w:t>
      </w:r>
      <w:r w:rsidRPr="00651F99">
        <w:t xml:space="preserve"> </w:t>
      </w:r>
      <w:r w:rsidRPr="00B83BA5">
        <w:t>Caption</w:t>
      </w:r>
      <w:r w:rsidRPr="00651F99">
        <w:t>-</w:t>
      </w:r>
      <w:r>
        <w:t>Figure-</w:t>
      </w:r>
      <w:proofErr w:type="spellStart"/>
      <w:r w:rsidRPr="00651F99">
        <w:t>Center</w:t>
      </w:r>
      <w:proofErr w:type="spellEnd"/>
      <w:r w:rsidRPr="00651F99">
        <w:t>)</w:t>
      </w:r>
    </w:p>
    <w:p w14:paraId="11ADF0B3" w14:textId="77777777" w:rsidR="00420156" w:rsidRPr="00651F99" w:rsidRDefault="00420156" w:rsidP="00420156">
      <w:pPr>
        <w:pStyle w:val="15dCaption-Figure-Center"/>
      </w:pPr>
      <w:r>
        <w:t>Source: Anon 2020 (Style: 15c Caption-Source)</w:t>
      </w:r>
    </w:p>
    <w:p w14:paraId="58F7BB26" w14:textId="77777777" w:rsidR="001E3E3D" w:rsidRPr="00651F99" w:rsidRDefault="001E3E3D" w:rsidP="00350CE8">
      <w:pPr>
        <w:pStyle w:val="11Normal02-SecondOnwardParagraph"/>
      </w:pPr>
    </w:p>
    <w:p w14:paraId="32D37C85" w14:textId="77777777" w:rsidR="001E3E3D" w:rsidRPr="00651F99" w:rsidRDefault="001E3E3D" w:rsidP="00794A8C">
      <w:pPr>
        <w:sectPr w:rsidR="001E3E3D" w:rsidRPr="00651F99" w:rsidSect="00182955">
          <w:headerReference w:type="default" r:id="rId31"/>
          <w:footerReference w:type="default" r:id="rId32"/>
          <w:headerReference w:type="first" r:id="rId33"/>
          <w:footnotePr>
            <w:numRestart w:val="eachSect"/>
          </w:footnotePr>
          <w:pgSz w:w="11900" w:h="16840" w:code="9"/>
          <w:pgMar w:top="1701" w:right="1418" w:bottom="1418" w:left="2155" w:header="851" w:footer="851" w:gutter="0"/>
          <w:cols w:space="708"/>
          <w:titlePg/>
          <w:docGrid w:linePitch="360"/>
        </w:sectPr>
      </w:pPr>
    </w:p>
    <w:p w14:paraId="765CBA61" w14:textId="77777777" w:rsidR="001E3E3D" w:rsidRPr="00651F99" w:rsidRDefault="001E3E3D" w:rsidP="002F49D8">
      <w:pPr>
        <w:pStyle w:val="Heading1"/>
      </w:pPr>
      <w:r w:rsidRPr="00651F99">
        <w:lastRenderedPageBreak/>
        <w:t>Result and Discussion</w:t>
      </w:r>
      <w:bookmarkEnd w:id="47"/>
      <w:bookmarkEnd w:id="48"/>
      <w:bookmarkEnd w:id="49"/>
      <w:bookmarkEnd w:id="50"/>
      <w:bookmarkEnd w:id="51"/>
      <w:bookmarkEnd w:id="52"/>
      <w:bookmarkEnd w:id="53"/>
      <w:bookmarkEnd w:id="54"/>
      <w:bookmarkEnd w:id="55"/>
      <w:bookmarkEnd w:id="56"/>
    </w:p>
    <w:p w14:paraId="5E6700B1" w14:textId="77777777" w:rsidR="001E3E3D" w:rsidRPr="00651F99" w:rsidRDefault="001E3E3D" w:rsidP="008E3B78">
      <w:pPr>
        <w:pStyle w:val="09aLevel01"/>
      </w:pPr>
      <w:r w:rsidRPr="00651F99">
        <w:br/>
      </w:r>
      <w:r w:rsidR="008E3B78">
        <w:br/>
      </w:r>
      <w:r w:rsidRPr="00651F99">
        <w:br/>
      </w:r>
      <w:bookmarkStart w:id="68" w:name="_Toc419666896"/>
      <w:bookmarkStart w:id="69" w:name="_Toc68453043"/>
      <w:bookmarkEnd w:id="68"/>
      <w:r w:rsidRPr="00651F99">
        <w:t>Results and Discussion</w:t>
      </w:r>
      <w:bookmarkEnd w:id="69"/>
    </w:p>
    <w:p w14:paraId="30925E0B" w14:textId="77777777" w:rsidR="001E3E3D" w:rsidRPr="00651F99" w:rsidRDefault="001E3E3D" w:rsidP="00742504">
      <w:pPr>
        <w:pStyle w:val="09bLevel02"/>
      </w:pPr>
      <w:bookmarkStart w:id="70" w:name="_Toc68453044"/>
      <w:bookmarkStart w:id="71" w:name="_Toc417154786"/>
      <w:bookmarkStart w:id="72" w:name="_Toc417155931"/>
      <w:bookmarkStart w:id="73" w:name="_Toc417155974"/>
      <w:bookmarkStart w:id="74" w:name="_Toc417156207"/>
      <w:bookmarkStart w:id="75" w:name="_Toc417158916"/>
      <w:bookmarkStart w:id="76" w:name="_Toc417160858"/>
      <w:bookmarkStart w:id="77" w:name="_Toc417160910"/>
      <w:bookmarkStart w:id="78" w:name="_Toc417244226"/>
      <w:bookmarkStart w:id="79" w:name="_Toc418016064"/>
      <w:bookmarkStart w:id="80" w:name="_Toc418108622"/>
      <w:r w:rsidRPr="00651F99">
        <w:t>Research Background</w:t>
      </w:r>
      <w:bookmarkEnd w:id="70"/>
    </w:p>
    <w:p w14:paraId="7A2E9A5E"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68E50833" w14:textId="77777777" w:rsidR="001E3E3D" w:rsidRPr="00651F99" w:rsidRDefault="001E3E3D" w:rsidP="00C030FB">
      <w:pPr>
        <w:pStyle w:val="11Normal02-SecondOnwardParagraph"/>
      </w:pPr>
      <w:r w:rsidRPr="00651F99">
        <w:t>In the recent years, the utilities are undergoing rapid restructuring process worldwide</w:t>
      </w:r>
      <w:r w:rsidRPr="00EA284F">
        <w:rPr>
          <w:rStyle w:val="FootnoteReference"/>
        </w:rPr>
        <w:footnoteReference w:id="5"/>
      </w:r>
      <w:r w:rsidRPr="00651F99">
        <w:t xml:space="preserve">. </w:t>
      </w:r>
    </w:p>
    <w:p w14:paraId="357876B4" w14:textId="77777777" w:rsidR="001E3E3D" w:rsidRPr="00651F99" w:rsidRDefault="001E3E3D" w:rsidP="00742504">
      <w:pPr>
        <w:pStyle w:val="09bLevel02"/>
      </w:pPr>
      <w:bookmarkStart w:id="81" w:name="_Toc68453045"/>
      <w:r w:rsidRPr="00651F99">
        <w:t>Problem Statement</w:t>
      </w:r>
      <w:bookmarkEnd w:id="81"/>
    </w:p>
    <w:p w14:paraId="696E99A0" w14:textId="77777777" w:rsidR="001E3E3D" w:rsidRPr="00651F99" w:rsidRDefault="001E3E3D" w:rsidP="00C030FB">
      <w:pPr>
        <w:pStyle w:val="10Normal01-FirstParagraph"/>
      </w:pPr>
      <w:r w:rsidRPr="00651F99">
        <w:t xml:space="preserve">As a high penetration </w:t>
      </w:r>
    </w:p>
    <w:p w14:paraId="53087ED8" w14:textId="77777777" w:rsidR="001E3E3D" w:rsidRPr="00651F99" w:rsidRDefault="001E3E3D" w:rsidP="00742504">
      <w:pPr>
        <w:pStyle w:val="09bLevel02"/>
      </w:pPr>
      <w:bookmarkStart w:id="82" w:name="_Toc68453046"/>
      <w:r w:rsidRPr="00651F99">
        <w:t>Research Objective</w:t>
      </w:r>
      <w:bookmarkEnd w:id="82"/>
    </w:p>
    <w:p w14:paraId="07F6F7A5" w14:textId="77777777" w:rsidR="001E3E3D" w:rsidRPr="00651F99" w:rsidRDefault="001E3E3D" w:rsidP="00C030FB">
      <w:pPr>
        <w:pStyle w:val="10Normal01-FirstParagraph"/>
      </w:pPr>
      <w:r w:rsidRPr="00651F99">
        <w:t xml:space="preserve">This research focuses on the development of new techniques for </w:t>
      </w:r>
    </w:p>
    <w:p w14:paraId="288719E2" w14:textId="77777777" w:rsidR="001E3E3D" w:rsidRPr="00651F99" w:rsidRDefault="001E3E3D" w:rsidP="00742504">
      <w:pPr>
        <w:pStyle w:val="09cLevel03"/>
      </w:pPr>
      <w:bookmarkStart w:id="83" w:name="_Toc68453047"/>
      <w:r w:rsidRPr="00651F99">
        <w:t>General</w:t>
      </w:r>
      <w:bookmarkEnd w:id="83"/>
    </w:p>
    <w:p w14:paraId="61F8BBA1" w14:textId="77777777" w:rsidR="001E3E3D" w:rsidRPr="00651F99" w:rsidRDefault="001E3E3D" w:rsidP="00C030FB">
      <w:pPr>
        <w:pStyle w:val="10Normal01-FirstParagraph"/>
      </w:pPr>
      <w:r w:rsidRPr="00651F99">
        <w:t xml:space="preserve">This research focuses on the development of new techniques for </w:t>
      </w:r>
    </w:p>
    <w:p w14:paraId="1E430919" w14:textId="77777777" w:rsidR="008E7E05" w:rsidRPr="00651F99" w:rsidRDefault="008E7E05" w:rsidP="00C030FB">
      <w:pPr>
        <w:pStyle w:val="11Normal02-SecondOnwardParagraph"/>
      </w:pPr>
    </w:p>
    <w:p w14:paraId="0CC0D65B" w14:textId="77777777" w:rsidR="001E3E3D" w:rsidRPr="00651F99" w:rsidRDefault="001E3E3D" w:rsidP="00742504">
      <w:pPr>
        <w:pStyle w:val="09cLevel03"/>
      </w:pPr>
      <w:bookmarkStart w:id="84" w:name="_Toc68453048"/>
      <w:r w:rsidRPr="00651F99">
        <w:lastRenderedPageBreak/>
        <w:t>Specific</w:t>
      </w:r>
      <w:bookmarkEnd w:id="84"/>
    </w:p>
    <w:p w14:paraId="5CEC2577" w14:textId="77777777" w:rsidR="008E7E05" w:rsidRPr="00651F99" w:rsidRDefault="008E7E05"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6A664036" w14:textId="77777777" w:rsidR="001E3E3D" w:rsidRPr="00651F99" w:rsidRDefault="001E3E3D" w:rsidP="00B83BA5">
      <w:pPr>
        <w:pStyle w:val="15aCaption-Table-Center"/>
      </w:pPr>
      <w:bookmarkStart w:id="85" w:name="_Toc68452939"/>
      <w:r w:rsidRPr="00651F99">
        <w:t xml:space="preserve">Table </w:t>
      </w:r>
      <w:r w:rsidR="00D8622C">
        <w:fldChar w:fldCharType="begin"/>
      </w:r>
      <w:r w:rsidR="00D8622C">
        <w:instrText xml:space="preserve"> STYLEREF 1 \s </w:instrText>
      </w:r>
      <w:r w:rsidR="00D8622C">
        <w:fldChar w:fldCharType="separate"/>
      </w:r>
      <w:r w:rsidR="00A1342E">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A1342E">
        <w:rPr>
          <w:noProof/>
        </w:rPr>
        <w:t>1</w:t>
      </w:r>
      <w:r w:rsidR="00D8622C">
        <w:fldChar w:fldCharType="end"/>
      </w:r>
      <w:r w:rsidRPr="00651F99">
        <w:tab/>
        <w:t>First table in specific objective for Chapter II</w:t>
      </w:r>
      <w:bookmarkEnd w:id="8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6B9BD050"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6FBA4CBA" w14:textId="77777777" w:rsidR="001E3E3D" w:rsidRPr="00651F99" w:rsidRDefault="001E3E3D" w:rsidP="005D0994">
            <w:pPr>
              <w:pStyle w:val="21Table-Contents-Left"/>
            </w:pPr>
            <w:r w:rsidRPr="00651F99">
              <w:t>Title left</w:t>
            </w:r>
          </w:p>
        </w:tc>
        <w:tc>
          <w:tcPr>
            <w:tcW w:w="2135" w:type="dxa"/>
          </w:tcPr>
          <w:p w14:paraId="591E781A"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0F25318"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6B6A646E"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2781C01A" w14:textId="77777777" w:rsidTr="00C856C1">
        <w:tc>
          <w:tcPr>
            <w:tcW w:w="2136" w:type="dxa"/>
          </w:tcPr>
          <w:p w14:paraId="53937849" w14:textId="77777777" w:rsidR="001E3E3D" w:rsidRPr="00651F99" w:rsidRDefault="001E3E3D" w:rsidP="003E6F32">
            <w:pPr>
              <w:pStyle w:val="21Table-Contents-Left"/>
            </w:pPr>
            <w:r w:rsidRPr="00651F99">
              <w:t>Contents left</w:t>
            </w:r>
          </w:p>
        </w:tc>
        <w:tc>
          <w:tcPr>
            <w:tcW w:w="2135" w:type="dxa"/>
          </w:tcPr>
          <w:p w14:paraId="5B7A5FA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0B4B9C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046CF0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43F9D7F" w14:textId="77777777" w:rsidTr="00C856C1">
        <w:tc>
          <w:tcPr>
            <w:tcW w:w="2136" w:type="dxa"/>
          </w:tcPr>
          <w:p w14:paraId="37B36207" w14:textId="77777777" w:rsidR="001E3E3D" w:rsidRPr="00651F99" w:rsidRDefault="001E3E3D" w:rsidP="003E6F32">
            <w:pPr>
              <w:pStyle w:val="21Table-Contents-Left"/>
            </w:pPr>
            <w:r w:rsidRPr="00651F99">
              <w:t>Contents left</w:t>
            </w:r>
          </w:p>
        </w:tc>
        <w:tc>
          <w:tcPr>
            <w:tcW w:w="2135" w:type="dxa"/>
          </w:tcPr>
          <w:p w14:paraId="77C467B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4CADBD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560F91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2141585" w14:textId="77777777" w:rsidTr="00C856C1">
        <w:tc>
          <w:tcPr>
            <w:tcW w:w="2136" w:type="dxa"/>
          </w:tcPr>
          <w:p w14:paraId="778A044C" w14:textId="77777777" w:rsidR="001E3E3D" w:rsidRPr="00651F99" w:rsidRDefault="001E3E3D" w:rsidP="003E6F32">
            <w:pPr>
              <w:pStyle w:val="21Table-Contents-Left"/>
            </w:pPr>
            <w:r w:rsidRPr="00651F99">
              <w:t>Contents left</w:t>
            </w:r>
          </w:p>
        </w:tc>
        <w:tc>
          <w:tcPr>
            <w:tcW w:w="2135" w:type="dxa"/>
          </w:tcPr>
          <w:p w14:paraId="04D3DEC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F166C3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A42070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66C796F" w14:textId="77777777" w:rsidTr="00C856C1">
        <w:tc>
          <w:tcPr>
            <w:tcW w:w="2136" w:type="dxa"/>
          </w:tcPr>
          <w:p w14:paraId="178A6CD4" w14:textId="77777777" w:rsidR="001E3E3D" w:rsidRPr="00651F99" w:rsidRDefault="001E3E3D" w:rsidP="003E6F32">
            <w:pPr>
              <w:pStyle w:val="21Table-Contents-Left"/>
            </w:pPr>
            <w:r w:rsidRPr="00651F99">
              <w:t>Contents left</w:t>
            </w:r>
          </w:p>
        </w:tc>
        <w:tc>
          <w:tcPr>
            <w:tcW w:w="2135" w:type="dxa"/>
          </w:tcPr>
          <w:p w14:paraId="347DCED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975E9E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B9BE35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2F07060" w14:textId="77777777" w:rsidTr="00C856C1">
        <w:tc>
          <w:tcPr>
            <w:tcW w:w="2136" w:type="dxa"/>
          </w:tcPr>
          <w:p w14:paraId="4A7B7D73" w14:textId="77777777" w:rsidR="001E3E3D" w:rsidRPr="00651F99" w:rsidRDefault="001E3E3D" w:rsidP="003E6F32">
            <w:pPr>
              <w:pStyle w:val="21Table-Contents-Left"/>
            </w:pPr>
            <w:r w:rsidRPr="00651F99">
              <w:t>Contents left</w:t>
            </w:r>
          </w:p>
        </w:tc>
        <w:tc>
          <w:tcPr>
            <w:tcW w:w="2135" w:type="dxa"/>
          </w:tcPr>
          <w:p w14:paraId="7E8894B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8BE3EE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580A2C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5D13D76F" w14:textId="77777777" w:rsidR="008E7E05" w:rsidRPr="00651F99" w:rsidRDefault="008E7E05" w:rsidP="008E7E05">
      <w:pPr>
        <w:pStyle w:val="21Table-Contents-Left"/>
      </w:pPr>
    </w:p>
    <w:p w14:paraId="5D3C9EE2" w14:textId="77777777" w:rsidR="001E3E3D" w:rsidRPr="00651F99" w:rsidRDefault="001E3E3D" w:rsidP="00742504">
      <w:pPr>
        <w:pStyle w:val="09dLevel04"/>
      </w:pPr>
      <w:r w:rsidRPr="00C2353C">
        <w:t>Heading</w:t>
      </w:r>
      <w:r w:rsidRPr="00651F99">
        <w:t xml:space="preserve"> 4</w:t>
      </w:r>
    </w:p>
    <w:p w14:paraId="79A8219C" w14:textId="77777777" w:rsidR="001E3E3D" w:rsidRPr="00651F99" w:rsidRDefault="001E3E3D" w:rsidP="00742504">
      <w:pPr>
        <w:pStyle w:val="09eLevel05"/>
      </w:pPr>
      <w:r w:rsidRPr="00651F99">
        <w:t>Heading 5</w:t>
      </w:r>
    </w:p>
    <w:p w14:paraId="421E51E3" w14:textId="77777777" w:rsidR="001E3E3D" w:rsidRPr="00651F99" w:rsidRDefault="001E3E3D" w:rsidP="00B83BA5">
      <w:pPr>
        <w:pStyle w:val="15bCaption-Table-Justify"/>
      </w:pPr>
      <w:bookmarkStart w:id="86" w:name="_Toc68452940"/>
      <w:r w:rsidRPr="00651F99">
        <w:t xml:space="preserve">Table </w:t>
      </w:r>
      <w:r w:rsidR="00D8622C">
        <w:fldChar w:fldCharType="begin"/>
      </w:r>
      <w:r w:rsidR="00D8622C">
        <w:instrText xml:space="preserve"> STYLEREF 1 \s </w:instrText>
      </w:r>
      <w:r w:rsidR="00D8622C">
        <w:fldChar w:fldCharType="separate"/>
      </w:r>
      <w:r w:rsidR="00A1342E">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A1342E">
        <w:rPr>
          <w:noProof/>
        </w:rPr>
        <w:t>2</w:t>
      </w:r>
      <w:r w:rsidR="00D8622C">
        <w:fldChar w:fldCharType="end"/>
      </w:r>
      <w:r w:rsidRPr="00651F99">
        <w:tab/>
        <w:t>Second table in specific objective for Cha</w:t>
      </w:r>
      <w:r w:rsidR="008E7E05" w:rsidRPr="00651F99">
        <w:t>pter II and the title is long, v</w:t>
      </w:r>
      <w:r w:rsidRPr="00651F99">
        <w:t>ery long so that caption-justify can be use</w:t>
      </w:r>
      <w:bookmarkEnd w:id="86"/>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556063B8"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203840D1" w14:textId="77777777" w:rsidR="001E3E3D" w:rsidRPr="00651F99" w:rsidRDefault="001E3E3D" w:rsidP="005D0994">
            <w:pPr>
              <w:pStyle w:val="21Table-Contents-Left"/>
            </w:pPr>
            <w:r w:rsidRPr="00651F99">
              <w:t>Title left</w:t>
            </w:r>
          </w:p>
        </w:tc>
        <w:tc>
          <w:tcPr>
            <w:tcW w:w="2135" w:type="dxa"/>
          </w:tcPr>
          <w:p w14:paraId="291B531D"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18505A6D" w14:textId="77777777" w:rsidR="001E3E3D" w:rsidRPr="00651F99" w:rsidRDefault="001E3E3D" w:rsidP="005D0994">
            <w:pPr>
              <w:pStyle w:val="20Table-Contents-Center"/>
            </w:pPr>
            <w:r w:rsidRPr="002A7729">
              <w:t>Title</w:t>
            </w:r>
            <w:r w:rsidRPr="00651F99">
              <w:t xml:space="preserve"> </w:t>
            </w:r>
            <w:proofErr w:type="spellStart"/>
            <w:r w:rsidRPr="00651F99">
              <w:t>center</w:t>
            </w:r>
            <w:proofErr w:type="spellEnd"/>
          </w:p>
        </w:tc>
        <w:tc>
          <w:tcPr>
            <w:tcW w:w="2136" w:type="dxa"/>
          </w:tcPr>
          <w:p w14:paraId="5DA9C7BC"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3D3E0118" w14:textId="77777777" w:rsidTr="00C856C1">
        <w:tc>
          <w:tcPr>
            <w:tcW w:w="2136" w:type="dxa"/>
          </w:tcPr>
          <w:p w14:paraId="6DDE5D50" w14:textId="77777777" w:rsidR="001E3E3D" w:rsidRPr="002A7729" w:rsidRDefault="001E3E3D" w:rsidP="002A7729">
            <w:pPr>
              <w:pStyle w:val="21Table-Contents-Left"/>
            </w:pPr>
            <w:r w:rsidRPr="002A7729">
              <w:t>Contents left</w:t>
            </w:r>
          </w:p>
        </w:tc>
        <w:tc>
          <w:tcPr>
            <w:tcW w:w="2135" w:type="dxa"/>
          </w:tcPr>
          <w:p w14:paraId="06AEAD3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638DBA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E4F24A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B6268E1" w14:textId="77777777" w:rsidTr="00C856C1">
        <w:tc>
          <w:tcPr>
            <w:tcW w:w="2136" w:type="dxa"/>
          </w:tcPr>
          <w:p w14:paraId="0EBCDB40" w14:textId="77777777" w:rsidR="001E3E3D" w:rsidRPr="002A7729" w:rsidRDefault="001E3E3D" w:rsidP="002A7729">
            <w:pPr>
              <w:pStyle w:val="21Table-Contents-Left"/>
            </w:pPr>
            <w:r w:rsidRPr="002A7729">
              <w:t>Contents left</w:t>
            </w:r>
          </w:p>
        </w:tc>
        <w:tc>
          <w:tcPr>
            <w:tcW w:w="2135" w:type="dxa"/>
          </w:tcPr>
          <w:p w14:paraId="7E33DE7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6E99E1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B62E11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DF6EFD2" w14:textId="77777777" w:rsidTr="00C856C1">
        <w:tc>
          <w:tcPr>
            <w:tcW w:w="2136" w:type="dxa"/>
          </w:tcPr>
          <w:p w14:paraId="195E4FB1" w14:textId="77777777" w:rsidR="001E3E3D" w:rsidRPr="002A7729" w:rsidRDefault="001E3E3D" w:rsidP="002A7729">
            <w:pPr>
              <w:pStyle w:val="21Table-Contents-Left"/>
            </w:pPr>
            <w:r w:rsidRPr="002A7729">
              <w:t>Contents left</w:t>
            </w:r>
          </w:p>
        </w:tc>
        <w:tc>
          <w:tcPr>
            <w:tcW w:w="2135" w:type="dxa"/>
          </w:tcPr>
          <w:p w14:paraId="5223E58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6288C8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CA340B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5668331" w14:textId="77777777" w:rsidTr="00C856C1">
        <w:tc>
          <w:tcPr>
            <w:tcW w:w="2136" w:type="dxa"/>
          </w:tcPr>
          <w:p w14:paraId="455B135F" w14:textId="77777777" w:rsidR="001E3E3D" w:rsidRPr="002A7729" w:rsidRDefault="001E3E3D" w:rsidP="002A7729">
            <w:pPr>
              <w:pStyle w:val="21Table-Contents-Left"/>
            </w:pPr>
            <w:r w:rsidRPr="002A7729">
              <w:t>Contents left</w:t>
            </w:r>
          </w:p>
        </w:tc>
        <w:tc>
          <w:tcPr>
            <w:tcW w:w="2135" w:type="dxa"/>
          </w:tcPr>
          <w:p w14:paraId="5202F34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63D08B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E837D2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E9B6FDB" w14:textId="77777777" w:rsidTr="00C856C1">
        <w:tc>
          <w:tcPr>
            <w:tcW w:w="2136" w:type="dxa"/>
          </w:tcPr>
          <w:p w14:paraId="18C39FE2" w14:textId="77777777" w:rsidR="001E3E3D" w:rsidRPr="002A7729" w:rsidRDefault="001E3E3D" w:rsidP="002A7729">
            <w:pPr>
              <w:pStyle w:val="21Table-Contents-Left"/>
            </w:pPr>
            <w:r w:rsidRPr="002A7729">
              <w:t>Contents left</w:t>
            </w:r>
          </w:p>
        </w:tc>
        <w:tc>
          <w:tcPr>
            <w:tcW w:w="2135" w:type="dxa"/>
          </w:tcPr>
          <w:p w14:paraId="23D9539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369251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3C1D87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3C1EF7BB" w14:textId="77777777" w:rsidR="00E43FCF" w:rsidRPr="00651F99" w:rsidRDefault="00E43FCF" w:rsidP="008E7E05">
      <w:pPr>
        <w:pStyle w:val="21Table-Contents-Left"/>
      </w:pPr>
    </w:p>
    <w:p w14:paraId="0B128C3D" w14:textId="77777777" w:rsidR="00E43FCF" w:rsidRDefault="001E3E3D" w:rsidP="00742504">
      <w:pPr>
        <w:pStyle w:val="09bLevel02"/>
      </w:pPr>
      <w:bookmarkStart w:id="87" w:name="_Toc68453049"/>
      <w:r w:rsidRPr="00651F99">
        <w:t xml:space="preserve">Scope </w:t>
      </w:r>
    </w:p>
    <w:p w14:paraId="619AC8B0" w14:textId="77777777" w:rsidR="001E3E3D" w:rsidRPr="00651F99" w:rsidRDefault="001E3E3D" w:rsidP="00742504">
      <w:pPr>
        <w:pStyle w:val="09bLevel02"/>
      </w:pPr>
      <w:r w:rsidRPr="00651F99">
        <w:t>of Research</w:t>
      </w:r>
      <w:bookmarkEnd w:id="87"/>
    </w:p>
    <w:p w14:paraId="0A12018D" w14:textId="77777777" w:rsidR="00694CAE" w:rsidRPr="00651F99" w:rsidRDefault="00694CAE" w:rsidP="00B83BA5">
      <w:pPr>
        <w:pStyle w:val="10Listing"/>
        <w:numPr>
          <w:ilvl w:val="0"/>
          <w:numId w:val="20"/>
        </w:numPr>
      </w:pPr>
      <w:r w:rsidRPr="00651F99">
        <w:t>Video provides a powerful way to help you prove your point. When you click Online Video, you can paste in the embed code for the video you want to add.</w:t>
      </w:r>
    </w:p>
    <w:p w14:paraId="6FD22A21" w14:textId="77777777" w:rsidR="00694CAE" w:rsidRPr="00651F99" w:rsidRDefault="00694CAE" w:rsidP="00B83BA5">
      <w:pPr>
        <w:pStyle w:val="10Listing"/>
        <w:numPr>
          <w:ilvl w:val="1"/>
          <w:numId w:val="20"/>
        </w:numPr>
      </w:pPr>
      <w:r w:rsidRPr="00651F99">
        <w:t xml:space="preserve">You can also type a keyword to search online for the video that best fits your document. To make your document look professionally </w:t>
      </w:r>
    </w:p>
    <w:p w14:paraId="6CA71EC2" w14:textId="77777777" w:rsidR="00694CAE" w:rsidRPr="00651F99" w:rsidRDefault="00694CAE" w:rsidP="00B83BA5">
      <w:pPr>
        <w:pStyle w:val="10Listing"/>
        <w:numPr>
          <w:ilvl w:val="1"/>
          <w:numId w:val="20"/>
        </w:numPr>
      </w:pPr>
      <w:r w:rsidRPr="00651F99">
        <w:lastRenderedPageBreak/>
        <w:t>For example, you can add a matching cover page, header, and sidebar. Click Insert and then choose the elements you want from the different galleries.</w:t>
      </w:r>
    </w:p>
    <w:p w14:paraId="6253F288" w14:textId="77777777" w:rsidR="001E3E3D" w:rsidRPr="00651F99" w:rsidRDefault="00694CAE" w:rsidP="00B83BA5">
      <w:pPr>
        <w:pStyle w:val="10Listing"/>
        <w:numPr>
          <w:ilvl w:val="0"/>
          <w:numId w:val="20"/>
        </w:numPr>
      </w:pPr>
      <w:r w:rsidRPr="00651F99">
        <w:t>Themes and styles also help keep your document coordinated. When you click Design and choose a new Theme, the pictures, charts, and SmartArt graphics change to match your new theme.</w:t>
      </w:r>
    </w:p>
    <w:p w14:paraId="498C4790" w14:textId="77777777" w:rsidR="009D41DB" w:rsidRDefault="009D41DB" w:rsidP="00694CAE">
      <w:pPr>
        <w:pStyle w:val="11Normal02-SecondOnwardParagraph"/>
      </w:pPr>
    </w:p>
    <w:p w14:paraId="25A23854" w14:textId="77777777" w:rsidR="001C348F" w:rsidRPr="00651F99" w:rsidRDefault="001C348F" w:rsidP="00694CAE">
      <w:pPr>
        <w:pStyle w:val="11Normal02-SecondOnwardParagraph"/>
      </w:pPr>
    </w:p>
    <w:p w14:paraId="5B57C043" w14:textId="77777777" w:rsidR="0004503E" w:rsidRPr="00651F99" w:rsidRDefault="0004503E" w:rsidP="00C030FB">
      <w:pPr>
        <w:pStyle w:val="11Normal02-SecondOnwardParagraph"/>
      </w:pPr>
    </w:p>
    <w:p w14:paraId="5077AAB2" w14:textId="77777777" w:rsidR="0004503E" w:rsidRPr="00651F99" w:rsidRDefault="0004503E" w:rsidP="00C030FB">
      <w:pPr>
        <w:pStyle w:val="11Normal02-SecondOnwardParagraph"/>
        <w:sectPr w:rsidR="0004503E" w:rsidRPr="00651F99" w:rsidSect="00182955">
          <w:headerReference w:type="first" r:id="rId34"/>
          <w:footnotePr>
            <w:numRestart w:val="eachSect"/>
          </w:footnotePr>
          <w:pgSz w:w="11900" w:h="16840" w:code="9"/>
          <w:pgMar w:top="1701" w:right="1418" w:bottom="1418" w:left="2155" w:header="851" w:footer="850" w:gutter="0"/>
          <w:cols w:space="708"/>
          <w:titlePg/>
          <w:docGrid w:linePitch="360"/>
        </w:sectPr>
      </w:pPr>
    </w:p>
    <w:p w14:paraId="19DC5F22" w14:textId="77777777" w:rsidR="001E3E3D" w:rsidRPr="00651F99" w:rsidRDefault="001E3E3D" w:rsidP="002F49D8">
      <w:pPr>
        <w:pStyle w:val="Heading1"/>
      </w:pPr>
      <w:r w:rsidRPr="00651F99">
        <w:lastRenderedPageBreak/>
        <w:t>Conclusion and Future Works</w:t>
      </w:r>
      <w:bookmarkEnd w:id="71"/>
      <w:bookmarkEnd w:id="72"/>
      <w:bookmarkEnd w:id="73"/>
      <w:bookmarkEnd w:id="74"/>
      <w:bookmarkEnd w:id="75"/>
      <w:bookmarkEnd w:id="76"/>
      <w:bookmarkEnd w:id="77"/>
      <w:bookmarkEnd w:id="78"/>
      <w:bookmarkEnd w:id="79"/>
      <w:bookmarkEnd w:id="80"/>
    </w:p>
    <w:p w14:paraId="363A677B" w14:textId="77777777" w:rsidR="001E3E3D" w:rsidRPr="00651F99" w:rsidRDefault="001E3E3D" w:rsidP="008E3B78">
      <w:pPr>
        <w:pStyle w:val="09aLevel01"/>
      </w:pPr>
      <w:r w:rsidRPr="00651F99">
        <w:br/>
      </w:r>
      <w:r w:rsidR="008E3B78">
        <w:br/>
      </w:r>
      <w:r w:rsidRPr="00651F99">
        <w:br/>
      </w:r>
      <w:bookmarkStart w:id="88" w:name="_Toc419666901"/>
      <w:bookmarkStart w:id="89" w:name="_Toc68453050"/>
      <w:bookmarkEnd w:id="88"/>
      <w:r w:rsidRPr="00651F99">
        <w:t>Conclusion and Future Works</w:t>
      </w:r>
      <w:bookmarkEnd w:id="89"/>
      <w:r w:rsidRPr="00651F99">
        <w:t xml:space="preserve"> </w:t>
      </w:r>
    </w:p>
    <w:p w14:paraId="79A0A223"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22790B5B"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18B5789A" w14:textId="77777777" w:rsidR="001E3E3D" w:rsidRPr="00651F99" w:rsidRDefault="001E3E3D" w:rsidP="00742504">
      <w:pPr>
        <w:pStyle w:val="09bLevel02"/>
      </w:pPr>
      <w:bookmarkStart w:id="90" w:name="_Toc68453051"/>
      <w:r w:rsidRPr="00651F99">
        <w:t>Problem Statement</w:t>
      </w:r>
      <w:bookmarkEnd w:id="90"/>
    </w:p>
    <w:p w14:paraId="04E07DEC" w14:textId="77777777" w:rsidR="001E3E3D" w:rsidRPr="00651F99" w:rsidRDefault="001E3E3D" w:rsidP="00C030FB">
      <w:pPr>
        <w:pStyle w:val="10Normal01-FirstParagraph"/>
      </w:pPr>
      <w:r w:rsidRPr="00651F99">
        <w:t xml:space="preserve">As a high penetration </w:t>
      </w:r>
    </w:p>
    <w:p w14:paraId="334B6F46" w14:textId="77777777" w:rsidR="001E3E3D" w:rsidRPr="00651F99" w:rsidRDefault="001E3E3D" w:rsidP="00742504">
      <w:pPr>
        <w:pStyle w:val="09bLevel02"/>
      </w:pPr>
      <w:bookmarkStart w:id="91" w:name="_Toc68453052"/>
      <w:r w:rsidRPr="00651F99">
        <w:t>Research Objective</w:t>
      </w:r>
      <w:bookmarkEnd w:id="91"/>
    </w:p>
    <w:p w14:paraId="6FF88E2B" w14:textId="77777777" w:rsidR="001E3E3D" w:rsidRPr="00651F99" w:rsidRDefault="001E3E3D" w:rsidP="00C030FB">
      <w:pPr>
        <w:pStyle w:val="10Normal01-FirstParagraph"/>
      </w:pPr>
      <w:r w:rsidRPr="00651F99">
        <w:t xml:space="preserve">This research focuses on the development of new techniques for </w:t>
      </w:r>
    </w:p>
    <w:p w14:paraId="2D72FB3D" w14:textId="77777777" w:rsidR="001E3E3D" w:rsidRPr="00651F99" w:rsidRDefault="001E3E3D" w:rsidP="00742504">
      <w:pPr>
        <w:pStyle w:val="09cLevel03"/>
      </w:pPr>
      <w:bookmarkStart w:id="92" w:name="_Toc68453053"/>
      <w:r w:rsidRPr="00651F99">
        <w:t>General</w:t>
      </w:r>
      <w:bookmarkEnd w:id="92"/>
    </w:p>
    <w:p w14:paraId="2F1D1121" w14:textId="77777777" w:rsidR="001E3E3D" w:rsidRPr="00651F99" w:rsidRDefault="001E3E3D"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14:paraId="0926DAC9" w14:textId="77777777" w:rsidR="001E3E3D" w:rsidRPr="00651F99" w:rsidRDefault="001E3E3D" w:rsidP="00C030FB">
      <w:pPr>
        <w:pStyle w:val="11Normal02-SecondOnwardParagraph"/>
      </w:pPr>
      <w:r w:rsidRPr="00651F99">
        <w:t xml:space="preserve">On the Insert tab, the galleries include items that are designed to coordinate with the overall look of your document. You can use these galleries to insert tables, headers, </w:t>
      </w:r>
      <w:r w:rsidRPr="00651F99">
        <w:lastRenderedPageBreak/>
        <w:t>footers, lists, cover pages, and other document building blocks. When you create pictures, charts, or diagrams, they also coordinate with your current document look.</w:t>
      </w:r>
    </w:p>
    <w:p w14:paraId="32A4028C" w14:textId="77777777" w:rsidR="001E3E3D" w:rsidRPr="00651F99" w:rsidRDefault="001E3E3D" w:rsidP="00742504">
      <w:pPr>
        <w:pStyle w:val="09cLevel03"/>
      </w:pPr>
      <w:bookmarkStart w:id="93" w:name="_Toc68453054"/>
      <w:r w:rsidRPr="00651F99">
        <w:t>Specific</w:t>
      </w:r>
      <w:bookmarkEnd w:id="93"/>
    </w:p>
    <w:p w14:paraId="5902912B" w14:textId="77777777" w:rsidR="001E3E3D" w:rsidRPr="00651F99" w:rsidRDefault="001E3E3D" w:rsidP="00B83BA5">
      <w:pPr>
        <w:pStyle w:val="15aCaption-Table-Center"/>
      </w:pPr>
      <w:bookmarkStart w:id="94" w:name="_Toc68452941"/>
      <w:r w:rsidRPr="00651F99">
        <w:t xml:space="preserve">Table </w:t>
      </w:r>
      <w:r w:rsidR="00D8622C">
        <w:fldChar w:fldCharType="begin"/>
      </w:r>
      <w:r w:rsidR="00D8622C">
        <w:instrText xml:space="preserve"> STYLEREF 1 \s </w:instrText>
      </w:r>
      <w:r w:rsidR="00D8622C">
        <w:fldChar w:fldCharType="separate"/>
      </w:r>
      <w:r w:rsidR="00A1342E">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A1342E">
        <w:rPr>
          <w:noProof/>
        </w:rPr>
        <w:t>1</w:t>
      </w:r>
      <w:r w:rsidR="00D8622C">
        <w:fldChar w:fldCharType="end"/>
      </w:r>
      <w:r w:rsidRPr="00651F99">
        <w:tab/>
        <w:t>First table in specific objective for Chapter II</w:t>
      </w:r>
      <w:bookmarkEnd w:id="9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6B5E24A2"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5288166E" w14:textId="77777777" w:rsidR="001E3E3D" w:rsidRPr="00651F99" w:rsidRDefault="001E3E3D" w:rsidP="005D0994">
            <w:pPr>
              <w:pStyle w:val="21Table-Contents-Left"/>
            </w:pPr>
            <w:r w:rsidRPr="00651F99">
              <w:t>Title left</w:t>
            </w:r>
          </w:p>
        </w:tc>
        <w:tc>
          <w:tcPr>
            <w:tcW w:w="2135" w:type="dxa"/>
          </w:tcPr>
          <w:p w14:paraId="49D164CF"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11533CB"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5709703"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44217FB3" w14:textId="77777777" w:rsidTr="00182955">
        <w:tc>
          <w:tcPr>
            <w:tcW w:w="2136" w:type="dxa"/>
          </w:tcPr>
          <w:p w14:paraId="15B03854" w14:textId="77777777" w:rsidR="001E3E3D" w:rsidRPr="00651F99" w:rsidRDefault="001E3E3D" w:rsidP="003E6F32">
            <w:pPr>
              <w:pStyle w:val="21Table-Contents-Left"/>
            </w:pPr>
            <w:r w:rsidRPr="00651F99">
              <w:t>Contents left</w:t>
            </w:r>
          </w:p>
        </w:tc>
        <w:tc>
          <w:tcPr>
            <w:tcW w:w="2135" w:type="dxa"/>
          </w:tcPr>
          <w:p w14:paraId="246DA5B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D7C187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CC3F1D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D1ED70F" w14:textId="77777777" w:rsidTr="00182955">
        <w:tc>
          <w:tcPr>
            <w:tcW w:w="2136" w:type="dxa"/>
          </w:tcPr>
          <w:p w14:paraId="542CD184" w14:textId="77777777" w:rsidR="001E3E3D" w:rsidRPr="00651F99" w:rsidRDefault="001E3E3D" w:rsidP="003E6F32">
            <w:pPr>
              <w:pStyle w:val="21Table-Contents-Left"/>
            </w:pPr>
            <w:r w:rsidRPr="00651F99">
              <w:t>Contents left</w:t>
            </w:r>
          </w:p>
        </w:tc>
        <w:tc>
          <w:tcPr>
            <w:tcW w:w="2135" w:type="dxa"/>
          </w:tcPr>
          <w:p w14:paraId="566E867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929C1C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1FB9F6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FDD64C9" w14:textId="77777777" w:rsidTr="00182955">
        <w:tc>
          <w:tcPr>
            <w:tcW w:w="2136" w:type="dxa"/>
          </w:tcPr>
          <w:p w14:paraId="132D2D7A" w14:textId="77777777" w:rsidR="001E3E3D" w:rsidRPr="00651F99" w:rsidRDefault="001E3E3D" w:rsidP="003E6F32">
            <w:pPr>
              <w:pStyle w:val="21Table-Contents-Left"/>
            </w:pPr>
            <w:r w:rsidRPr="00651F99">
              <w:t>Contents left</w:t>
            </w:r>
          </w:p>
        </w:tc>
        <w:tc>
          <w:tcPr>
            <w:tcW w:w="2135" w:type="dxa"/>
          </w:tcPr>
          <w:p w14:paraId="47364F5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98E113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A378B0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B30B17B" w14:textId="77777777" w:rsidTr="00182955">
        <w:tc>
          <w:tcPr>
            <w:tcW w:w="2136" w:type="dxa"/>
          </w:tcPr>
          <w:p w14:paraId="5B70334F" w14:textId="77777777" w:rsidR="001E3E3D" w:rsidRPr="00651F99" w:rsidRDefault="001E3E3D" w:rsidP="003E6F32">
            <w:pPr>
              <w:pStyle w:val="21Table-Contents-Left"/>
            </w:pPr>
            <w:r w:rsidRPr="00651F99">
              <w:t>Contents left</w:t>
            </w:r>
          </w:p>
        </w:tc>
        <w:tc>
          <w:tcPr>
            <w:tcW w:w="2135" w:type="dxa"/>
          </w:tcPr>
          <w:p w14:paraId="7A6D31B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A1844E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017C6C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C431DFC" w14:textId="77777777" w:rsidTr="00182955">
        <w:tc>
          <w:tcPr>
            <w:tcW w:w="2136" w:type="dxa"/>
          </w:tcPr>
          <w:p w14:paraId="26158D95" w14:textId="77777777" w:rsidR="001E3E3D" w:rsidRPr="00651F99" w:rsidRDefault="001E3E3D" w:rsidP="003E6F32">
            <w:pPr>
              <w:pStyle w:val="21Table-Contents-Left"/>
            </w:pPr>
            <w:r w:rsidRPr="00651F99">
              <w:t>Contents left</w:t>
            </w:r>
          </w:p>
        </w:tc>
        <w:tc>
          <w:tcPr>
            <w:tcW w:w="2135" w:type="dxa"/>
          </w:tcPr>
          <w:p w14:paraId="23E5551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FFD08A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942A1B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25E215FB" w14:textId="77777777" w:rsidR="001E3E3D" w:rsidRPr="00651F99" w:rsidRDefault="001E3E3D" w:rsidP="00742504">
      <w:pPr>
        <w:pStyle w:val="09dLevel04"/>
      </w:pPr>
      <w:r w:rsidRPr="00651F99">
        <w:t>Heading 4</w:t>
      </w:r>
    </w:p>
    <w:p w14:paraId="6D71F1F5" w14:textId="77777777" w:rsidR="001E3E3D" w:rsidRPr="00651F99" w:rsidRDefault="001E3E3D" w:rsidP="00742504">
      <w:pPr>
        <w:pStyle w:val="09eLevel05"/>
      </w:pPr>
      <w:r w:rsidRPr="00651F99">
        <w:t>Heading 5</w:t>
      </w:r>
    </w:p>
    <w:p w14:paraId="475C318D" w14:textId="77777777" w:rsidR="001E3E3D" w:rsidRPr="00651F99" w:rsidRDefault="001E3E3D" w:rsidP="00B83BA5">
      <w:pPr>
        <w:pStyle w:val="15aCaption-Table-Center"/>
      </w:pPr>
      <w:bookmarkStart w:id="95" w:name="_Toc68452942"/>
      <w:r w:rsidRPr="00651F99">
        <w:t xml:space="preserve">Table </w:t>
      </w:r>
      <w:r w:rsidR="00D8622C">
        <w:fldChar w:fldCharType="begin"/>
      </w:r>
      <w:r w:rsidR="00D8622C">
        <w:instrText xml:space="preserve"> STYLEREF 1 \s </w:instrText>
      </w:r>
      <w:r w:rsidR="00D8622C">
        <w:fldChar w:fldCharType="separate"/>
      </w:r>
      <w:r w:rsidR="00A1342E">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A1342E">
        <w:rPr>
          <w:noProof/>
        </w:rPr>
        <w:t>2</w:t>
      </w:r>
      <w:r w:rsidR="00D8622C">
        <w:fldChar w:fldCharType="end"/>
      </w:r>
      <w:r w:rsidRPr="00651F99">
        <w:tab/>
        <w:t>First table in specific objective for Chapter II</w:t>
      </w:r>
      <w:bookmarkEnd w:id="9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22AEA11B"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36E5B747" w14:textId="77777777" w:rsidR="001E3E3D" w:rsidRPr="00651F99" w:rsidRDefault="001E3E3D" w:rsidP="005D0994">
            <w:pPr>
              <w:pStyle w:val="21Table-Contents-Left"/>
            </w:pPr>
            <w:r w:rsidRPr="00651F99">
              <w:t>Title left</w:t>
            </w:r>
          </w:p>
        </w:tc>
        <w:tc>
          <w:tcPr>
            <w:tcW w:w="2135" w:type="dxa"/>
          </w:tcPr>
          <w:p w14:paraId="25B4FC75"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B45C9EE"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F60767F"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3F7799FF" w14:textId="77777777" w:rsidTr="00182955">
        <w:tc>
          <w:tcPr>
            <w:tcW w:w="2136" w:type="dxa"/>
          </w:tcPr>
          <w:p w14:paraId="206760C7" w14:textId="77777777" w:rsidR="001E3E3D" w:rsidRPr="00651F99" w:rsidRDefault="001E3E3D" w:rsidP="003E6F32">
            <w:pPr>
              <w:pStyle w:val="21Table-Contents-Left"/>
            </w:pPr>
            <w:r w:rsidRPr="00651F99">
              <w:t>Contents left</w:t>
            </w:r>
          </w:p>
        </w:tc>
        <w:tc>
          <w:tcPr>
            <w:tcW w:w="2135" w:type="dxa"/>
          </w:tcPr>
          <w:p w14:paraId="38F86F3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DCF37F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1A203C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0AF306E0" w14:textId="77777777" w:rsidTr="00182955">
        <w:tc>
          <w:tcPr>
            <w:tcW w:w="2136" w:type="dxa"/>
          </w:tcPr>
          <w:p w14:paraId="6A5BA806" w14:textId="77777777" w:rsidR="001E3E3D" w:rsidRPr="00651F99" w:rsidRDefault="001E3E3D" w:rsidP="003E6F32">
            <w:pPr>
              <w:pStyle w:val="21Table-Contents-Left"/>
            </w:pPr>
            <w:r w:rsidRPr="00651F99">
              <w:t>Contents left</w:t>
            </w:r>
          </w:p>
        </w:tc>
        <w:tc>
          <w:tcPr>
            <w:tcW w:w="2135" w:type="dxa"/>
          </w:tcPr>
          <w:p w14:paraId="5949D20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00C682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704B72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F2DDC85" w14:textId="77777777" w:rsidTr="00182955">
        <w:tc>
          <w:tcPr>
            <w:tcW w:w="2136" w:type="dxa"/>
          </w:tcPr>
          <w:p w14:paraId="285B6704" w14:textId="77777777" w:rsidR="001E3E3D" w:rsidRPr="00651F99" w:rsidRDefault="001E3E3D" w:rsidP="003E6F32">
            <w:pPr>
              <w:pStyle w:val="21Table-Contents-Left"/>
            </w:pPr>
            <w:r w:rsidRPr="00651F99">
              <w:t>Contents left</w:t>
            </w:r>
          </w:p>
        </w:tc>
        <w:tc>
          <w:tcPr>
            <w:tcW w:w="2135" w:type="dxa"/>
          </w:tcPr>
          <w:p w14:paraId="558BBB4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C9D515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A4549D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191CC4D" w14:textId="77777777" w:rsidTr="00182955">
        <w:tc>
          <w:tcPr>
            <w:tcW w:w="2136" w:type="dxa"/>
          </w:tcPr>
          <w:p w14:paraId="1D71D55A" w14:textId="77777777" w:rsidR="001E3E3D" w:rsidRPr="00651F99" w:rsidRDefault="001E3E3D" w:rsidP="003E6F32">
            <w:pPr>
              <w:pStyle w:val="21Table-Contents-Left"/>
            </w:pPr>
            <w:r w:rsidRPr="00651F99">
              <w:t>Contents left</w:t>
            </w:r>
          </w:p>
        </w:tc>
        <w:tc>
          <w:tcPr>
            <w:tcW w:w="2135" w:type="dxa"/>
          </w:tcPr>
          <w:p w14:paraId="33129B1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BD3859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CB89DF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BCDF151" w14:textId="77777777" w:rsidTr="00182955">
        <w:tc>
          <w:tcPr>
            <w:tcW w:w="2136" w:type="dxa"/>
          </w:tcPr>
          <w:p w14:paraId="11577433" w14:textId="77777777" w:rsidR="001E3E3D" w:rsidRPr="00651F99" w:rsidRDefault="001E3E3D" w:rsidP="003E6F32">
            <w:pPr>
              <w:pStyle w:val="21Table-Contents-Left"/>
            </w:pPr>
            <w:r w:rsidRPr="00651F99">
              <w:t>Contents left</w:t>
            </w:r>
          </w:p>
        </w:tc>
        <w:tc>
          <w:tcPr>
            <w:tcW w:w="2135" w:type="dxa"/>
          </w:tcPr>
          <w:p w14:paraId="6311944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4725A2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1F8AB3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06AF8613" w14:textId="77777777" w:rsidR="001E3E3D" w:rsidRDefault="001E3E3D" w:rsidP="00742504">
      <w:pPr>
        <w:pStyle w:val="09bLevel02"/>
      </w:pPr>
      <w:bookmarkStart w:id="96" w:name="_Toc68453055"/>
      <w:r w:rsidRPr="00651F99">
        <w:t>Scope of Research</w:t>
      </w:r>
      <w:bookmarkEnd w:id="96"/>
    </w:p>
    <w:p w14:paraId="16B72B9F" w14:textId="77777777" w:rsidR="00C2353C" w:rsidRDefault="00C2353C" w:rsidP="00C2353C">
      <w:pPr>
        <w:pStyle w:val="10Normal01-FirstParagraph"/>
        <w:rPr>
          <w:lang w:val="en-US"/>
        </w:rPr>
      </w:pPr>
      <w:r>
        <w:rPr>
          <w:lang w:val="en-US"/>
        </w:rPr>
        <w:t>Video provides a powerful way to help you prove your point. When you click Online Video, you can paste in the embed code for the video you want to add.</w:t>
      </w:r>
    </w:p>
    <w:p w14:paraId="0C112664" w14:textId="77777777" w:rsidR="00C2353C" w:rsidRPr="00C2353C" w:rsidRDefault="00C2353C" w:rsidP="00C2353C">
      <w:pPr>
        <w:pStyle w:val="11Normal02-SecondOnwardParagraph"/>
        <w:rPr>
          <w:lang w:val="en-US"/>
        </w:rPr>
      </w:pPr>
    </w:p>
    <w:p w14:paraId="08FA8394" w14:textId="77777777" w:rsidR="001E3E3D" w:rsidRPr="00651F99" w:rsidRDefault="001E3E3D" w:rsidP="00C2353C">
      <w:pPr>
        <w:pStyle w:val="11Normal02-SecondOnwardParagraph"/>
      </w:pPr>
    </w:p>
    <w:p w14:paraId="0D966F8E" w14:textId="77777777" w:rsidR="001E3E3D" w:rsidRPr="00651F99" w:rsidRDefault="001E3E3D" w:rsidP="00C2353C">
      <w:pPr>
        <w:pStyle w:val="11Normal02-SecondOnwardParagraph"/>
        <w:sectPr w:rsidR="001E3E3D" w:rsidRPr="00651F99" w:rsidSect="00182955">
          <w:footnotePr>
            <w:numRestart w:val="eachSect"/>
          </w:footnotePr>
          <w:pgSz w:w="11900" w:h="16840" w:code="9"/>
          <w:pgMar w:top="1701" w:right="1418" w:bottom="1418" w:left="2155" w:header="851" w:footer="850" w:gutter="0"/>
          <w:cols w:space="708"/>
          <w:titlePg/>
          <w:docGrid w:linePitch="360"/>
        </w:sectPr>
      </w:pPr>
    </w:p>
    <w:p w14:paraId="5F424332" w14:textId="77777777" w:rsidR="001E3E3D" w:rsidRPr="00651F99" w:rsidRDefault="001E3E3D" w:rsidP="002F49D8">
      <w:pPr>
        <w:pStyle w:val="Heading1"/>
      </w:pPr>
      <w:r w:rsidRPr="00651F99">
        <w:lastRenderedPageBreak/>
        <w:t>In text citation</w:t>
      </w:r>
    </w:p>
    <w:p w14:paraId="0C18C03D" w14:textId="77777777" w:rsidR="001E3E3D" w:rsidRPr="00651F99" w:rsidRDefault="001E3E3D" w:rsidP="008E3B78">
      <w:pPr>
        <w:pStyle w:val="09aLevel01"/>
      </w:pPr>
      <w:r w:rsidRPr="00651F99">
        <w:br/>
      </w:r>
      <w:r w:rsidRPr="00651F99">
        <w:br/>
      </w:r>
      <w:r w:rsidR="008E3B78">
        <w:br/>
      </w:r>
      <w:bookmarkStart w:id="97" w:name="_Toc429491839"/>
      <w:bookmarkStart w:id="98" w:name="_Toc430195071"/>
      <w:bookmarkStart w:id="99" w:name="_Toc68453056"/>
      <w:r w:rsidRPr="00651F99">
        <w:t>In Text Citation [Panduan Penulisan gaya UKM 2015]</w:t>
      </w:r>
      <w:bookmarkEnd w:id="97"/>
      <w:bookmarkEnd w:id="98"/>
      <w:bookmarkEnd w:id="99"/>
    </w:p>
    <w:p w14:paraId="2C93AD4B" w14:textId="77777777" w:rsidR="001E3E3D" w:rsidRPr="00651F99" w:rsidRDefault="001E3E3D" w:rsidP="00742504">
      <w:pPr>
        <w:pStyle w:val="09bLevel02"/>
      </w:pPr>
      <w:bookmarkStart w:id="100" w:name="_Toc430195072"/>
      <w:bookmarkStart w:id="101" w:name="_Toc68453057"/>
      <w:bookmarkStart w:id="102" w:name="_Toc429491840"/>
      <w:r w:rsidRPr="00651F99">
        <w:t>Writing Complete Reference Data for Book</w:t>
      </w:r>
      <w:bookmarkEnd w:id="100"/>
      <w:bookmarkEnd w:id="101"/>
    </w:p>
    <w:p w14:paraId="386BD483" w14:textId="77777777" w:rsidR="001E3E3D" w:rsidRPr="00651F99" w:rsidRDefault="001E3E3D" w:rsidP="00742504">
      <w:pPr>
        <w:pStyle w:val="09cLevel03"/>
      </w:pPr>
      <w:bookmarkStart w:id="103" w:name="_Toc430195073"/>
      <w:bookmarkStart w:id="104" w:name="_Toc68453058"/>
      <w:r w:rsidRPr="00651F99">
        <w:t>Single author (including pen names)</w:t>
      </w:r>
      <w:bookmarkEnd w:id="102"/>
      <w:bookmarkEnd w:id="103"/>
      <w:bookmarkEnd w:id="104"/>
    </w:p>
    <w:bookmarkStart w:id="105" w:name="_Toc430195074"/>
    <w:p w14:paraId="1BC47D42"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5C061462" w14:textId="77777777" w:rsidR="008E3B78" w:rsidRPr="006512D9" w:rsidRDefault="008E3B78" w:rsidP="008E3B78">
      <w:pPr>
        <w:pStyle w:val="24bReference-Text"/>
        <w:rPr>
          <w:lang w:val="en-MY"/>
        </w:rPr>
      </w:pPr>
      <w:r w:rsidRPr="006512D9">
        <w:rPr>
          <w:lang w:val="en-MY"/>
        </w:rPr>
        <w:t xml:space="preserve">Arena Wati. </w:t>
      </w:r>
      <w:r w:rsidRPr="006512D9">
        <w:t>1991</w:t>
      </w:r>
      <w:r w:rsidRPr="006512D9">
        <w:rPr>
          <w:lang w:val="en-MY"/>
        </w:rPr>
        <w:t xml:space="preserve">. </w:t>
      </w:r>
      <w:r w:rsidRPr="006512D9">
        <w:rPr>
          <w:rFonts w:ascii="Times" w:hAnsi="Times"/>
          <w:i/>
          <w:iCs/>
          <w:lang w:val="en-MY"/>
        </w:rPr>
        <w:t xml:space="preserve">Memoir Arena Wati: Enda </w:t>
      </w:r>
      <w:proofErr w:type="spellStart"/>
      <w:r w:rsidRPr="006512D9">
        <w:rPr>
          <w:rFonts w:ascii="Times" w:hAnsi="Times"/>
          <w:i/>
          <w:iCs/>
          <w:lang w:val="en-MY"/>
        </w:rPr>
        <w:t>Gulingku</w:t>
      </w:r>
      <w:proofErr w:type="spellEnd"/>
      <w:r w:rsidRPr="006512D9">
        <w:rPr>
          <w:rFonts w:ascii="Times" w:hAnsi="Times"/>
          <w:i/>
          <w:iCs/>
          <w:lang w:val="en-MY"/>
        </w:rPr>
        <w:t xml:space="preserve">. </w:t>
      </w:r>
      <w:r w:rsidRPr="006512D9">
        <w:rPr>
          <w:lang w:val="en-MY"/>
        </w:rPr>
        <w:t xml:space="preserve">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7048D169"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14:paraId="349692DF" w14:textId="77777777" w:rsidR="008E3B78" w:rsidRPr="006512D9" w:rsidRDefault="008E3B78" w:rsidP="008E3B78">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0F8D33E1"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14:paraId="370C016D" w14:textId="77777777" w:rsidR="008E3B78" w:rsidRPr="006512D9" w:rsidRDefault="008E3B78" w:rsidP="008E3B78">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629F7F66"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14:paraId="1BE74CDD" w14:textId="77777777" w:rsidR="008E3B78" w:rsidRPr="006512D9" w:rsidRDefault="008E3B78" w:rsidP="008E3B78">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137C87D7"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Pr>
          <w:lang w:eastAsia="ko-KR"/>
        </w:rPr>
        <w:t xml:space="preserve"> </w:t>
      </w:r>
      <w:r w:rsidR="003F2727">
        <w:rPr>
          <w:lang w:eastAsia="ko-KR"/>
        </w:rPr>
        <w:t>or</w:t>
      </w:r>
      <w:r>
        <w:rPr>
          <w:lang w:eastAsia="ko-KR"/>
        </w:rPr>
        <w:t xml:space="preserve"> (Nik Anuar 2000)</w:t>
      </w:r>
    </w:p>
    <w:p w14:paraId="2B73F682" w14:textId="77777777" w:rsidR="008E3B78" w:rsidRPr="006512D9" w:rsidRDefault="008E3B78" w:rsidP="008E3B78">
      <w:pPr>
        <w:pStyle w:val="24bReference-Text"/>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1AC4A3EF" w14:textId="77777777" w:rsidR="001E3E3D" w:rsidRPr="00651F99" w:rsidRDefault="001E3E3D" w:rsidP="00742504">
      <w:pPr>
        <w:pStyle w:val="09cLevel03"/>
      </w:pPr>
      <w:bookmarkStart w:id="106" w:name="_Toc68453059"/>
      <w:r w:rsidRPr="00651F99">
        <w:t>Co-authors</w:t>
      </w:r>
      <w:bookmarkEnd w:id="105"/>
      <w:bookmarkEnd w:id="106"/>
    </w:p>
    <w:p w14:paraId="04D1BEFA" w14:textId="77777777" w:rsidR="008E3B78" w:rsidRPr="00357D67" w:rsidRDefault="008E3B78" w:rsidP="008E3B78">
      <w:pPr>
        <w:pStyle w:val="24bReference-Text"/>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t xml:space="preserve"> </w:t>
      </w:r>
      <w:r w:rsidR="003F2727">
        <w:t>or</w:t>
      </w:r>
      <w:r>
        <w:t xml:space="preserve"> (Abdul Samad et al. 2006)</w:t>
      </w:r>
    </w:p>
    <w:p w14:paraId="7D98244E" w14:textId="77777777" w:rsidR="008E3B78" w:rsidRPr="00F741C2" w:rsidRDefault="008E3B78" w:rsidP="008E3B78">
      <w:pPr>
        <w:pStyle w:val="24bReference-Text"/>
        <w:rPr>
          <w:lang w:val="en-MY"/>
        </w:rPr>
      </w:pPr>
      <w:r w:rsidRPr="00F741C2">
        <w:rPr>
          <w:lang w:val="en-MY"/>
        </w:rPr>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50B5B9F9" w14:textId="77777777" w:rsidR="008E3B78" w:rsidRDefault="008E3B78" w:rsidP="008E3B78">
      <w:pPr>
        <w:pStyle w:val="24bReference-Text"/>
      </w:pPr>
      <w:r w:rsidRPr="007454B1">
        <w:lastRenderedPageBreak/>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Ahmad Kamal Ariffin &amp; Shahrir Abdullah 2000)</w:t>
      </w:r>
      <w:r w:rsidRPr="007454B1">
        <w:fldChar w:fldCharType="end"/>
      </w:r>
      <w:r>
        <w:t xml:space="preserve"> </w:t>
      </w:r>
      <w:r w:rsidR="003F2727">
        <w:t>or</w:t>
      </w:r>
      <w:r>
        <w:t xml:space="preserve"> (Ahmad Kamal &amp; Shahrir 2000)</w:t>
      </w:r>
    </w:p>
    <w:p w14:paraId="66AC6630" w14:textId="77777777" w:rsidR="008E3B78" w:rsidRPr="00F741C2" w:rsidRDefault="008E3B78" w:rsidP="008E3B78">
      <w:pPr>
        <w:pStyle w:val="24bReference-Text"/>
        <w:rPr>
          <w:lang w:val="en-MY"/>
        </w:rPr>
      </w:pPr>
      <w:r w:rsidRPr="00F741C2">
        <w:rPr>
          <w:lang w:val="en-MY"/>
        </w:rPr>
        <w:t xml:space="preserve">Ahmad Kamal Ariffin &amp; Shahrir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ED92C61"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14:paraId="6C88897C" w14:textId="77777777" w:rsidR="008E3B78" w:rsidRPr="00F741C2" w:rsidRDefault="008E3B78" w:rsidP="008E3B78">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4D0F4AD0"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14:paraId="5EB5F5A3" w14:textId="77777777" w:rsidR="008E3B78" w:rsidRPr="00F741C2" w:rsidRDefault="008E3B78" w:rsidP="008E3B78">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059D5386" w14:textId="77777777" w:rsidR="001E3E3D" w:rsidRPr="00651F99" w:rsidRDefault="001E3E3D" w:rsidP="00742504">
      <w:pPr>
        <w:pStyle w:val="09cLevel03"/>
      </w:pPr>
      <w:bookmarkStart w:id="107" w:name="_Toc428346093"/>
      <w:bookmarkStart w:id="108" w:name="_Toc429491842"/>
      <w:bookmarkStart w:id="109" w:name="_Toc430195075"/>
      <w:bookmarkStart w:id="110" w:name="_Toc68453060"/>
      <w:r w:rsidRPr="00651F99">
        <w:t>New Editions and Reprints [Ed. = Edition]</w:t>
      </w:r>
      <w:bookmarkEnd w:id="107"/>
      <w:bookmarkEnd w:id="108"/>
      <w:bookmarkEnd w:id="109"/>
      <w:bookmarkEnd w:id="110"/>
    </w:p>
    <w:bookmarkStart w:id="111" w:name="_Toc430195076"/>
    <w:p w14:paraId="7F99DEF8"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14:paraId="4D0BBF23" w14:textId="77777777" w:rsidR="008E3B78" w:rsidRPr="00F741C2" w:rsidRDefault="008E3B78" w:rsidP="008E3B78">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56B0830C"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14:paraId="4CA03B53" w14:textId="77777777" w:rsidR="008E3B78" w:rsidRPr="00F741C2" w:rsidRDefault="008E3B78" w:rsidP="008E3B78">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3A10C26F"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t xml:space="preserve"> </w:t>
      </w:r>
      <w:r w:rsidR="003F2727">
        <w:t>or</w:t>
      </w:r>
      <w:r>
        <w:t xml:space="preserve"> (Shahrir 1990)</w:t>
      </w:r>
    </w:p>
    <w:p w14:paraId="2FFFE9A7" w14:textId="77777777" w:rsidR="008E3B78" w:rsidRPr="00F741C2" w:rsidRDefault="008E3B78" w:rsidP="008E3B78">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07B37088" w14:textId="77777777" w:rsidR="001E3E3D" w:rsidRPr="00651F99" w:rsidRDefault="001E3E3D" w:rsidP="00742504">
      <w:pPr>
        <w:pStyle w:val="09cLevel03"/>
      </w:pPr>
      <w:bookmarkStart w:id="112" w:name="_Toc68453061"/>
      <w:r w:rsidRPr="00651F99">
        <w:t>Works that are Known by their Titles</w:t>
      </w:r>
      <w:bookmarkEnd w:id="111"/>
      <w:bookmarkEnd w:id="112"/>
    </w:p>
    <w:bookmarkStart w:id="113" w:name="_Toc428346095"/>
    <w:bookmarkStart w:id="114" w:name="_Toc429491844"/>
    <w:bookmarkStart w:id="115" w:name="_Toc430195077"/>
    <w:p w14:paraId="09F0C21D" w14:textId="77777777" w:rsidR="008E3B78" w:rsidRDefault="008E3B78" w:rsidP="008E3B78">
      <w:pPr>
        <w:pStyle w:val="24bReference-Text"/>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14:paraId="7453888E" w14:textId="77777777" w:rsidR="008E3B78" w:rsidRPr="007454B1" w:rsidRDefault="008E3B78" w:rsidP="008E3B78">
      <w:pPr>
        <w:pStyle w:val="24bReference-Text"/>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14:paraId="43AAAE5D" w14:textId="77777777" w:rsidR="008E3B78" w:rsidRPr="007454B1" w:rsidRDefault="008E3B78" w:rsidP="008E3B78">
      <w:pPr>
        <w:pStyle w:val="24bReference-Text"/>
        <w:rPr>
          <w:rFonts w:eastAsiaTheme="minorEastAsia"/>
          <w:lang w:eastAsia="ko-KR"/>
        </w:rPr>
      </w:pPr>
      <w:r w:rsidRPr="00AB5A2B">
        <w:rPr>
          <w:i/>
          <w:iCs/>
        </w:rPr>
        <w:t>Cumulative Bibliography of Asian Studies, 1941–1945</w:t>
      </w:r>
      <w:r w:rsidRPr="007454B1">
        <w:t xml:space="preserve">: Subject Bibliography.  1972. </w:t>
      </w:r>
      <w:r w:rsidR="00D94C1B">
        <w:t>Vol</w:t>
      </w:r>
      <w:r w:rsidRPr="007454B1">
        <w:t>.</w:t>
      </w:r>
      <w:r w:rsidR="00D94C1B">
        <w:t xml:space="preserve"> </w:t>
      </w:r>
      <w:r w:rsidRPr="007454B1">
        <w:t>4. Boston: G.K. Hall.</w:t>
      </w:r>
    </w:p>
    <w:p w14:paraId="05F00C84" w14:textId="77777777" w:rsidR="008E3B78" w:rsidRPr="007454B1" w:rsidRDefault="008E3B78" w:rsidP="008E3B78">
      <w:pPr>
        <w:pStyle w:val="24bReference-Text"/>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14:paraId="651CD88D" w14:textId="77777777" w:rsidR="008E3B78" w:rsidRPr="007454B1" w:rsidRDefault="008E3B78" w:rsidP="008E3B78">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1EAC86B2" w14:textId="77777777" w:rsidR="008E3B78" w:rsidRPr="007454B1" w:rsidRDefault="008E3B78" w:rsidP="008E3B78">
      <w:pPr>
        <w:pStyle w:val="24bReference-Text"/>
      </w:pPr>
      <w:r w:rsidRPr="007454B1">
        <w:rPr>
          <w:i/>
        </w:rPr>
        <w:t>Kamus Dewan</w:t>
      </w:r>
      <w:r w:rsidRPr="007454B1">
        <w:t>.  1991.  Kuala Lumpur: Dewan Bahasa dan Pustaka.</w:t>
      </w:r>
    </w:p>
    <w:p w14:paraId="5BB81C99" w14:textId="77777777" w:rsidR="008E3B78" w:rsidRPr="007454B1" w:rsidRDefault="008E3B78" w:rsidP="008E3B78">
      <w:pPr>
        <w:pStyle w:val="24bReference-Text"/>
      </w:pPr>
      <w:r w:rsidRPr="008E3B78">
        <w:rPr>
          <w:i/>
          <w:iCs/>
        </w:rPr>
        <w:t>Oxford Regional Economic Atlas: The Middle East and North Africa</w:t>
      </w:r>
      <w:r w:rsidRPr="007454B1">
        <w:t>. 1960.  London: Oxford University Press.</w:t>
      </w:r>
    </w:p>
    <w:p w14:paraId="412E13CA" w14:textId="77777777" w:rsidR="001E3E3D" w:rsidRPr="00651F99" w:rsidRDefault="001E3E3D" w:rsidP="00742504">
      <w:pPr>
        <w:pStyle w:val="09cLevel03"/>
      </w:pPr>
      <w:bookmarkStart w:id="116" w:name="_Toc68453062"/>
      <w:r w:rsidRPr="00651F99">
        <w:lastRenderedPageBreak/>
        <w:t>References to the al-Hadith according to the Compiler of the Al-Hadith</w:t>
      </w:r>
      <w:bookmarkEnd w:id="113"/>
      <w:bookmarkEnd w:id="114"/>
      <w:bookmarkEnd w:id="115"/>
      <w:bookmarkEnd w:id="116"/>
    </w:p>
    <w:bookmarkStart w:id="117" w:name="_Toc428346096"/>
    <w:bookmarkStart w:id="118" w:name="_Toc429491845"/>
    <w:bookmarkStart w:id="119" w:name="_Toc430195078"/>
    <w:p w14:paraId="1FBA100A" w14:textId="77777777" w:rsidR="00D94C1B" w:rsidRDefault="00D94C1B" w:rsidP="00D94C1B">
      <w:pPr>
        <w:pStyle w:val="24bReference-Text"/>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14:paraId="40061970" w14:textId="77777777" w:rsidR="00D94C1B" w:rsidRPr="00F741C2" w:rsidRDefault="00D94C1B" w:rsidP="00D94C1B">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450AB44E" w14:textId="77777777" w:rsidR="001E3E3D" w:rsidRPr="00651F99" w:rsidRDefault="001E3E3D" w:rsidP="00742504">
      <w:pPr>
        <w:pStyle w:val="09bLevel02"/>
      </w:pPr>
      <w:bookmarkStart w:id="120" w:name="_Toc68453063"/>
      <w:r w:rsidRPr="00651F99">
        <w:t>Compilations [comp. = compiler]</w:t>
      </w:r>
      <w:bookmarkEnd w:id="117"/>
      <w:bookmarkEnd w:id="118"/>
      <w:bookmarkEnd w:id="119"/>
      <w:bookmarkEnd w:id="120"/>
    </w:p>
    <w:p w14:paraId="46B3ED47" w14:textId="77777777" w:rsidR="00D94C1B" w:rsidRPr="007454B1" w:rsidRDefault="00D94C1B" w:rsidP="00D94C1B">
      <w:pPr>
        <w:pStyle w:val="24bReference-Text"/>
      </w:pPr>
      <w:bookmarkStart w:id="121" w:name="_Toc428346097"/>
      <w:bookmarkStart w:id="122" w:name="_Toc429491846"/>
      <w:bookmarkStart w:id="123" w:name="_Toc430195079"/>
      <w:r>
        <w:t>(Farid 1982)</w:t>
      </w:r>
    </w:p>
    <w:p w14:paraId="7FA28791" w14:textId="77777777" w:rsidR="00D94C1B" w:rsidRPr="007454B1" w:rsidRDefault="00D94C1B" w:rsidP="00D94C1B">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r w:rsidRPr="007454B1">
        <w:t xml:space="preserve">Bangi: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1937D085" w14:textId="77777777" w:rsidR="00D94C1B" w:rsidRPr="007454B1" w:rsidRDefault="00D94C1B" w:rsidP="00D94C1B">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Baharuddin </w:t>
      </w:r>
      <w:r w:rsidRPr="007454B1">
        <w:rPr>
          <w:i/>
          <w:lang w:val="de-DE"/>
        </w:rPr>
        <w:t>Zainal</w:t>
      </w:r>
      <w:r w:rsidRPr="007454B1">
        <w:rPr>
          <w:lang w:val="de-DE"/>
        </w:rPr>
        <w:t>. Kuala Lumpur: Dewan Bahasa dan Pustaka.</w:t>
      </w:r>
    </w:p>
    <w:p w14:paraId="0D474820" w14:textId="77777777" w:rsidR="00D94C1B" w:rsidRDefault="00D94C1B" w:rsidP="00D94C1B">
      <w:pPr>
        <w:pStyle w:val="24bReference-Text"/>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t xml:space="preserve"> </w:t>
      </w:r>
      <w:r w:rsidR="003F2727">
        <w:t>or</w:t>
      </w:r>
      <w:r>
        <w:t xml:space="preserve"> (Muhamad Hassan 1968)</w:t>
      </w:r>
    </w:p>
    <w:p w14:paraId="02A6A3E2" w14:textId="77777777" w:rsidR="00D94C1B" w:rsidRPr="00F741C2" w:rsidRDefault="00D94C1B" w:rsidP="00D94C1B">
      <w:pPr>
        <w:pStyle w:val="24bReference-Text"/>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4DE9C7AD" w14:textId="77777777" w:rsidR="001E3E3D" w:rsidRPr="00651F99" w:rsidRDefault="001055EB" w:rsidP="00742504">
      <w:pPr>
        <w:pStyle w:val="09cLevel03"/>
      </w:pPr>
      <w:bookmarkStart w:id="124" w:name="_Toc68453064"/>
      <w:r w:rsidRPr="00651F99">
        <w:t>Edited w</w:t>
      </w:r>
      <w:r w:rsidR="001E3E3D" w:rsidRPr="00651F99">
        <w:t>orks [ed. = editor]</w:t>
      </w:r>
      <w:bookmarkEnd w:id="121"/>
      <w:bookmarkEnd w:id="122"/>
      <w:bookmarkEnd w:id="123"/>
      <w:bookmarkEnd w:id="124"/>
    </w:p>
    <w:bookmarkStart w:id="125" w:name="_Toc428346098"/>
    <w:bookmarkStart w:id="126" w:name="_Toc429491847"/>
    <w:bookmarkStart w:id="127" w:name="_Toc430195080"/>
    <w:p w14:paraId="1C9E28FF" w14:textId="77777777" w:rsidR="00D94C1B" w:rsidRPr="007454B1" w:rsidRDefault="00D94C1B" w:rsidP="00D94C1B">
      <w:pPr>
        <w:pStyle w:val="24bReference-Text"/>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t xml:space="preserve"> </w:t>
      </w:r>
      <w:r w:rsidR="003F2727">
        <w:rPr>
          <w:lang w:eastAsia="ko-KR"/>
        </w:rPr>
        <w:t>or</w:t>
      </w:r>
      <w:r>
        <w:rPr>
          <w:lang w:eastAsia="ko-KR"/>
        </w:rPr>
        <w:t xml:space="preserve"> (Jamaluddin 2000)</w:t>
      </w:r>
    </w:p>
    <w:p w14:paraId="7A976D64" w14:textId="77777777" w:rsidR="00D94C1B" w:rsidRPr="007454B1" w:rsidRDefault="00D94C1B" w:rsidP="00D94C1B">
      <w:pPr>
        <w:pStyle w:val="24bReference-Text"/>
      </w:pPr>
      <w:r w:rsidRPr="007454B1">
        <w:t>Jamaluddin Md. Jahi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Bangi,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1E4C7C5B" w14:textId="77777777" w:rsidR="00D94C1B" w:rsidRDefault="00D94C1B" w:rsidP="00D94C1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Pr>
          <w:lang w:eastAsia="ko-KR"/>
        </w:rPr>
        <w:t xml:space="preserve"> </w:t>
      </w:r>
      <w:r w:rsidR="003F2727">
        <w:rPr>
          <w:lang w:eastAsia="ko-KR"/>
        </w:rPr>
        <w:t>or</w:t>
      </w:r>
      <w:r>
        <w:rPr>
          <w:lang w:eastAsia="ko-KR"/>
        </w:rPr>
        <w:t xml:space="preserve"> (Jamaluddin et al. 2001)</w:t>
      </w:r>
    </w:p>
    <w:p w14:paraId="774B7F9A" w14:textId="77777777" w:rsidR="00D94C1B" w:rsidRPr="00F741C2" w:rsidRDefault="00D94C1B" w:rsidP="00D94C1B">
      <w:pPr>
        <w:pStyle w:val="24bReference-Text"/>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266B4144" w14:textId="77777777" w:rsidR="001E3E3D" w:rsidRPr="00651F99" w:rsidRDefault="001055EB" w:rsidP="00742504">
      <w:pPr>
        <w:pStyle w:val="09cLevel03"/>
      </w:pPr>
      <w:bookmarkStart w:id="128" w:name="_Toc68453065"/>
      <w:r w:rsidRPr="00651F99">
        <w:t>Coordinated w</w:t>
      </w:r>
      <w:r w:rsidR="001E3E3D" w:rsidRPr="00651F99">
        <w:t>orks [coord. = Coordinator]</w:t>
      </w:r>
      <w:bookmarkEnd w:id="125"/>
      <w:bookmarkEnd w:id="126"/>
      <w:bookmarkEnd w:id="127"/>
      <w:bookmarkEnd w:id="128"/>
    </w:p>
    <w:p w14:paraId="7BB38D2A" w14:textId="77777777" w:rsidR="002244EB" w:rsidRPr="007454B1" w:rsidRDefault="002244EB" w:rsidP="002244EB">
      <w:pPr>
        <w:pStyle w:val="24bReference-Text"/>
      </w:pPr>
      <w:bookmarkStart w:id="129" w:name="_Toc428346099"/>
      <w:bookmarkStart w:id="130" w:name="_Toc429491848"/>
      <w:bookmarkStart w:id="131" w:name="_Toc430195081"/>
      <w:r w:rsidRPr="007454B1">
        <w:t>Othman Ismail (</w:t>
      </w:r>
      <w:r>
        <w:t>coord</w:t>
      </w:r>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323B7EB1" w14:textId="77777777" w:rsidR="002244EB" w:rsidRPr="007454B1" w:rsidRDefault="002244EB" w:rsidP="002244EB">
      <w:pPr>
        <w:pStyle w:val="24bReference-Text"/>
        <w:rPr>
          <w:i/>
        </w:rPr>
      </w:pPr>
      <w:r w:rsidRPr="007454B1">
        <w:t xml:space="preserve">Sharifah </w:t>
      </w:r>
      <w:proofErr w:type="spellStart"/>
      <w:r w:rsidRPr="007454B1">
        <w:t>Barlian</w:t>
      </w:r>
      <w:proofErr w:type="spellEnd"/>
      <w:r w:rsidRPr="007454B1">
        <w:t xml:space="preserve"> Aidid (</w:t>
      </w:r>
      <w:r>
        <w:t>coord</w:t>
      </w:r>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xml:space="preserve">: </w:t>
      </w:r>
      <w:proofErr w:type="spellStart"/>
      <w:r w:rsidRPr="007454B1">
        <w:rPr>
          <w:i/>
        </w:rPr>
        <w:t>Epidemik</w:t>
      </w:r>
      <w:proofErr w:type="spellEnd"/>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2F781EA6" w14:textId="77777777" w:rsidR="002244EB" w:rsidRPr="007454B1" w:rsidRDefault="002244EB" w:rsidP="002244EB">
      <w:pPr>
        <w:pStyle w:val="24bReference-Text"/>
      </w:pPr>
      <w:r w:rsidRPr="007454B1">
        <w:t>Sulaiman Masri &amp; Zainal Abidin Bakar (</w:t>
      </w:r>
      <w:r>
        <w:t>coords</w:t>
      </w:r>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Istilah Sains</w:t>
      </w:r>
      <w:r w:rsidRPr="007454B1">
        <w:t>. Kuala Lumpur: Dewan Bahasa dan Pustaka.</w:t>
      </w:r>
    </w:p>
    <w:p w14:paraId="2E3C91AF" w14:textId="77777777" w:rsidR="001E3E3D" w:rsidRPr="00651F99" w:rsidRDefault="001E3E3D" w:rsidP="00742504">
      <w:pPr>
        <w:pStyle w:val="09cLevel03"/>
      </w:pPr>
      <w:bookmarkStart w:id="132" w:name="_Toc68453066"/>
      <w:r w:rsidRPr="00651F99">
        <w:lastRenderedPageBreak/>
        <w:t>Works in a series of Volumes [Vol. = volume]</w:t>
      </w:r>
      <w:bookmarkEnd w:id="129"/>
      <w:bookmarkEnd w:id="130"/>
      <w:bookmarkEnd w:id="131"/>
      <w:bookmarkEnd w:id="132"/>
    </w:p>
    <w:bookmarkStart w:id="133" w:name="_Toc428346100"/>
    <w:bookmarkStart w:id="134" w:name="_Toc429491849"/>
    <w:bookmarkStart w:id="135" w:name="_Toc430195082"/>
    <w:p w14:paraId="64ADB612"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14:paraId="772EC606" w14:textId="77777777" w:rsidR="002244EB" w:rsidRPr="006512D9" w:rsidRDefault="002244EB" w:rsidP="002244EB">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586FCD30"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14:paraId="541F91C3" w14:textId="77777777" w:rsidR="002244EB" w:rsidRPr="006512D9" w:rsidRDefault="002244EB" w:rsidP="002244EB">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5A27D22F" w14:textId="77777777" w:rsidR="001E3E3D" w:rsidRPr="00651F99" w:rsidRDefault="001E3E3D" w:rsidP="00742504">
      <w:pPr>
        <w:pStyle w:val="09cLevel03"/>
      </w:pPr>
      <w:bookmarkStart w:id="136" w:name="_Toc68453067"/>
      <w:r w:rsidRPr="00651F99">
        <w:t>Translations [Trans. = translation]</w:t>
      </w:r>
      <w:bookmarkEnd w:id="133"/>
      <w:bookmarkEnd w:id="134"/>
      <w:bookmarkEnd w:id="135"/>
      <w:bookmarkEnd w:id="136"/>
    </w:p>
    <w:bookmarkStart w:id="137" w:name="_Toc430195083"/>
    <w:p w14:paraId="44B747F0"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14:paraId="464FAD7C" w14:textId="77777777" w:rsidR="002244EB" w:rsidRPr="006512D9" w:rsidRDefault="002244EB" w:rsidP="002244EB">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Baru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79BF4C14"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14:paraId="3AD699E5" w14:textId="77777777" w:rsidR="002244EB" w:rsidRPr="006512D9" w:rsidRDefault="002244EB" w:rsidP="002244EB">
      <w:pPr>
        <w:pStyle w:val="24bReference-Text"/>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55DABF21" w14:textId="77777777" w:rsidR="001E3E3D" w:rsidRPr="00651F99" w:rsidRDefault="001E3E3D" w:rsidP="00742504">
      <w:pPr>
        <w:pStyle w:val="09cLevel03"/>
      </w:pPr>
      <w:bookmarkStart w:id="138" w:name="_Toc68453068"/>
      <w:r w:rsidRPr="00651F99">
        <w:t>Pen names</w:t>
      </w:r>
      <w:bookmarkEnd w:id="137"/>
      <w:bookmarkEnd w:id="138"/>
    </w:p>
    <w:bookmarkStart w:id="139" w:name="_Toc428346102"/>
    <w:bookmarkStart w:id="140" w:name="_Toc429491851"/>
    <w:bookmarkStart w:id="141" w:name="_Toc430195084"/>
    <w:p w14:paraId="43E34621"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01064479" w14:textId="77777777" w:rsidR="002244EB" w:rsidRPr="00F741C2" w:rsidRDefault="002244EB" w:rsidP="002244EB">
      <w:pPr>
        <w:pStyle w:val="24bReference-Text"/>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687D7952"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14:paraId="30A434CE" w14:textId="77777777" w:rsidR="002244EB" w:rsidRPr="00F741C2" w:rsidRDefault="002244EB" w:rsidP="002244EB">
      <w:pPr>
        <w:pStyle w:val="24bReference-Text"/>
      </w:pPr>
      <w:r w:rsidRPr="00F741C2">
        <w:rPr>
          <w:lang w:val="en-MY"/>
        </w:rPr>
        <w:t xml:space="preserve">Keris Mas. 1979. </w:t>
      </w:r>
      <w:r w:rsidRPr="00F741C2">
        <w:rPr>
          <w:rFonts w:ascii="Times" w:hAnsi="Times"/>
          <w:i/>
          <w:iCs/>
          <w:lang w:val="en-MY"/>
        </w:rPr>
        <w:t xml:space="preserve">Tiga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268A8500" w14:textId="77777777" w:rsidR="001E3E3D" w:rsidRPr="00651F99" w:rsidRDefault="001E3E3D" w:rsidP="00742504">
      <w:pPr>
        <w:pStyle w:val="09cLevel03"/>
      </w:pPr>
      <w:bookmarkStart w:id="142" w:name="_Toc68453069"/>
      <w:r w:rsidRPr="00651F99">
        <w:t>Monogra</w:t>
      </w:r>
      <w:bookmarkEnd w:id="139"/>
      <w:bookmarkEnd w:id="140"/>
      <w:r w:rsidRPr="00651F99">
        <w:t>phs</w:t>
      </w:r>
      <w:bookmarkEnd w:id="141"/>
      <w:bookmarkEnd w:id="142"/>
    </w:p>
    <w:bookmarkStart w:id="143" w:name="_Toc428346103"/>
    <w:bookmarkStart w:id="144" w:name="_Toc429491852"/>
    <w:bookmarkStart w:id="145" w:name="_Toc430195085"/>
    <w:p w14:paraId="2B1D1363"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14:paraId="157D9442" w14:textId="77777777" w:rsidR="002244EB" w:rsidRPr="00203071" w:rsidRDefault="002244EB" w:rsidP="002244EB">
      <w:pPr>
        <w:pStyle w:val="24bReference-Text"/>
        <w:rPr>
          <w:lang w:val="en-MY"/>
        </w:rPr>
      </w:pPr>
      <w:r w:rsidRPr="00203071">
        <w:rPr>
          <w:lang w:val="en-MY"/>
        </w:rPr>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0DAD72E9"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14:paraId="521DFA55" w14:textId="77777777" w:rsidR="002244EB" w:rsidRPr="00561327" w:rsidRDefault="002244EB" w:rsidP="002244EB">
      <w:pPr>
        <w:pStyle w:val="24bReference-Text"/>
        <w:rPr>
          <w:lang w:val="en-MY"/>
        </w:rPr>
      </w:pPr>
      <w:r w:rsidRPr="00561327">
        <w:rPr>
          <w:lang w:val="en-MY"/>
        </w:rPr>
        <w:lastRenderedPageBreak/>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631976BA" w14:textId="77777777" w:rsidR="001E3E3D" w:rsidRPr="00651F99" w:rsidRDefault="001E3E3D" w:rsidP="00742504">
      <w:pPr>
        <w:pStyle w:val="09cLevel03"/>
      </w:pPr>
      <w:bookmarkStart w:id="146" w:name="_Toc68453070"/>
      <w:r w:rsidRPr="00651F99">
        <w:t>Chapter in a Book [In]</w:t>
      </w:r>
      <w:bookmarkEnd w:id="143"/>
      <w:bookmarkEnd w:id="144"/>
      <w:bookmarkEnd w:id="145"/>
      <w:bookmarkEnd w:id="146"/>
    </w:p>
    <w:bookmarkStart w:id="147" w:name="_Toc428346104"/>
    <w:bookmarkStart w:id="148" w:name="_Toc429491853"/>
    <w:bookmarkStart w:id="149" w:name="_Toc430195086"/>
    <w:p w14:paraId="62ECB454"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t xml:space="preserve"> </w:t>
      </w:r>
      <w:r w:rsidR="003F2727">
        <w:t>or</w:t>
      </w:r>
      <w:r>
        <w:t xml:space="preserve"> (Abdul Latiff 2000)</w:t>
      </w:r>
    </w:p>
    <w:p w14:paraId="2DCEF6E6" w14:textId="77777777" w:rsidR="002244EB" w:rsidRPr="00E50087" w:rsidRDefault="002244EB" w:rsidP="002244EB">
      <w:pPr>
        <w:pStyle w:val="24bReference-Text"/>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Jahi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77E29D1C"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14:paraId="4BB226EB" w14:textId="77777777" w:rsidR="002244EB" w:rsidRPr="00E50087" w:rsidRDefault="002244EB" w:rsidP="002244EB">
      <w:pPr>
        <w:pStyle w:val="24bReference-Text"/>
        <w:rPr>
          <w:lang w:val="en-MY"/>
        </w:rPr>
      </w:pPr>
      <w:r w:rsidRPr="00E50087">
        <w:rPr>
          <w:lang w:val="en-MY"/>
        </w:rPr>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0C8BE702"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Shamsuddin Suhor 2004)</w:t>
      </w:r>
      <w:r w:rsidRPr="007454B1">
        <w:fldChar w:fldCharType="end"/>
      </w:r>
      <w:r>
        <w:t xml:space="preserve"> </w:t>
      </w:r>
      <w:r w:rsidR="003F2727">
        <w:t>or</w:t>
      </w:r>
      <w:r>
        <w:t xml:space="preserve"> (Shamsuddin 2004)</w:t>
      </w:r>
    </w:p>
    <w:p w14:paraId="6E29DED6" w14:textId="77777777" w:rsidR="002244EB" w:rsidRPr="00E50087" w:rsidRDefault="002244EB" w:rsidP="002244EB">
      <w:pPr>
        <w:pStyle w:val="24bReference-Text"/>
        <w:rPr>
          <w:lang w:val="en-MY"/>
        </w:rPr>
      </w:pPr>
      <w:r w:rsidRPr="00E50087">
        <w:rPr>
          <w:lang w:val="en-MY"/>
        </w:rPr>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sidR="00E0757F">
        <w:rPr>
          <w:lang w:val="en-MY"/>
        </w:rPr>
        <w:t>In</w:t>
      </w:r>
      <w:r w:rsidRPr="00E50087">
        <w:rPr>
          <w:lang w:val="en-MY"/>
        </w:rPr>
        <w:t xml:space="preserve"> Jamaluddin Md. Jahi, Mohd Jailani Mohd Nor, Kadir Arifin &amp; Azahan Awang (</w:t>
      </w:r>
      <w:r w:rsidR="00E0757F">
        <w:rPr>
          <w:lang w:val="en-MY"/>
        </w:rPr>
        <w:t>eds</w:t>
      </w:r>
      <w:r w:rsidRPr="00E50087">
        <w:rPr>
          <w:lang w:val="en-MY"/>
        </w:rPr>
        <w:t xml:space="preserve">.). </w:t>
      </w:r>
      <w:r w:rsidRPr="00E50087">
        <w:rPr>
          <w:rFonts w:ascii="Times" w:hAnsi="Times"/>
          <w:i/>
          <w:iCs/>
          <w:lang w:val="en-MY"/>
        </w:rPr>
        <w:t xml:space="preserve">Alam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sidR="00E0757F">
        <w:rPr>
          <w:lang w:val="en-MY"/>
        </w:rPr>
        <w:t>pp</w:t>
      </w:r>
      <w:r w:rsidRPr="00E50087">
        <w:rPr>
          <w:lang w:val="en-MY"/>
        </w:rPr>
        <w:t>. 196</w:t>
      </w:r>
      <w:r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5756B0E6"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Pr>
          <w:lang w:eastAsia="ko-KR"/>
        </w:rPr>
        <w:t xml:space="preserve"> </w:t>
      </w:r>
      <w:r w:rsidR="003F2727">
        <w:rPr>
          <w:lang w:eastAsia="ko-KR"/>
        </w:rPr>
        <w:t>or</w:t>
      </w:r>
      <w:r>
        <w:rPr>
          <w:lang w:eastAsia="ko-KR"/>
        </w:rPr>
        <w:t xml:space="preserve"> (Zainal Abidin 1964)</w:t>
      </w:r>
    </w:p>
    <w:p w14:paraId="33CD5CD2" w14:textId="77777777" w:rsidR="002244EB" w:rsidRPr="00E50087" w:rsidRDefault="002244EB" w:rsidP="002244EB">
      <w:pPr>
        <w:pStyle w:val="24bReference-Text"/>
        <w:rPr>
          <w:lang w:val="en-MY"/>
        </w:rPr>
      </w:pPr>
      <w:r w:rsidRPr="00E50087">
        <w:rPr>
          <w:lang w:val="en-MY"/>
        </w:rPr>
        <w:t xml:space="preserve">Zainal Abidin Abdul Wahid. 1964. Malaysia, South-East Asia and world politics. </w:t>
      </w:r>
      <w:r w:rsidR="00E0757F">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sidR="00E0757F">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sidR="006E0677">
        <w:rPr>
          <w:lang w:val="en-MY"/>
        </w:rPr>
        <w:t>pp</w:t>
      </w:r>
      <w:r w:rsidRPr="00E50087">
        <w:rPr>
          <w:lang w:val="en-MY"/>
        </w:rPr>
        <w:t xml:space="preserve">. </w:t>
      </w:r>
      <w:r w:rsidR="006E0677">
        <w:rPr>
          <w:lang w:val="en-MY"/>
        </w:rPr>
        <w:t>365</w:t>
      </w:r>
      <w:r w:rsidRPr="007454B1">
        <w:t>–</w:t>
      </w:r>
      <w:r w:rsidRPr="00E50087">
        <w:rPr>
          <w:lang w:val="en-MY"/>
        </w:rPr>
        <w:t xml:space="preserve">374. New York: Frederick A. Praeger. </w:t>
      </w:r>
    </w:p>
    <w:p w14:paraId="686EA207" w14:textId="77777777" w:rsidR="001E3E3D" w:rsidRPr="00651F99" w:rsidRDefault="001E3E3D" w:rsidP="00742504">
      <w:pPr>
        <w:pStyle w:val="09cLevel03"/>
      </w:pPr>
      <w:bookmarkStart w:id="150" w:name="_Toc68453071"/>
      <w:r w:rsidRPr="00651F99">
        <w:t>Works without a Date of Publication (n.d.) / Place of Publication (</w:t>
      </w:r>
      <w:proofErr w:type="spellStart"/>
      <w:r w:rsidRPr="00651F99">
        <w:t>s.l.</w:t>
      </w:r>
      <w:proofErr w:type="spellEnd"/>
      <w:r w:rsidRPr="00651F99">
        <w:t>) / Publisher (</w:t>
      </w:r>
      <w:proofErr w:type="spellStart"/>
      <w:r w:rsidRPr="00651F99">
        <w:t>s.n</w:t>
      </w:r>
      <w:proofErr w:type="spellEnd"/>
      <w:r w:rsidRPr="00651F99">
        <w:t>.)</w:t>
      </w:r>
      <w:bookmarkEnd w:id="147"/>
      <w:bookmarkEnd w:id="148"/>
      <w:bookmarkEnd w:id="149"/>
      <w:bookmarkEnd w:id="150"/>
      <w:r w:rsidRPr="00651F99">
        <w:t xml:space="preserve"> </w:t>
      </w:r>
    </w:p>
    <w:p w14:paraId="774ADA27" w14:textId="77777777" w:rsidR="006E0677" w:rsidRPr="007454B1" w:rsidRDefault="006E0677" w:rsidP="006E0677">
      <w:pPr>
        <w:pStyle w:val="24bReference-Text"/>
        <w:rPr>
          <w:lang w:val="it-IT"/>
        </w:rPr>
      </w:pPr>
      <w:bookmarkStart w:id="151" w:name="_Toc430195087"/>
      <w:r w:rsidRPr="007454B1">
        <w:t xml:space="preserve">al-Fakhiri,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 xml:space="preserve">al-Akhbar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0DA014CA" w14:textId="77777777" w:rsidR="006E0677" w:rsidRPr="007454B1" w:rsidRDefault="006E0677" w:rsidP="006E0677">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514A3E5B" w14:textId="77777777" w:rsidR="006E0677" w:rsidRPr="007454B1" w:rsidRDefault="006E0677" w:rsidP="006E0677">
      <w:pPr>
        <w:pStyle w:val="24bReference-Text"/>
        <w:rPr>
          <w:b/>
        </w:rPr>
      </w:pPr>
      <w:r w:rsidRPr="007454B1">
        <w:t>al-Syafi</w:t>
      </w:r>
      <w:r w:rsidRPr="007454B1">
        <w:rPr>
          <w:i/>
          <w:iCs/>
          <w:vertAlign w:val="superscript"/>
        </w:rPr>
        <w:t>c</w:t>
      </w:r>
      <w:r w:rsidRPr="007454B1">
        <w:t xml:space="preserve">i,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28471302" w14:textId="77777777" w:rsidR="006E0677" w:rsidRPr="007454B1" w:rsidRDefault="006E0677" w:rsidP="006E0677">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49B1076C" w14:textId="77777777" w:rsidR="001E3E3D" w:rsidRPr="00651F99" w:rsidRDefault="001E3E3D" w:rsidP="00742504">
      <w:pPr>
        <w:pStyle w:val="09bLevel02"/>
      </w:pPr>
      <w:bookmarkStart w:id="152" w:name="_Toc68453072"/>
      <w:r w:rsidRPr="00651F99">
        <w:lastRenderedPageBreak/>
        <w:t>Public Documents</w:t>
      </w:r>
      <w:bookmarkEnd w:id="151"/>
      <w:bookmarkEnd w:id="152"/>
    </w:p>
    <w:p w14:paraId="27768FF4" w14:textId="77777777" w:rsidR="001E3E3D" w:rsidRPr="00651F99" w:rsidRDefault="001E3E3D" w:rsidP="00742504">
      <w:pPr>
        <w:pStyle w:val="09cLevel03"/>
      </w:pPr>
      <w:bookmarkStart w:id="153" w:name="_Toc429491855"/>
      <w:bookmarkStart w:id="154" w:name="_Toc68453073"/>
      <w:r w:rsidRPr="00651F99">
        <w:t xml:space="preserve">Published </w:t>
      </w:r>
      <w:r w:rsidR="001055EB" w:rsidRPr="00651F99">
        <w:t>public documents</w:t>
      </w:r>
      <w:bookmarkEnd w:id="153"/>
      <w:bookmarkEnd w:id="154"/>
    </w:p>
    <w:p w14:paraId="0A7D55B1" w14:textId="77777777" w:rsidR="001E3E3D" w:rsidRPr="00651F99" w:rsidRDefault="001055EB" w:rsidP="00742504">
      <w:pPr>
        <w:pStyle w:val="09dLevel04"/>
      </w:pPr>
      <w:r w:rsidRPr="00651F99">
        <w:t>Parliament and State a</w:t>
      </w:r>
      <w:r w:rsidR="001E3E3D" w:rsidRPr="00651F99">
        <w:t>ssembly</w:t>
      </w:r>
    </w:p>
    <w:p w14:paraId="054D16CF" w14:textId="77777777" w:rsidR="001E3E3D" w:rsidRPr="00651F99" w:rsidRDefault="001E3E3D" w:rsidP="00742504">
      <w:pPr>
        <w:pStyle w:val="09eLevel05"/>
      </w:pPr>
      <w:r w:rsidRPr="00651F99">
        <w:t xml:space="preserve">Acts of Parliament </w:t>
      </w:r>
    </w:p>
    <w:p w14:paraId="7970BCD1"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14:paraId="750891E9" w14:textId="77777777" w:rsidR="006E0677" w:rsidRPr="00357D67" w:rsidRDefault="006E0677" w:rsidP="006E0677">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64D29EBD"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14:paraId="7F20A5AD" w14:textId="77777777" w:rsidR="006E0677" w:rsidRPr="00357D67" w:rsidRDefault="006E0677" w:rsidP="006E0677">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2280E911" w14:textId="77777777" w:rsidR="001E3E3D" w:rsidRPr="00651F99" w:rsidRDefault="001E3E3D" w:rsidP="00742504">
      <w:pPr>
        <w:pStyle w:val="09eLevel05"/>
      </w:pPr>
      <w:r w:rsidRPr="00651F99">
        <w:t>Enactments of State Assemblies</w:t>
      </w:r>
    </w:p>
    <w:p w14:paraId="4679F789"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14:paraId="501A0BC0" w14:textId="77777777" w:rsidR="006E0677" w:rsidRPr="00357D67" w:rsidRDefault="006E0677" w:rsidP="006E0677">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w:t>
      </w:r>
      <w:proofErr w:type="spellStart"/>
      <w:r w:rsidRPr="006E0677">
        <w:rPr>
          <w:i/>
          <w:iCs/>
          <w:lang w:val="en-MY"/>
        </w:rPr>
        <w:t>Pindaan</w:t>
      </w:r>
      <w:proofErr w:type="spellEnd"/>
      <w:r w:rsidRPr="006E0677">
        <w:rPr>
          <w:i/>
          <w:iCs/>
          <w:lang w:val="en-MY"/>
        </w:rPr>
        <w:t xml:space="preserve"> 1987).</w:t>
      </w:r>
      <w:r w:rsidRPr="00357D67">
        <w:rPr>
          <w:lang w:val="en-MY"/>
        </w:rPr>
        <w:t xml:space="preserve"> </w:t>
      </w:r>
    </w:p>
    <w:p w14:paraId="12419B72" w14:textId="77777777" w:rsidR="001E3E3D" w:rsidRPr="00651F99" w:rsidRDefault="001E3E3D" w:rsidP="00742504">
      <w:pPr>
        <w:pStyle w:val="09eLevel05"/>
      </w:pPr>
      <w:r w:rsidRPr="00651F99">
        <w:t>Parliamentary Debates (Statements or Hansard)</w:t>
      </w:r>
    </w:p>
    <w:p w14:paraId="79F51DF5"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14:paraId="4B8B2D06" w14:textId="77777777" w:rsidR="006E0677" w:rsidRPr="00357D67" w:rsidRDefault="006E0677" w:rsidP="006E0677">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354B241C" w14:textId="77777777" w:rsidR="001E3E3D" w:rsidRPr="00651F99" w:rsidRDefault="001E3E3D" w:rsidP="00742504">
      <w:pPr>
        <w:pStyle w:val="09eLevel05"/>
      </w:pPr>
      <w:r w:rsidRPr="00651F99">
        <w:t>Reports and Documents (Parliamentary Papers)</w:t>
      </w:r>
    </w:p>
    <w:p w14:paraId="1EB5135A"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14:paraId="23B41A9F" w14:textId="77777777" w:rsidR="006E0677" w:rsidRPr="00357D67" w:rsidRDefault="006E0677" w:rsidP="006E0677">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4F6DFEB5"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14:paraId="49D14164" w14:textId="77777777" w:rsidR="006E0677" w:rsidRPr="007454B1" w:rsidRDefault="006E0677" w:rsidP="006E0677">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7BC678C9" w14:textId="77777777" w:rsidR="001E3E3D" w:rsidRPr="00651F99" w:rsidRDefault="001E3E3D" w:rsidP="00742504">
      <w:pPr>
        <w:pStyle w:val="09dLevel04"/>
      </w:pPr>
      <w:r w:rsidRPr="00651F99">
        <w:lastRenderedPageBreak/>
        <w:t xml:space="preserve">Government </w:t>
      </w:r>
      <w:r w:rsidRPr="006E0677">
        <w:t>publications</w:t>
      </w:r>
      <w:r w:rsidRPr="00651F99">
        <w:t xml:space="preserve"> (Federal and state gazettes)</w:t>
      </w:r>
    </w:p>
    <w:p w14:paraId="0814A099" w14:textId="77777777" w:rsidR="001E3E3D" w:rsidRPr="00651F99" w:rsidRDefault="001E3E3D" w:rsidP="00742504">
      <w:pPr>
        <w:pStyle w:val="09eLevel05"/>
      </w:pPr>
      <w:r w:rsidRPr="00651F99">
        <w:t>Federal Government Gazettes</w:t>
      </w:r>
    </w:p>
    <w:p w14:paraId="1A61BE83"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14:paraId="32D67285" w14:textId="77777777" w:rsidR="003D3DBA" w:rsidRPr="004451AE" w:rsidRDefault="003D3DBA" w:rsidP="003D3DBA">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67F4245E"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14:paraId="1C241200" w14:textId="77777777" w:rsidR="003D3DBA" w:rsidRPr="004451AE" w:rsidRDefault="003D3DBA" w:rsidP="003D3DBA">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2ED35A66"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14:paraId="7D3FD112" w14:textId="77777777" w:rsidR="003D3DBA" w:rsidRPr="004451AE" w:rsidRDefault="003D3DBA" w:rsidP="003D3DBA">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r>
        <w:t>Addendum</w:t>
      </w:r>
      <w:r w:rsidRPr="004451AE">
        <w:t xml:space="preserve"> 1). </w:t>
      </w:r>
    </w:p>
    <w:p w14:paraId="14448D76"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14:paraId="24F3AD54" w14:textId="77777777" w:rsidR="003D3DBA" w:rsidRPr="007454B1" w:rsidRDefault="003D3DBA" w:rsidP="003D3DBA">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334D319A" w14:textId="77777777" w:rsidR="001E3E3D" w:rsidRPr="00651F99" w:rsidRDefault="001E3E3D" w:rsidP="00742504">
      <w:pPr>
        <w:pStyle w:val="09eLevel05"/>
      </w:pPr>
      <w:r w:rsidRPr="00651F99">
        <w:t>State Government Gazettes</w:t>
      </w:r>
    </w:p>
    <w:p w14:paraId="3374C2BA"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14:paraId="215F34FC" w14:textId="77777777" w:rsidR="003D3DBA" w:rsidRPr="004451AE" w:rsidRDefault="003D3DBA" w:rsidP="003D3DBA">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5C807219" w14:textId="77777777" w:rsidR="001E3E3D" w:rsidRPr="00651F99" w:rsidRDefault="001E3E3D" w:rsidP="00742504">
      <w:pPr>
        <w:pStyle w:val="09eLevel05"/>
      </w:pPr>
      <w:r w:rsidRPr="00651F99">
        <w:t>Federal Government Reports</w:t>
      </w:r>
    </w:p>
    <w:p w14:paraId="46A61F0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14:paraId="6E00D8E8" w14:textId="77777777" w:rsidR="003D3DBA" w:rsidRPr="004451AE" w:rsidRDefault="003D3DBA" w:rsidP="003D3DBA">
      <w:pPr>
        <w:pStyle w:val="24bReference-Text"/>
      </w:pPr>
      <w:r w:rsidRPr="004451AE">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318E312C"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14:paraId="3701263F" w14:textId="77777777" w:rsidR="003D3DBA" w:rsidRPr="004451AE" w:rsidRDefault="003D3DBA" w:rsidP="003D3DBA">
      <w:pPr>
        <w:pStyle w:val="24bReference-Text"/>
      </w:pPr>
      <w:r w:rsidRPr="004451AE">
        <w:t xml:space="preserve">Malaysia.  2006.  </w:t>
      </w:r>
      <w:r w:rsidRPr="003D3DBA">
        <w:rPr>
          <w:i/>
          <w:iCs/>
        </w:rPr>
        <w:t>Ninth Malaysia Plan 2006-2010</w:t>
      </w:r>
      <w:r w:rsidRPr="004451AE">
        <w:t>.</w:t>
      </w:r>
    </w:p>
    <w:p w14:paraId="422520BE"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14:paraId="2565FB68" w14:textId="77777777" w:rsidR="003D3DBA" w:rsidRPr="007454B1" w:rsidRDefault="003D3DBA" w:rsidP="003D3DBA">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546A8B37" w14:textId="77777777" w:rsidR="001E3E3D" w:rsidRPr="00651F99" w:rsidRDefault="001E3E3D" w:rsidP="00742504">
      <w:pPr>
        <w:pStyle w:val="09eLevel05"/>
      </w:pPr>
      <w:r w:rsidRPr="00651F99">
        <w:t>Committee reports</w:t>
      </w:r>
    </w:p>
    <w:p w14:paraId="166B8CEF"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14:paraId="370A5908" w14:textId="77777777" w:rsidR="003D3DBA" w:rsidRPr="00F553E4" w:rsidRDefault="003D3DBA" w:rsidP="003D3DBA">
      <w:pPr>
        <w:pStyle w:val="24bReference-Text"/>
        <w:rPr>
          <w:i/>
        </w:rPr>
      </w:pPr>
      <w:proofErr w:type="spellStart"/>
      <w:r w:rsidRPr="00F553E4">
        <w:lastRenderedPageBreak/>
        <w:t>Jawatankuasa</w:t>
      </w:r>
      <w:proofErr w:type="spellEnd"/>
      <w:r w:rsidRPr="00F553E4">
        <w:t xml:space="preserve"> Tetap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23066831"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14:paraId="47D7E2F0" w14:textId="77777777" w:rsidR="003D3DBA" w:rsidRPr="007454B1" w:rsidRDefault="003D3DBA" w:rsidP="003D3DBA">
      <w:pPr>
        <w:pStyle w:val="24bReference-Text"/>
        <w:rPr>
          <w:lang w:eastAsia="ko-KR"/>
        </w:rPr>
      </w:pPr>
      <w:proofErr w:type="spellStart"/>
      <w:r w:rsidRPr="00F553E4">
        <w:t>Jawatankuasa</w:t>
      </w:r>
      <w:proofErr w:type="spellEnd"/>
      <w:r w:rsidRPr="00F553E4">
        <w:t xml:space="preserve"> Tetap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4029E170" w14:textId="77777777" w:rsidR="001E3E3D" w:rsidRPr="00651F99" w:rsidRDefault="001E3E3D" w:rsidP="00742504">
      <w:pPr>
        <w:pStyle w:val="09dLevel04"/>
      </w:pPr>
      <w:r w:rsidRPr="00651F99">
        <w:t>Unpublished public documents</w:t>
      </w:r>
    </w:p>
    <w:p w14:paraId="21BA4DC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14:paraId="03464E5E" w14:textId="77777777" w:rsidR="003D3DBA" w:rsidRPr="004451AE" w:rsidRDefault="003D3DBA" w:rsidP="003D3DBA">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3B3930C9" w14:textId="77777777" w:rsidR="003D3DBA" w:rsidRPr="007454B1" w:rsidRDefault="003D3DBA" w:rsidP="003D3DBA">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1C115130"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14:paraId="5F645176" w14:textId="77777777" w:rsidR="003D3DBA" w:rsidRPr="00482F2F" w:rsidRDefault="003D3DBA" w:rsidP="003D3DBA">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2696107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14:paraId="66022441" w14:textId="77777777" w:rsidR="003D3DBA" w:rsidRPr="004451AE" w:rsidRDefault="003D3DBA" w:rsidP="003D3DBA">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7B35C3F3" w14:textId="77777777" w:rsidR="001E3E3D" w:rsidRPr="00651F99" w:rsidRDefault="001E3E3D" w:rsidP="00742504">
      <w:pPr>
        <w:pStyle w:val="09dLevel04"/>
      </w:pPr>
      <w:r w:rsidRPr="00651F99">
        <w:t>Documents of international organizations</w:t>
      </w:r>
    </w:p>
    <w:p w14:paraId="58AB4886" w14:textId="77777777" w:rsidR="001E3E3D" w:rsidRPr="00651F99" w:rsidRDefault="001E3E3D" w:rsidP="00742504">
      <w:pPr>
        <w:pStyle w:val="09eLevel05"/>
      </w:pPr>
      <w:r w:rsidRPr="00651F99">
        <w:t>United Nations</w:t>
      </w:r>
    </w:p>
    <w:p w14:paraId="3E0A1146"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14:paraId="2345870B" w14:textId="77777777" w:rsidR="003D3DBA" w:rsidRPr="007454B1" w:rsidRDefault="003D3DBA" w:rsidP="003D3DBA">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3D5A77F4" w14:textId="77777777" w:rsidR="003D3DBA" w:rsidRPr="007454B1"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14:paraId="52B8A601" w14:textId="77777777" w:rsidR="003D3DBA" w:rsidRPr="007454B1" w:rsidRDefault="003D3DBA" w:rsidP="003D3DBA">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10C55074" w14:textId="77777777" w:rsidR="001E3E3D" w:rsidRPr="00651F99" w:rsidRDefault="001E3E3D" w:rsidP="00742504">
      <w:pPr>
        <w:pStyle w:val="09eLevel05"/>
      </w:pPr>
      <w:r w:rsidRPr="00651F99">
        <w:lastRenderedPageBreak/>
        <w:t>UNESCO</w:t>
      </w:r>
    </w:p>
    <w:p w14:paraId="7CAC2EAE"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14:paraId="7487C06B" w14:textId="77777777" w:rsidR="003D3DBA" w:rsidRPr="004451AE" w:rsidRDefault="003D3DBA" w:rsidP="003D3DBA">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16EDC8C7" w14:textId="77777777" w:rsidR="001E3E3D" w:rsidRPr="00651F99" w:rsidRDefault="001E3E3D" w:rsidP="00742504">
      <w:pPr>
        <w:pStyle w:val="09eLevel05"/>
      </w:pPr>
      <w:r w:rsidRPr="00651F99">
        <w:t>IAEA</w:t>
      </w:r>
    </w:p>
    <w:p w14:paraId="3B3C302B"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14:paraId="0F10AC1A" w14:textId="77777777" w:rsidR="003D3DBA" w:rsidRPr="00F553E4" w:rsidRDefault="003D3DBA" w:rsidP="003D3DBA">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0DA72A0E" w14:textId="77777777" w:rsidR="001E3E3D" w:rsidRPr="00651F99" w:rsidRDefault="001E3E3D" w:rsidP="00742504">
      <w:pPr>
        <w:pStyle w:val="09eLevel05"/>
      </w:pPr>
      <w:r w:rsidRPr="00651F99">
        <w:t>WHO</w:t>
      </w:r>
    </w:p>
    <w:bookmarkStart w:id="155" w:name="_Toc430195088"/>
    <w:p w14:paraId="61050EEF"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14:paraId="1A1ADB57" w14:textId="77777777" w:rsidR="003D3DBA" w:rsidRPr="004451AE" w:rsidRDefault="003D3DBA" w:rsidP="003D3DBA">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135D5D65" w14:textId="77777777" w:rsidR="001E3E3D" w:rsidRPr="00651F99" w:rsidRDefault="001E3E3D" w:rsidP="00742504">
      <w:pPr>
        <w:pStyle w:val="09bLevel02"/>
      </w:pPr>
      <w:bookmarkStart w:id="156" w:name="_Toc68453074"/>
      <w:r w:rsidRPr="00651F99">
        <w:t>Articles in Journals</w:t>
      </w:r>
      <w:bookmarkEnd w:id="155"/>
      <w:bookmarkEnd w:id="156"/>
    </w:p>
    <w:p w14:paraId="7FD4956C" w14:textId="77777777" w:rsidR="001E3E3D" w:rsidRPr="00651F99" w:rsidRDefault="001E3E3D" w:rsidP="00742504">
      <w:pPr>
        <w:pStyle w:val="09cLevel03"/>
      </w:pPr>
      <w:bookmarkStart w:id="157" w:name="_Toc430195089"/>
      <w:bookmarkStart w:id="158" w:name="_Toc68453075"/>
      <w:r w:rsidRPr="00651F99">
        <w:t xml:space="preserve">Single </w:t>
      </w:r>
      <w:r w:rsidR="001055EB" w:rsidRPr="00651F99">
        <w:t>a</w:t>
      </w:r>
      <w:r w:rsidRPr="00651F99">
        <w:t>uthor</w:t>
      </w:r>
      <w:bookmarkEnd w:id="157"/>
      <w:bookmarkEnd w:id="158"/>
    </w:p>
    <w:bookmarkStart w:id="159" w:name="_Toc430195090"/>
    <w:p w14:paraId="1975571C"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Andanastuti Muchtar 2000)</w:t>
      </w:r>
      <w:r w:rsidRPr="007454B1">
        <w:fldChar w:fldCharType="end"/>
      </w:r>
      <w:r>
        <w:t xml:space="preserve"> </w:t>
      </w:r>
      <w:r w:rsidR="003F2727">
        <w:t>or</w:t>
      </w:r>
      <w:r>
        <w:t xml:space="preserve"> (</w:t>
      </w:r>
      <w:proofErr w:type="spellStart"/>
      <w:r w:rsidRPr="004451AE">
        <w:t>Andanastuti</w:t>
      </w:r>
      <w:proofErr w:type="spellEnd"/>
      <w:r>
        <w:t xml:space="preserve"> 2000)</w:t>
      </w:r>
    </w:p>
    <w:p w14:paraId="459B7ED9" w14:textId="77777777" w:rsidR="003D3DBA" w:rsidRPr="00F553E4" w:rsidRDefault="003D3DBA" w:rsidP="003D3DBA">
      <w:pPr>
        <w:pStyle w:val="24bReference-Text"/>
      </w:pPr>
      <w:proofErr w:type="spellStart"/>
      <w:r w:rsidRPr="00F553E4">
        <w:t>Andanastuti</w:t>
      </w:r>
      <w:proofErr w:type="spellEnd"/>
      <w:r w:rsidRPr="00F553E4">
        <w:t xml:space="preserve"> Muchtar.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795E3514"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14:paraId="2E272FD6" w14:textId="77777777" w:rsidR="003D3DBA" w:rsidRPr="004451AE" w:rsidRDefault="003D3DBA" w:rsidP="003D3DBA">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3062EA0D" w14:textId="77777777" w:rsidR="001E3E3D" w:rsidRPr="00651F99" w:rsidRDefault="001055EB" w:rsidP="00742504">
      <w:pPr>
        <w:pStyle w:val="09cLevel03"/>
      </w:pPr>
      <w:bookmarkStart w:id="160" w:name="_Toc68453076"/>
      <w:r w:rsidRPr="00651F99">
        <w:t>Co-a</w:t>
      </w:r>
      <w:r w:rsidR="001E3E3D" w:rsidRPr="00651F99">
        <w:t>uthors</w:t>
      </w:r>
      <w:bookmarkEnd w:id="159"/>
      <w:bookmarkEnd w:id="160"/>
    </w:p>
    <w:bookmarkStart w:id="161" w:name="_Toc428447900"/>
    <w:bookmarkStart w:id="162" w:name="_Toc430195091"/>
    <w:p w14:paraId="5DB9CF3C"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t xml:space="preserve"> </w:t>
      </w:r>
      <w:r w:rsidR="007907AA">
        <w:t>or</w:t>
      </w:r>
      <w:r>
        <w:t xml:space="preserve"> (</w:t>
      </w:r>
      <w:proofErr w:type="spellStart"/>
      <w:r w:rsidRPr="004451AE">
        <w:t>Andanastuti</w:t>
      </w:r>
      <w:proofErr w:type="spellEnd"/>
      <w:r>
        <w:t xml:space="preserve"> 2002)</w:t>
      </w:r>
    </w:p>
    <w:p w14:paraId="3C501AD2" w14:textId="77777777" w:rsidR="003D3DBA" w:rsidRPr="00F553E4" w:rsidRDefault="003D3DBA" w:rsidP="003D3DBA">
      <w:pPr>
        <w:pStyle w:val="24bReference-Text"/>
      </w:pPr>
      <w:proofErr w:type="spellStart"/>
      <w:r w:rsidRPr="00F553E4">
        <w:t>Andanastuti</w:t>
      </w:r>
      <w:proofErr w:type="spellEnd"/>
      <w:r w:rsidRPr="00F553E4">
        <w:t xml:space="preserve"> Muchtar, Lim, L.C. &amp; Lee., K.H. </w:t>
      </w:r>
      <w:r w:rsidR="007907AA">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6821C4F3" w14:textId="77777777" w:rsidR="003D3DBA" w:rsidRDefault="003D3DBA" w:rsidP="003D3DBA">
      <w:pPr>
        <w:pStyle w:val="24bReference-Text"/>
      </w:pPr>
      <w:r w:rsidRPr="007454B1">
        <w:t>(Hamzah</w:t>
      </w:r>
      <w:r w:rsidR="007907AA">
        <w:t xml:space="preserve">, </w:t>
      </w:r>
      <w:r w:rsidR="007907AA" w:rsidRPr="007907AA">
        <w:t>Mohamed &amp; Hussain</w:t>
      </w:r>
      <w:r w:rsidRPr="007454B1">
        <w:t xml:space="preserve"> 2004)</w:t>
      </w:r>
    </w:p>
    <w:p w14:paraId="728D963C" w14:textId="77777777" w:rsidR="003D3DBA" w:rsidRPr="00F553E4" w:rsidRDefault="003D3DBA" w:rsidP="003D3DBA">
      <w:pPr>
        <w:pStyle w:val="24bReference-Text"/>
      </w:pPr>
      <w:r w:rsidRPr="00F553E4">
        <w:lastRenderedPageBreak/>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3CC97495"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7907AA">
        <w:t xml:space="preserve"> or (Kadir et al. 2005)</w:t>
      </w:r>
    </w:p>
    <w:p w14:paraId="178A4A7A" w14:textId="77777777" w:rsidR="003D3DBA" w:rsidRPr="00F553E4" w:rsidRDefault="003D3DBA" w:rsidP="003D3DBA">
      <w:pPr>
        <w:pStyle w:val="24bReference-Text"/>
      </w:pPr>
      <w:r w:rsidRPr="00F553E4">
        <w:t>Kadir Arifin, Jamaluddin Md. Jahi, Ismail Bahari,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2F57F5B3"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t xml:space="preserve"> </w:t>
      </w:r>
      <w:r w:rsidR="007907AA">
        <w:t>or</w:t>
      </w:r>
      <w:r>
        <w:t xml:space="preserve"> (Lim et al. 2003)</w:t>
      </w:r>
    </w:p>
    <w:p w14:paraId="5C79A386" w14:textId="77777777" w:rsidR="003D3DBA" w:rsidRPr="00F553E4" w:rsidRDefault="003D3DBA" w:rsidP="003D3DBA">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4183412B"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14:paraId="6367E144" w14:textId="77777777" w:rsidR="003D3DBA" w:rsidRPr="00F553E4" w:rsidRDefault="003D3DBA" w:rsidP="003D3DBA">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2339D4F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14:paraId="7CAB7A04" w14:textId="77777777" w:rsidR="003D3DBA" w:rsidRPr="007454B1" w:rsidRDefault="003D3DBA" w:rsidP="003D3DBA">
      <w:pPr>
        <w:pStyle w:val="24bReference-Text"/>
      </w:pPr>
      <w:r w:rsidRPr="007454B1">
        <w:t xml:space="preserve">Mohamed, F., Hassan, A., Yahaya, R., Rahman, I., Maskin, M., </w:t>
      </w:r>
      <w:proofErr w:type="spellStart"/>
      <w:r w:rsidRPr="007454B1">
        <w:t>Praktom</w:t>
      </w:r>
      <w:proofErr w:type="spellEnd"/>
      <w:r w:rsidRPr="007454B1">
        <w:t xml:space="preserve">, P. &amp; Charlie, F. </w:t>
      </w:r>
      <w:r w:rsidR="007907AA">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5974E270" w14:textId="77777777" w:rsidR="001E3E3D" w:rsidRPr="00651F99" w:rsidRDefault="001E3E3D" w:rsidP="00742504">
      <w:pPr>
        <w:pStyle w:val="09cLevel03"/>
      </w:pPr>
      <w:bookmarkStart w:id="163" w:name="_Toc68453077"/>
      <w:r w:rsidRPr="00651F99">
        <w:t>Titles of Journals That Have Been Abbreviated</w:t>
      </w:r>
      <w:bookmarkEnd w:id="161"/>
      <w:bookmarkEnd w:id="162"/>
      <w:bookmarkEnd w:id="163"/>
    </w:p>
    <w:bookmarkStart w:id="164" w:name="_Toc428447901"/>
    <w:bookmarkStart w:id="165" w:name="_Toc430195092"/>
    <w:p w14:paraId="741FCD9B" w14:textId="77777777" w:rsidR="007907AA" w:rsidRDefault="007907AA" w:rsidP="007907AA">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14:paraId="031FBB3C" w14:textId="77777777" w:rsidR="007907AA" w:rsidRPr="00F553E4" w:rsidRDefault="007907AA" w:rsidP="007907AA">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735E8D17" w14:textId="77777777" w:rsidR="001E3E3D" w:rsidRPr="00651F99" w:rsidRDefault="001E3E3D" w:rsidP="00742504">
      <w:pPr>
        <w:pStyle w:val="09bLevel02"/>
      </w:pPr>
      <w:bookmarkStart w:id="166" w:name="_Toc68453078"/>
      <w:r w:rsidRPr="00651F99">
        <w:t>Articles in Proceeding / Post-Conference Publications</w:t>
      </w:r>
      <w:bookmarkEnd w:id="164"/>
      <w:bookmarkEnd w:id="165"/>
      <w:bookmarkEnd w:id="166"/>
    </w:p>
    <w:bookmarkStart w:id="167" w:name="_Toc428447902"/>
    <w:bookmarkStart w:id="168" w:name="_Toc430195093"/>
    <w:p w14:paraId="0D579037"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t xml:space="preserve"> or (Kadir et al. 2003)</w:t>
      </w:r>
    </w:p>
    <w:p w14:paraId="734444E6" w14:textId="77777777" w:rsidR="000F3AB0" w:rsidRPr="00F553E4" w:rsidRDefault="000F3AB0" w:rsidP="000F3AB0">
      <w:pPr>
        <w:pStyle w:val="24bReference-Text"/>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1D14313B"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14:paraId="2AB159B6" w14:textId="77777777" w:rsidR="000F3AB0" w:rsidRPr="007454B1" w:rsidRDefault="000F3AB0" w:rsidP="000F3AB0">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70CB5436" w14:textId="77777777" w:rsidR="001E3E3D" w:rsidRPr="00651F99" w:rsidRDefault="001E3E3D" w:rsidP="00742504">
      <w:pPr>
        <w:pStyle w:val="09bLevel02"/>
      </w:pPr>
      <w:bookmarkStart w:id="169" w:name="_Toc68453079"/>
      <w:r w:rsidRPr="00651F99">
        <w:lastRenderedPageBreak/>
        <w:t>Articles in Magazines / Bulletins</w:t>
      </w:r>
      <w:bookmarkEnd w:id="167"/>
      <w:bookmarkEnd w:id="168"/>
      <w:bookmarkEnd w:id="169"/>
    </w:p>
    <w:bookmarkStart w:id="170" w:name="_Toc428447903"/>
    <w:bookmarkStart w:id="171" w:name="_Toc430195094"/>
    <w:p w14:paraId="436A8531"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t xml:space="preserve"> or (Ismail 1990)</w:t>
      </w:r>
    </w:p>
    <w:p w14:paraId="68848017" w14:textId="77777777" w:rsidR="000F3AB0" w:rsidRPr="00F553E4" w:rsidRDefault="000F3AB0" w:rsidP="000F3AB0">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3E32E3A6"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lang w:eastAsia="ko-KR"/>
        </w:rPr>
        <w:fldChar w:fldCharType="separate"/>
      </w:r>
      <w:r w:rsidRPr="007454B1">
        <w:rPr>
          <w:lang w:eastAsia="ko-KR"/>
        </w:rPr>
        <w:t>(Laupa Junus 2006)</w:t>
      </w:r>
      <w:r w:rsidRPr="007454B1">
        <w:rPr>
          <w:lang w:eastAsia="ko-KR"/>
        </w:rPr>
        <w:fldChar w:fldCharType="end"/>
      </w:r>
      <w:r>
        <w:rPr>
          <w:lang w:eastAsia="ko-KR"/>
        </w:rPr>
        <w:t xml:space="preserve"> or (</w:t>
      </w:r>
      <w:proofErr w:type="spellStart"/>
      <w:r>
        <w:rPr>
          <w:lang w:eastAsia="ko-KR"/>
        </w:rPr>
        <w:t>Laupa</w:t>
      </w:r>
      <w:proofErr w:type="spellEnd"/>
      <w:r>
        <w:rPr>
          <w:lang w:eastAsia="ko-KR"/>
        </w:rPr>
        <w:t xml:space="preserve"> 2006)</w:t>
      </w:r>
    </w:p>
    <w:p w14:paraId="4154235B" w14:textId="77777777" w:rsidR="000F3AB0" w:rsidRPr="00F553E4" w:rsidRDefault="000F3AB0" w:rsidP="000F3AB0">
      <w:pPr>
        <w:pStyle w:val="24bReference-Text"/>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Pr="007454B1">
        <w:t>–</w:t>
      </w:r>
      <w:r w:rsidRPr="00F553E4">
        <w:t>11.</w:t>
      </w:r>
    </w:p>
    <w:p w14:paraId="53DD41E9"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lang w:eastAsia="ko-KR"/>
        </w:rPr>
        <w:fldChar w:fldCharType="separate"/>
      </w:r>
      <w:r w:rsidRPr="007454B1">
        <w:rPr>
          <w:lang w:eastAsia="ko-KR"/>
        </w:rPr>
        <w:t>(Nik Mohd Nasri Ismail 1991)</w:t>
      </w:r>
      <w:r w:rsidRPr="007454B1">
        <w:rPr>
          <w:lang w:eastAsia="ko-KR"/>
        </w:rPr>
        <w:fldChar w:fldCharType="end"/>
      </w:r>
      <w:r>
        <w:rPr>
          <w:lang w:eastAsia="ko-KR"/>
        </w:rPr>
        <w:t xml:space="preserve"> or (Nik Mohd Nasri 1991)</w:t>
      </w:r>
    </w:p>
    <w:p w14:paraId="6A36580A" w14:textId="77777777" w:rsidR="000F3AB0" w:rsidRPr="007454B1" w:rsidRDefault="000F3AB0" w:rsidP="000F3AB0">
      <w:pPr>
        <w:pStyle w:val="24bReference-Text"/>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w:t>
      </w:r>
      <w:proofErr w:type="spellStart"/>
      <w:r w:rsidRPr="00F553E4">
        <w:t>Julai</w:t>
      </w:r>
      <w:proofErr w:type="spellEnd"/>
      <w:r w:rsidRPr="00F553E4">
        <w:t>: 24</w:t>
      </w:r>
      <w:r w:rsidRPr="007454B1">
        <w:t>–</w:t>
      </w:r>
      <w:r w:rsidRPr="00F553E4">
        <w:t>25.</w:t>
      </w:r>
    </w:p>
    <w:p w14:paraId="41DC7404" w14:textId="77777777" w:rsidR="001E3E3D" w:rsidRPr="00651F99" w:rsidRDefault="001E3E3D" w:rsidP="00742504">
      <w:pPr>
        <w:pStyle w:val="09bLevel02"/>
      </w:pPr>
      <w:bookmarkStart w:id="172" w:name="_Toc68453080"/>
      <w:r w:rsidRPr="00651F99">
        <w:t>Articles / News in Newspapers / Letters to the Editor</w:t>
      </w:r>
      <w:bookmarkEnd w:id="170"/>
      <w:bookmarkEnd w:id="171"/>
      <w:bookmarkEnd w:id="172"/>
    </w:p>
    <w:p w14:paraId="415B8503" w14:textId="77777777" w:rsidR="001E3E3D" w:rsidRPr="00651F99" w:rsidRDefault="001E3E3D" w:rsidP="00742504">
      <w:pPr>
        <w:pStyle w:val="09cLevel03"/>
      </w:pPr>
      <w:bookmarkStart w:id="173" w:name="_Toc428447904"/>
      <w:bookmarkStart w:id="174" w:name="_Toc430195095"/>
      <w:bookmarkStart w:id="175" w:name="_Toc68453081"/>
      <w:r w:rsidRPr="00651F99">
        <w:t xml:space="preserve">Article with </w:t>
      </w:r>
      <w:r w:rsidR="00295C9A" w:rsidRPr="00651F99">
        <w:t>name of author/writer</w:t>
      </w:r>
      <w:bookmarkEnd w:id="173"/>
      <w:bookmarkEnd w:id="174"/>
      <w:bookmarkEnd w:id="175"/>
    </w:p>
    <w:bookmarkStart w:id="176" w:name="_Toc428447905"/>
    <w:bookmarkStart w:id="177" w:name="_Toc430195096"/>
    <w:p w14:paraId="6F0A8979"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14:paraId="0248C871" w14:textId="77777777" w:rsidR="000F3AB0" w:rsidRPr="007454B1" w:rsidRDefault="000F3AB0" w:rsidP="000F3AB0">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3D3E56AA"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Pr>
          <w:lang w:eastAsia="ko-KR"/>
        </w:rPr>
        <w:t xml:space="preserve"> or (</w:t>
      </w:r>
      <w:proofErr w:type="spellStart"/>
      <w:r>
        <w:rPr>
          <w:lang w:eastAsia="ko-KR"/>
        </w:rPr>
        <w:t>Hashnan</w:t>
      </w:r>
      <w:proofErr w:type="spellEnd"/>
      <w:r>
        <w:rPr>
          <w:lang w:eastAsia="ko-KR"/>
        </w:rPr>
        <w:t xml:space="preserve"> 2006)</w:t>
      </w:r>
    </w:p>
    <w:p w14:paraId="1B8F99C5" w14:textId="77777777" w:rsidR="000F3AB0" w:rsidRPr="00F553E4" w:rsidRDefault="000F3AB0" w:rsidP="000F3AB0">
      <w:pPr>
        <w:pStyle w:val="24bReference-Text"/>
      </w:pPr>
      <w:proofErr w:type="spellStart"/>
      <w:r w:rsidRPr="00F553E4">
        <w:t>Hashnan</w:t>
      </w:r>
      <w:proofErr w:type="spellEnd"/>
      <w:r w:rsidRPr="00F553E4">
        <w:t xml:space="preserve">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6F0AD528"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14:paraId="0DA06163" w14:textId="77777777" w:rsidR="000F3AB0" w:rsidRPr="00F553E4" w:rsidRDefault="000F3AB0" w:rsidP="000F3AB0">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5CC4BE32"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Zabry Mohamad 2006)</w:t>
      </w:r>
      <w:r w:rsidRPr="007454B1">
        <w:rPr>
          <w:lang w:eastAsia="ko-KR"/>
        </w:rPr>
        <w:fldChar w:fldCharType="end"/>
      </w:r>
      <w:r>
        <w:rPr>
          <w:lang w:eastAsia="ko-KR"/>
        </w:rPr>
        <w:t xml:space="preserve"> or (</w:t>
      </w:r>
      <w:proofErr w:type="spellStart"/>
      <w:r>
        <w:rPr>
          <w:lang w:eastAsia="ko-KR"/>
        </w:rPr>
        <w:t>Zabry</w:t>
      </w:r>
      <w:proofErr w:type="spellEnd"/>
      <w:r>
        <w:rPr>
          <w:lang w:eastAsia="ko-KR"/>
        </w:rPr>
        <w:t xml:space="preserve"> 2006)</w:t>
      </w:r>
    </w:p>
    <w:p w14:paraId="02C17CF4" w14:textId="77777777" w:rsidR="000F3AB0" w:rsidRPr="007454B1" w:rsidRDefault="000F3AB0" w:rsidP="000F3AB0">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53E3489F" w14:textId="77777777" w:rsidR="001E3E3D" w:rsidRPr="00651F99" w:rsidRDefault="001E3E3D" w:rsidP="00742504">
      <w:pPr>
        <w:pStyle w:val="09cLevel03"/>
      </w:pPr>
      <w:bookmarkStart w:id="178" w:name="_Toc68453082"/>
      <w:r w:rsidRPr="00651F99">
        <w:t xml:space="preserve">Writer’s </w:t>
      </w:r>
      <w:r w:rsidR="00295C9A" w:rsidRPr="00651F99">
        <w:t>name not given</w:t>
      </w:r>
      <w:bookmarkEnd w:id="176"/>
      <w:bookmarkEnd w:id="177"/>
      <w:bookmarkEnd w:id="178"/>
    </w:p>
    <w:bookmarkStart w:id="179" w:name="_Toc428447906"/>
    <w:bookmarkStart w:id="180" w:name="_Toc430195097"/>
    <w:p w14:paraId="5165ED81"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w:t>
      </w:r>
      <w:r w:rsidRPr="007454B1">
        <w:rPr>
          <w:lang w:eastAsia="ko-KR"/>
        </w:rPr>
        <w:fldChar w:fldCharType="end"/>
      </w:r>
    </w:p>
    <w:p w14:paraId="4E55545D" w14:textId="77777777" w:rsidR="0020326C" w:rsidRPr="00F553E4" w:rsidRDefault="0020326C" w:rsidP="0020326C">
      <w:pPr>
        <w:pStyle w:val="24bReference-Text"/>
        <w:rPr>
          <w:lang w:val="de-DE"/>
        </w:rPr>
      </w:pPr>
      <w:r w:rsidRPr="00F553E4">
        <w:t xml:space="preserve">Anon. 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3A926035"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14:paraId="1C81A4BA" w14:textId="77777777" w:rsidR="0020326C" w:rsidRPr="00F553E4" w:rsidRDefault="0020326C" w:rsidP="0020326C">
      <w:pPr>
        <w:pStyle w:val="24bReference-Text"/>
      </w:pPr>
      <w:r>
        <w:lastRenderedPageBreak/>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34993462"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14:paraId="747B7202" w14:textId="77777777" w:rsidR="0020326C" w:rsidRPr="00A12012" w:rsidRDefault="0020326C" w:rsidP="0020326C">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3ED1B1D6" w14:textId="77777777" w:rsidR="001E3E3D" w:rsidRPr="00651F99" w:rsidRDefault="001E3E3D" w:rsidP="00742504">
      <w:pPr>
        <w:pStyle w:val="09bLevel02"/>
      </w:pPr>
      <w:bookmarkStart w:id="181" w:name="_Toc68453083"/>
      <w:r w:rsidRPr="00651F99">
        <w:t>News Reports in Newspapers</w:t>
      </w:r>
      <w:bookmarkEnd w:id="179"/>
      <w:bookmarkEnd w:id="180"/>
      <w:bookmarkEnd w:id="181"/>
    </w:p>
    <w:p w14:paraId="0DA02301" w14:textId="77777777" w:rsidR="001E3E3D" w:rsidRPr="00651F99" w:rsidRDefault="001E3E3D" w:rsidP="00742504">
      <w:pPr>
        <w:pStyle w:val="09cLevel03"/>
      </w:pPr>
      <w:bookmarkStart w:id="182" w:name="_Toc428447907"/>
      <w:bookmarkStart w:id="183" w:name="_Toc430195098"/>
      <w:bookmarkStart w:id="184" w:name="_Toc68453084"/>
      <w:r w:rsidRPr="00651F99">
        <w:t>News/</w:t>
      </w:r>
      <w:r w:rsidR="00295C9A" w:rsidRPr="00651F99">
        <w:t>article with writer’s name</w:t>
      </w:r>
      <w:bookmarkEnd w:id="182"/>
      <w:bookmarkEnd w:id="183"/>
      <w:bookmarkEnd w:id="184"/>
    </w:p>
    <w:p w14:paraId="536BA30C" w14:textId="77777777" w:rsidR="001E3E3D" w:rsidRPr="00651F99" w:rsidRDefault="001E3E3D" w:rsidP="00794A8C">
      <w:r w:rsidRPr="00651F99">
        <w:fldChar w:fldCharType="begin" w:fldLock="1"/>
      </w:r>
      <w:r w:rsidRPr="00651F99">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651F99">
        <w:fldChar w:fldCharType="separate"/>
      </w:r>
      <w:r w:rsidRPr="00651F99">
        <w:t>(Ooi Tee Ching &amp; Ganesan 2004)</w:t>
      </w:r>
      <w:r w:rsidRPr="00651F99">
        <w:fldChar w:fldCharType="end"/>
      </w:r>
    </w:p>
    <w:p w14:paraId="635ADA59" w14:textId="77777777" w:rsidR="001E3E3D" w:rsidRPr="00651F99" w:rsidRDefault="001E3E3D" w:rsidP="00794A8C">
      <w:r w:rsidRPr="00651F99">
        <w:fldChar w:fldCharType="begin" w:fldLock="1"/>
      </w:r>
      <w:r w:rsidRPr="00651F99">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651F99">
        <w:fldChar w:fldCharType="separate"/>
      </w:r>
      <w:r w:rsidRPr="00651F99">
        <w:t>(Suffian A. Bakar 2005)</w:t>
      </w:r>
      <w:r w:rsidRPr="00651F99">
        <w:fldChar w:fldCharType="end"/>
      </w:r>
    </w:p>
    <w:p w14:paraId="2F77841D" w14:textId="77777777" w:rsidR="001E3E3D" w:rsidRPr="00651F99" w:rsidRDefault="001E3E3D" w:rsidP="00742504">
      <w:pPr>
        <w:pStyle w:val="09cLevel03"/>
      </w:pPr>
      <w:bookmarkStart w:id="185" w:name="_Toc428447908"/>
      <w:bookmarkStart w:id="186" w:name="_Toc430195099"/>
      <w:bookmarkStart w:id="187" w:name="_Toc68453085"/>
      <w:r w:rsidRPr="00651F99">
        <w:t xml:space="preserve">News </w:t>
      </w:r>
      <w:r w:rsidR="00295C9A" w:rsidRPr="00651F99">
        <w:t>report/article without writer’s name</w:t>
      </w:r>
      <w:bookmarkEnd w:id="185"/>
      <w:bookmarkEnd w:id="186"/>
      <w:bookmarkEnd w:id="187"/>
    </w:p>
    <w:bookmarkStart w:id="188" w:name="_Toc428447909"/>
    <w:bookmarkStart w:id="189" w:name="_Toc430195100"/>
    <w:p w14:paraId="17142913"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t xml:space="preserve"> or (Ching &amp; Ganesan 2004)</w:t>
      </w:r>
    </w:p>
    <w:p w14:paraId="7B787DE3" w14:textId="77777777" w:rsidR="0020326C" w:rsidRPr="00F553E4" w:rsidRDefault="0020326C" w:rsidP="0020326C">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58827250"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t xml:space="preserve"> or (Suffian 2005)</w:t>
      </w:r>
    </w:p>
    <w:p w14:paraId="1F6842DA" w14:textId="77777777" w:rsidR="0020326C" w:rsidRPr="00F553E4" w:rsidRDefault="0020326C" w:rsidP="0020326C">
      <w:pPr>
        <w:pStyle w:val="24bReference-Text"/>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r>
        <w:t>August</w:t>
      </w:r>
      <w:r w:rsidRPr="00F553E4">
        <w:t>: 17.</w:t>
      </w:r>
    </w:p>
    <w:p w14:paraId="7DD96C39" w14:textId="77777777" w:rsidR="001E3E3D" w:rsidRPr="00651F99" w:rsidRDefault="00295C9A" w:rsidP="00742504">
      <w:pPr>
        <w:pStyle w:val="09cLevel03"/>
      </w:pPr>
      <w:bookmarkStart w:id="190" w:name="_Toc68453086"/>
      <w:r w:rsidRPr="00651F99">
        <w:t>Letters to the e</w:t>
      </w:r>
      <w:r w:rsidR="001E3E3D" w:rsidRPr="00651F99">
        <w:t>ditor</w:t>
      </w:r>
      <w:bookmarkEnd w:id="188"/>
      <w:bookmarkEnd w:id="189"/>
      <w:bookmarkEnd w:id="190"/>
    </w:p>
    <w:bookmarkStart w:id="191" w:name="_Toc428447910"/>
    <w:bookmarkStart w:id="192" w:name="_Toc430195101"/>
    <w:p w14:paraId="1919CE68"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14:paraId="0E101D76" w14:textId="77777777" w:rsidR="0020326C" w:rsidRPr="007454B1" w:rsidRDefault="0020326C" w:rsidP="0020326C">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w:t>
      </w:r>
      <w:r>
        <w:t>c</w:t>
      </w:r>
      <w:r w:rsidRPr="00F553E4">
        <w:t>tober: 13.</w:t>
      </w:r>
    </w:p>
    <w:p w14:paraId="1B46FBC1"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14:paraId="0D34E452" w14:textId="77777777" w:rsidR="0020326C" w:rsidRPr="00F553E4" w:rsidRDefault="0020326C" w:rsidP="0020326C">
      <w:pPr>
        <w:pStyle w:val="24bReference-Text"/>
      </w:pPr>
      <w:proofErr w:type="spellStart"/>
      <w:r w:rsidRPr="00F553E4">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4127E306"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Mohd Fauzi Zahat 2006)</w:t>
      </w:r>
      <w:r w:rsidRPr="007454B1">
        <w:fldChar w:fldCharType="end"/>
      </w:r>
      <w:r>
        <w:t xml:space="preserve"> or (Mohd Fauzi 2006)</w:t>
      </w:r>
    </w:p>
    <w:p w14:paraId="323D30BA" w14:textId="77777777" w:rsidR="0020326C" w:rsidRPr="007454B1" w:rsidRDefault="0020326C" w:rsidP="0020326C">
      <w:pPr>
        <w:pStyle w:val="24bReference-Text"/>
      </w:pPr>
      <w:r w:rsidRPr="00F553E4">
        <w:t xml:space="preserve">Mohd Fauzi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y</w:t>
      </w:r>
      <w:r w:rsidRPr="00F553E4">
        <w:t>: 12.</w:t>
      </w:r>
    </w:p>
    <w:p w14:paraId="70831759" w14:textId="77777777" w:rsidR="001E3E3D" w:rsidRPr="00651F99" w:rsidRDefault="001E3E3D" w:rsidP="00742504">
      <w:pPr>
        <w:pStyle w:val="09bLevel02"/>
      </w:pPr>
      <w:bookmarkStart w:id="193" w:name="_Toc68453087"/>
      <w:r w:rsidRPr="00651F99">
        <w:t>General References to Newspapers</w:t>
      </w:r>
      <w:bookmarkEnd w:id="191"/>
      <w:bookmarkEnd w:id="192"/>
      <w:bookmarkEnd w:id="193"/>
    </w:p>
    <w:p w14:paraId="7023B1FB" w14:textId="77777777" w:rsidR="001E3E3D" w:rsidRPr="00651F99" w:rsidRDefault="001E3E3D" w:rsidP="00794A8C">
      <w:r w:rsidRPr="0020326C">
        <w:rPr>
          <w:i/>
          <w:iCs/>
        </w:rPr>
        <w:t>Berita Harian</w:t>
      </w:r>
      <w:r w:rsidRPr="00651F99">
        <w:t>.  2005.  28 November.</w:t>
      </w:r>
    </w:p>
    <w:p w14:paraId="246FE5BE" w14:textId="77777777" w:rsidR="001E3E3D" w:rsidRPr="00651F99" w:rsidRDefault="001E3E3D" w:rsidP="00794A8C">
      <w:r w:rsidRPr="0020326C">
        <w:rPr>
          <w:i/>
          <w:iCs/>
        </w:rPr>
        <w:lastRenderedPageBreak/>
        <w:t>New Straits Times</w:t>
      </w:r>
      <w:r w:rsidRPr="00651F99">
        <w:t>.  2005. 31 D</w:t>
      </w:r>
      <w:r w:rsidR="0020326C">
        <w:t>ec</w:t>
      </w:r>
      <w:r w:rsidRPr="00651F99">
        <w:t>ember.</w:t>
      </w:r>
    </w:p>
    <w:p w14:paraId="73CD71BA" w14:textId="77777777" w:rsidR="001E3E3D" w:rsidRPr="00651F99" w:rsidRDefault="001E3E3D" w:rsidP="00794A8C">
      <w:r w:rsidRPr="0020326C">
        <w:rPr>
          <w:i/>
          <w:iCs/>
        </w:rPr>
        <w:t>The Star</w:t>
      </w:r>
      <w:r w:rsidRPr="00651F99">
        <w:t>.  2003.  2 Jun</w:t>
      </w:r>
      <w:r w:rsidR="0020326C">
        <w:t>e</w:t>
      </w:r>
      <w:r w:rsidRPr="00651F99">
        <w:t>.</w:t>
      </w:r>
    </w:p>
    <w:p w14:paraId="2B90E641" w14:textId="77777777" w:rsidR="001E3E3D" w:rsidRPr="00651F99" w:rsidRDefault="001E3E3D" w:rsidP="00794A8C">
      <w:proofErr w:type="spellStart"/>
      <w:r w:rsidRPr="0020326C">
        <w:rPr>
          <w:i/>
          <w:iCs/>
        </w:rPr>
        <w:t>Utusan</w:t>
      </w:r>
      <w:proofErr w:type="spellEnd"/>
      <w:r w:rsidRPr="0020326C">
        <w:rPr>
          <w:i/>
          <w:iCs/>
        </w:rPr>
        <w:t xml:space="preserve"> Malaysia</w:t>
      </w:r>
      <w:r w:rsidRPr="00651F99">
        <w:t>.  2004.  10 &amp; 17 September.</w:t>
      </w:r>
    </w:p>
    <w:p w14:paraId="70DE24DA" w14:textId="77777777" w:rsidR="001E3E3D" w:rsidRPr="00651F99" w:rsidRDefault="001E3E3D" w:rsidP="00742504">
      <w:pPr>
        <w:pStyle w:val="09bLevel02"/>
      </w:pPr>
      <w:bookmarkStart w:id="194" w:name="_Toc428447911"/>
      <w:bookmarkStart w:id="195" w:name="_Toc430195102"/>
      <w:bookmarkStart w:id="196" w:name="_Toc68453088"/>
      <w:r w:rsidRPr="00651F99">
        <w:t>Films, Video and Slides</w:t>
      </w:r>
      <w:bookmarkEnd w:id="194"/>
      <w:bookmarkEnd w:id="195"/>
      <w:bookmarkEnd w:id="196"/>
    </w:p>
    <w:p w14:paraId="1538A5DA" w14:textId="77777777" w:rsidR="001E3E3D" w:rsidRPr="00651F99" w:rsidRDefault="001E3E3D" w:rsidP="00742504">
      <w:pPr>
        <w:pStyle w:val="09cLevel03"/>
      </w:pPr>
      <w:bookmarkStart w:id="197" w:name="_Toc430195103"/>
      <w:bookmarkStart w:id="198" w:name="_Toc68453089"/>
      <w:r w:rsidRPr="00651F99">
        <w:t>Films</w:t>
      </w:r>
      <w:bookmarkEnd w:id="197"/>
      <w:bookmarkEnd w:id="198"/>
    </w:p>
    <w:bookmarkStart w:id="199" w:name="_Toc428346122"/>
    <w:bookmarkStart w:id="200" w:name="_Toc429491874"/>
    <w:bookmarkStart w:id="201" w:name="_Toc430195104"/>
    <w:p w14:paraId="393F49FA"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14:paraId="4C05D4FC" w14:textId="77777777" w:rsidR="0020326C" w:rsidRPr="00F553E4" w:rsidRDefault="0020326C" w:rsidP="0020326C">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16C8A73C"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14:paraId="2AC45A8D" w14:textId="77777777" w:rsidR="0020326C" w:rsidRDefault="0020326C" w:rsidP="0020326C">
      <w:pPr>
        <w:pStyle w:val="24bReference-Text"/>
      </w:pPr>
      <w:r w:rsidRPr="00F553E4">
        <w:rPr>
          <w:i/>
          <w:iCs/>
        </w:rPr>
        <w:t>Buli Balik.</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49D29E13"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t>n.d</w:t>
      </w:r>
      <w:r w:rsidRPr="007454B1">
        <w:t>.)</w:t>
      </w:r>
      <w:r w:rsidRPr="007454B1">
        <w:fldChar w:fldCharType="end"/>
      </w:r>
    </w:p>
    <w:p w14:paraId="30072A5A" w14:textId="77777777" w:rsidR="0020326C" w:rsidRPr="00F553E4" w:rsidRDefault="0020326C" w:rsidP="0020326C">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1DF0844E"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14:paraId="2F10745C" w14:textId="77777777" w:rsidR="0020326C" w:rsidRPr="007454B1" w:rsidRDefault="0020326C" w:rsidP="0020326C">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254CC6F7" w14:textId="77777777" w:rsidR="001E3E3D" w:rsidRPr="00651F99" w:rsidRDefault="001E3E3D" w:rsidP="00742504">
      <w:pPr>
        <w:pStyle w:val="09cLevel03"/>
      </w:pPr>
      <w:bookmarkStart w:id="202" w:name="_Toc68453090"/>
      <w:r w:rsidRPr="00651F99">
        <w:t>Video</w:t>
      </w:r>
      <w:bookmarkEnd w:id="199"/>
      <w:bookmarkEnd w:id="200"/>
      <w:bookmarkEnd w:id="201"/>
      <w:bookmarkEnd w:id="202"/>
    </w:p>
    <w:bookmarkStart w:id="203" w:name="_Toc430195105"/>
    <w:p w14:paraId="0D79A788"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Pr>
          <w:lang w:eastAsia="ko-KR"/>
        </w:rPr>
        <w:t>n.d</w:t>
      </w:r>
      <w:r w:rsidRPr="007454B1">
        <w:rPr>
          <w:lang w:eastAsia="ko-KR"/>
        </w:rPr>
        <w:t>.)</w:t>
      </w:r>
      <w:r w:rsidRPr="007454B1">
        <w:rPr>
          <w:lang w:eastAsia="ko-KR"/>
        </w:rPr>
        <w:fldChar w:fldCharType="end"/>
      </w:r>
    </w:p>
    <w:p w14:paraId="0F1CCFEC" w14:textId="77777777" w:rsidR="0020326C" w:rsidRPr="00F553E4" w:rsidRDefault="0020326C" w:rsidP="0020326C">
      <w:pPr>
        <w:pStyle w:val="24bReference-Text"/>
      </w:pPr>
      <w:r w:rsidRPr="00F553E4">
        <w:rPr>
          <w:i/>
        </w:rPr>
        <w:t>Geophysical Techniques</w:t>
      </w:r>
      <w:r w:rsidRPr="00F553E4">
        <w:t xml:space="preserve">. </w:t>
      </w:r>
      <w:r>
        <w:t>n.d</w:t>
      </w:r>
      <w:r w:rsidRPr="00F553E4">
        <w:t>. Video. Milton Keynes: Open University.</w:t>
      </w:r>
    </w:p>
    <w:p w14:paraId="5F61371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14:paraId="2F8B93EC" w14:textId="77777777" w:rsidR="0020326C" w:rsidRPr="00F553E4" w:rsidRDefault="0020326C" w:rsidP="0020326C">
      <w:pPr>
        <w:pStyle w:val="24bReference-Text"/>
      </w:pPr>
      <w:r w:rsidRPr="00F553E4">
        <w:rPr>
          <w:i/>
        </w:rPr>
        <w:t>Language and Verbal Skills</w:t>
      </w:r>
      <w:r w:rsidRPr="00F553E4">
        <w:t>. 1976. Video. Virginia: Association for Retarded Citizen.</w:t>
      </w:r>
    </w:p>
    <w:p w14:paraId="18B6966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14:paraId="2FB4ED2C" w14:textId="77777777" w:rsidR="0020326C" w:rsidRDefault="0020326C" w:rsidP="0020326C">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4AFB7F36" w14:textId="77777777" w:rsidR="001E3E3D" w:rsidRPr="00651F99" w:rsidRDefault="001E3E3D" w:rsidP="00742504">
      <w:pPr>
        <w:pStyle w:val="09cLevel03"/>
      </w:pPr>
      <w:bookmarkStart w:id="204" w:name="_Toc68453091"/>
      <w:r w:rsidRPr="00651F99">
        <w:t>Slides</w:t>
      </w:r>
      <w:bookmarkEnd w:id="203"/>
      <w:bookmarkEnd w:id="204"/>
    </w:p>
    <w:bookmarkStart w:id="205" w:name="_Toc428447915"/>
    <w:bookmarkStart w:id="206" w:name="_Toc430195106"/>
    <w:p w14:paraId="2D4C065F"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14:paraId="589D367D" w14:textId="77777777" w:rsidR="0020326C" w:rsidRPr="00F553E4" w:rsidRDefault="0020326C" w:rsidP="0020326C">
      <w:pPr>
        <w:pStyle w:val="24bReference-Text"/>
      </w:pPr>
      <w:r w:rsidRPr="00F553E4">
        <w:lastRenderedPageBreak/>
        <w:t xml:space="preserve">Deacon, J.E. 1975.  </w:t>
      </w:r>
      <w:r w:rsidRPr="00F553E4">
        <w:rPr>
          <w:i/>
        </w:rPr>
        <w:t>The Galapagos Island</w:t>
      </w:r>
      <w:r w:rsidRPr="00F553E4">
        <w:t xml:space="preserve">: </w:t>
      </w:r>
      <w:r w:rsidRPr="00F553E4">
        <w:rPr>
          <w:i/>
        </w:rPr>
        <w:t>Birds</w:t>
      </w:r>
      <w:r w:rsidRPr="00F553E4">
        <w:t>. Slaid.  New York: Harper &amp; Row.</w:t>
      </w:r>
    </w:p>
    <w:p w14:paraId="22403A4B"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w:t>
      </w:r>
      <w:r>
        <w:rPr>
          <w:lang w:eastAsia="ko-KR"/>
        </w:rPr>
        <w:t>n.d</w:t>
      </w:r>
      <w:r w:rsidRPr="007454B1">
        <w:rPr>
          <w:lang w:eastAsia="ko-KR"/>
        </w:rPr>
        <w:t>.)</w:t>
      </w:r>
      <w:r w:rsidRPr="007454B1">
        <w:rPr>
          <w:lang w:eastAsia="ko-KR"/>
        </w:rPr>
        <w:fldChar w:fldCharType="end"/>
      </w:r>
    </w:p>
    <w:p w14:paraId="150923C5" w14:textId="77777777" w:rsidR="0020326C" w:rsidRDefault="0020326C" w:rsidP="0020326C">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1AADEBD9" w14:textId="77777777" w:rsidR="0020326C" w:rsidRPr="0020326C" w:rsidRDefault="0020326C" w:rsidP="0020326C">
      <w:pPr>
        <w:pStyle w:val="24bReference-Text"/>
      </w:pPr>
      <w:r w:rsidRPr="0020326C">
        <w:rPr>
          <w:iCs/>
        </w:rPr>
        <w:t>(</w:t>
      </w:r>
      <w:r w:rsidRPr="0020326C">
        <w:rPr>
          <w:i/>
          <w:iCs/>
        </w:rPr>
        <w:t xml:space="preserve">Investigations in Life Science: </w:t>
      </w:r>
      <w:proofErr w:type="gramStart"/>
      <w:r w:rsidRPr="0020326C">
        <w:rPr>
          <w:i/>
          <w:iCs/>
        </w:rPr>
        <w:t>Man</w:t>
      </w:r>
      <w:proofErr w:type="gramEnd"/>
      <w:r w:rsidRPr="0020326C">
        <w:rPr>
          <w:i/>
          <w:iCs/>
        </w:rPr>
        <w:t xml:space="preserve"> and Nature</w:t>
      </w:r>
      <w:r>
        <w:t xml:space="preserve"> </w:t>
      </w:r>
      <w:proofErr w:type="spellStart"/>
      <w:r>
        <w:t>n.d</w:t>
      </w:r>
      <w:proofErr w:type="spellEnd"/>
      <w:r>
        <w:t>)</w:t>
      </w:r>
    </w:p>
    <w:p w14:paraId="1D3DAEEA" w14:textId="77777777" w:rsidR="0020326C" w:rsidRDefault="0020326C" w:rsidP="0020326C">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626BFAA2" w14:textId="77777777" w:rsidR="001E3E3D" w:rsidRPr="00651F99" w:rsidRDefault="001E3E3D" w:rsidP="00742504">
      <w:pPr>
        <w:pStyle w:val="09cLevel03"/>
      </w:pPr>
      <w:bookmarkStart w:id="207" w:name="_Toc68453092"/>
      <w:r w:rsidRPr="00651F99">
        <w:t xml:space="preserve">Songs and </w:t>
      </w:r>
      <w:r w:rsidR="00295C9A" w:rsidRPr="00651F99">
        <w:t>musical compositions</w:t>
      </w:r>
      <w:bookmarkEnd w:id="205"/>
      <w:bookmarkEnd w:id="206"/>
      <w:bookmarkEnd w:id="207"/>
    </w:p>
    <w:bookmarkStart w:id="208" w:name="_Toc428447916"/>
    <w:bookmarkStart w:id="209" w:name="_Toc430195107"/>
    <w:p w14:paraId="637AF875" w14:textId="77777777" w:rsidR="00951D26" w:rsidRDefault="00951D26" w:rsidP="00951D26">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14:paraId="7F9A9803" w14:textId="77777777" w:rsidR="00951D26" w:rsidRPr="007454B1" w:rsidRDefault="00951D26" w:rsidP="00951D26">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68C6A06D" w14:textId="77777777" w:rsidR="001E3E3D" w:rsidRPr="00651F99" w:rsidRDefault="001E3E3D" w:rsidP="00742504">
      <w:pPr>
        <w:pStyle w:val="09bLevel02"/>
      </w:pPr>
      <w:bookmarkStart w:id="210" w:name="_Toc68453093"/>
      <w:r w:rsidRPr="00651F99">
        <w:t>Unpublished Material</w:t>
      </w:r>
      <w:bookmarkEnd w:id="208"/>
      <w:bookmarkEnd w:id="209"/>
      <w:bookmarkEnd w:id="210"/>
    </w:p>
    <w:p w14:paraId="270560D2" w14:textId="77777777" w:rsidR="001E3E3D" w:rsidRPr="00651F99" w:rsidRDefault="001E3E3D" w:rsidP="00742504">
      <w:pPr>
        <w:pStyle w:val="09cLevel03"/>
      </w:pPr>
      <w:bookmarkStart w:id="211" w:name="_Toc428447917"/>
      <w:bookmarkStart w:id="212" w:name="_Toc430195108"/>
      <w:bookmarkStart w:id="213" w:name="_Toc68453094"/>
      <w:r w:rsidRPr="00651F99">
        <w:t xml:space="preserve">Thesis or </w:t>
      </w:r>
      <w:r w:rsidR="00295C9A" w:rsidRPr="00651F99">
        <w:t>academic exercise</w:t>
      </w:r>
      <w:bookmarkEnd w:id="211"/>
      <w:bookmarkEnd w:id="212"/>
      <w:bookmarkEnd w:id="213"/>
    </w:p>
    <w:bookmarkStart w:id="214" w:name="_Toc430195109"/>
    <w:p w14:paraId="14602F5C"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Alfitra Salam 1999)</w:t>
      </w:r>
      <w:r w:rsidRPr="007454B1">
        <w:rPr>
          <w:lang w:eastAsia="ko-KR"/>
        </w:rPr>
        <w:fldChar w:fldCharType="end"/>
      </w:r>
      <w:r>
        <w:rPr>
          <w:lang w:eastAsia="ko-KR"/>
        </w:rPr>
        <w:t xml:space="preserve"> or (</w:t>
      </w:r>
      <w:proofErr w:type="spellStart"/>
      <w:r>
        <w:rPr>
          <w:lang w:eastAsia="ko-KR"/>
        </w:rPr>
        <w:t>Alfitra</w:t>
      </w:r>
      <w:proofErr w:type="spellEnd"/>
      <w:r>
        <w:rPr>
          <w:lang w:eastAsia="ko-KR"/>
        </w:rPr>
        <w:t xml:space="preserve"> 1999)</w:t>
      </w:r>
    </w:p>
    <w:p w14:paraId="49059272" w14:textId="77777777" w:rsidR="00562CD5" w:rsidRPr="007454B1" w:rsidRDefault="00562CD5" w:rsidP="00562CD5">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r>
        <w:rPr>
          <w:rFonts w:eastAsiaTheme="minorEastAsia" w:hint="eastAsia"/>
          <w:lang w:eastAsia="ko-KR"/>
        </w:rPr>
        <w:t>T</w:t>
      </w:r>
      <w:r w:rsidRPr="00F553E4">
        <w:t xml:space="preserve">esis,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75CFF7D4"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14:paraId="466366BE" w14:textId="77777777" w:rsidR="00562CD5" w:rsidRPr="00F553E4" w:rsidRDefault="00562CD5" w:rsidP="00562CD5">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14:paraId="6E69620F"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Pr>
          <w:lang w:val="de-DE" w:eastAsia="ko-KR"/>
        </w:rPr>
        <w:t xml:space="preserve"> or (Kadir 2004)</w:t>
      </w:r>
    </w:p>
    <w:p w14:paraId="5BE3CDE3" w14:textId="77777777" w:rsidR="00562CD5" w:rsidRPr="00F553E4" w:rsidRDefault="00562CD5" w:rsidP="00562CD5">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K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r>
        <w:rPr>
          <w:rFonts w:eastAsiaTheme="minorEastAsia" w:hint="eastAsia"/>
          <w:lang w:eastAsia="ko-KR"/>
        </w:rPr>
        <w:t>T</w:t>
      </w:r>
      <w:r w:rsidRPr="00F553E4">
        <w:t xml:space="preserve">esis,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4D5E61CB"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14:paraId="38DA8AE7" w14:textId="77777777" w:rsidR="00562CD5" w:rsidRPr="007454B1" w:rsidRDefault="00562CD5" w:rsidP="00562CD5">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330F97CF" w14:textId="77777777" w:rsidR="001E3E3D" w:rsidRPr="00651F99" w:rsidRDefault="00295C9A" w:rsidP="00742504">
      <w:pPr>
        <w:pStyle w:val="09cLevel03"/>
      </w:pPr>
      <w:bookmarkStart w:id="215" w:name="_Toc68453095"/>
      <w:r w:rsidRPr="00651F99">
        <w:lastRenderedPageBreak/>
        <w:t>Original M</w:t>
      </w:r>
      <w:r w:rsidR="001E3E3D" w:rsidRPr="00651F99">
        <w:t>anuscript</w:t>
      </w:r>
      <w:bookmarkEnd w:id="214"/>
      <w:bookmarkEnd w:id="215"/>
    </w:p>
    <w:p w14:paraId="783FBC82" w14:textId="77777777" w:rsidR="001E3E3D" w:rsidRPr="00651F99" w:rsidRDefault="001E3E3D" w:rsidP="00562CD5">
      <w:pPr>
        <w:pStyle w:val="24bReference-Text"/>
      </w:pPr>
      <w:r w:rsidRPr="00651F99">
        <w:t xml:space="preserve">Hamzah </w:t>
      </w:r>
      <w:proofErr w:type="spellStart"/>
      <w:r w:rsidRPr="00651F99">
        <w:t>Fansuri</w:t>
      </w:r>
      <w:proofErr w:type="spellEnd"/>
      <w:r w:rsidRPr="00651F99">
        <w:t xml:space="preserve">.  </w:t>
      </w:r>
      <w:r w:rsidR="00562CD5">
        <w:t>n</w:t>
      </w:r>
      <w:r w:rsidRPr="00651F99">
        <w:t>.</w:t>
      </w:r>
      <w:r w:rsidR="00562CD5">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rsidR="00562CD5">
        <w:t xml:space="preserve"> Library</w:t>
      </w:r>
      <w:r w:rsidRPr="00651F99">
        <w:t xml:space="preserve">. </w:t>
      </w:r>
    </w:p>
    <w:p w14:paraId="402FBF0A" w14:textId="77777777" w:rsidR="001E3E3D" w:rsidRPr="00651F99" w:rsidRDefault="001E3E3D" w:rsidP="00742504">
      <w:pPr>
        <w:pStyle w:val="09cLevel03"/>
      </w:pPr>
      <w:bookmarkStart w:id="216" w:name="_Toc428447918"/>
      <w:bookmarkStart w:id="217" w:name="_Toc430195110"/>
      <w:bookmarkStart w:id="218" w:name="_Toc68453096"/>
      <w:r w:rsidRPr="00651F99">
        <w:t xml:space="preserve">Working </w:t>
      </w:r>
      <w:r w:rsidR="00295C9A" w:rsidRPr="00651F99">
        <w:t xml:space="preserve">paper, abstract for conference </w:t>
      </w:r>
      <w:r w:rsidRPr="00651F99">
        <w:t>etc</w:t>
      </w:r>
      <w:bookmarkEnd w:id="216"/>
      <w:bookmarkEnd w:id="217"/>
      <w:bookmarkEnd w:id="218"/>
    </w:p>
    <w:bookmarkStart w:id="219" w:name="_Toc428346128"/>
    <w:bookmarkStart w:id="220" w:name="_Toc429491880"/>
    <w:bookmarkStart w:id="221" w:name="_Toc430195111"/>
    <w:p w14:paraId="02C0A732"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Pr>
          <w:lang w:eastAsia="ko-KR"/>
        </w:rPr>
        <w:t xml:space="preserve"> or (</w:t>
      </w:r>
      <w:proofErr w:type="spellStart"/>
      <w:r>
        <w:rPr>
          <w:lang w:eastAsia="ko-KR"/>
        </w:rPr>
        <w:t>Kadaruddin</w:t>
      </w:r>
      <w:proofErr w:type="spellEnd"/>
      <w:r>
        <w:rPr>
          <w:lang w:eastAsia="ko-KR"/>
        </w:rPr>
        <w:t xml:space="preserve"> &amp; Kadir 2001)</w:t>
      </w:r>
    </w:p>
    <w:p w14:paraId="33DAE45C" w14:textId="77777777" w:rsidR="00562CD5" w:rsidRPr="00F553E4" w:rsidRDefault="00562CD5" w:rsidP="00562CD5">
      <w:pPr>
        <w:pStyle w:val="24bReference-Text"/>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6F7763EE"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Pr>
          <w:lang w:eastAsia="ko-KR"/>
        </w:rPr>
        <w:t xml:space="preserve"> </w:t>
      </w:r>
      <w:r w:rsidR="003F2727">
        <w:rPr>
          <w:lang w:eastAsia="ko-KR"/>
        </w:rPr>
        <w:t>or</w:t>
      </w:r>
      <w:r>
        <w:rPr>
          <w:lang w:eastAsia="ko-KR"/>
        </w:rPr>
        <w:t xml:space="preserve"> (Kadir et al. 2004)</w:t>
      </w:r>
    </w:p>
    <w:p w14:paraId="52418F61" w14:textId="77777777" w:rsidR="00562CD5" w:rsidRDefault="00562CD5" w:rsidP="00562CD5">
      <w:pPr>
        <w:pStyle w:val="24bReference-Text"/>
        <w:rPr>
          <w:rFonts w:eastAsiaTheme="minorEastAsia"/>
          <w:lang w:eastAsia="ko-KR"/>
        </w:rPr>
      </w:pPr>
      <w:r w:rsidRPr="00F553E4">
        <w:t xml:space="preserve">Kadir Arifin, Jamaluddin Md. Jahi, Ismail Bahari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rsidR="005D1ABE">
        <w:t>National Seminar on</w:t>
      </w:r>
      <w:r w:rsidRPr="00F553E4">
        <w:t xml:space="preserve"> </w:t>
      </w:r>
      <w:r w:rsidR="005D1ABE" w:rsidRPr="00F553E4">
        <w:t>Geography</w:t>
      </w:r>
      <w:r w:rsidRPr="00F553E4">
        <w:t xml:space="preserve"> </w:t>
      </w:r>
      <w:r w:rsidR="005D1ABE">
        <w:t>and</w:t>
      </w:r>
      <w:r w:rsidRPr="00F553E4">
        <w:t xml:space="preserve"> </w:t>
      </w:r>
      <w:r w:rsidR="005D1ABE">
        <w:t>Environment</w:t>
      </w:r>
      <w:r w:rsidRPr="00F553E4">
        <w:t xml:space="preserve"> 2004.  </w:t>
      </w:r>
      <w:r w:rsidR="005D1ABE">
        <w:t>Organised by</w:t>
      </w:r>
      <w:r w:rsidR="005D1ABE" w:rsidRPr="00F553E4">
        <w:t xml:space="preserve"> </w:t>
      </w:r>
      <w:r w:rsidRPr="00F553E4">
        <w:t xml:space="preserve">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Pr="007454B1">
        <w:t>–</w:t>
      </w:r>
      <w:r w:rsidRPr="00F553E4">
        <w:t>4 Jul</w:t>
      </w:r>
      <w:r w:rsidR="005D1ABE">
        <w:t>y</w:t>
      </w:r>
      <w:r w:rsidRPr="00F553E4">
        <w:t>.</w:t>
      </w:r>
    </w:p>
    <w:p w14:paraId="38266810" w14:textId="77777777" w:rsidR="001E3E3D" w:rsidRPr="00651F99" w:rsidRDefault="001E3E3D" w:rsidP="00742504">
      <w:pPr>
        <w:pStyle w:val="09cLevel03"/>
      </w:pPr>
      <w:bookmarkStart w:id="222" w:name="_Toc68453097"/>
      <w:proofErr w:type="spellStart"/>
      <w:r w:rsidRPr="00651F99">
        <w:t>Laporan</w:t>
      </w:r>
      <w:proofErr w:type="spellEnd"/>
      <w:r w:rsidRPr="00651F99">
        <w:t xml:space="preserve"> </w:t>
      </w:r>
      <w:r w:rsidR="00295C9A" w:rsidRPr="00651F99">
        <w:t>T</w:t>
      </w:r>
      <w:r w:rsidRPr="00651F99">
        <w:t>eknik</w:t>
      </w:r>
      <w:bookmarkEnd w:id="219"/>
      <w:bookmarkEnd w:id="220"/>
      <w:bookmarkEnd w:id="221"/>
      <w:bookmarkEnd w:id="222"/>
    </w:p>
    <w:bookmarkStart w:id="223" w:name="_Toc428447919"/>
    <w:bookmarkStart w:id="224" w:name="_Toc430195112"/>
    <w:p w14:paraId="3472EFE6" w14:textId="77777777" w:rsidR="005D1ABE" w:rsidRDefault="005D1ABE" w:rsidP="005D1ABE">
      <w:pPr>
        <w:pStyle w:val="24bReference-Text"/>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Pr>
          <w:lang w:val="de-DE" w:eastAsia="ko-KR"/>
        </w:rPr>
        <w:t xml:space="preserve"> or (Che Husna &amp; Wan Mohtar 1990)</w:t>
      </w:r>
    </w:p>
    <w:p w14:paraId="386A2C56" w14:textId="77777777" w:rsidR="005D1ABE" w:rsidRPr="00F553E4" w:rsidRDefault="005D1ABE" w:rsidP="005D1ABE">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5C33BAA7" w14:textId="77777777" w:rsidR="005D1ABE" w:rsidRDefault="005D1ABE" w:rsidP="005D1ABE">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Pr>
          <w:lang w:val="de-DE" w:eastAsia="ko-KR"/>
        </w:rPr>
        <w:t xml:space="preserve"> or (Mohd. Kidin 1991)</w:t>
      </w:r>
    </w:p>
    <w:p w14:paraId="478C8996" w14:textId="77777777" w:rsidR="005D1ABE" w:rsidRPr="007454B1" w:rsidRDefault="005D1ABE" w:rsidP="005D1ABE">
      <w:pPr>
        <w:pStyle w:val="24bReference-Text"/>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75870F10" w14:textId="77777777" w:rsidR="001E3E3D" w:rsidRPr="00651F99" w:rsidRDefault="001E3E3D" w:rsidP="00742504">
      <w:pPr>
        <w:pStyle w:val="09cLevel03"/>
      </w:pPr>
      <w:bookmarkStart w:id="225" w:name="_Toc68453098"/>
      <w:r w:rsidRPr="00651F99">
        <w:t>Meetings: W</w:t>
      </w:r>
      <w:r w:rsidR="00295C9A" w:rsidRPr="00651F99">
        <w:t>orking paper, report and minutes of meeting</w:t>
      </w:r>
      <w:bookmarkEnd w:id="223"/>
      <w:bookmarkEnd w:id="224"/>
      <w:bookmarkEnd w:id="225"/>
    </w:p>
    <w:bookmarkStart w:id="226" w:name="_Toc430195113"/>
    <w:p w14:paraId="5959D544"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14:paraId="665786AA" w14:textId="77777777" w:rsidR="005D1ABE" w:rsidRPr="00F553E4" w:rsidRDefault="005D1ABE" w:rsidP="005D1ABE">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maktab</w:t>
      </w:r>
      <w:r w:rsidRPr="00F553E4">
        <w:noBreakHyphen/>
        <w:t xml:space="preserve">maktab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46D6165A"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14:paraId="1E24586F" w14:textId="77777777" w:rsidR="005D1ABE" w:rsidRPr="00D63F93" w:rsidRDefault="005D1ABE" w:rsidP="005D1ABE">
      <w:pPr>
        <w:pStyle w:val="24bReference-Text"/>
      </w:pPr>
      <w:proofErr w:type="spellStart"/>
      <w:r w:rsidRPr="00F553E4">
        <w:lastRenderedPageBreak/>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Maktab </w:t>
      </w:r>
      <w:proofErr w:type="spellStart"/>
      <w:r w:rsidRPr="00D63F93">
        <w:t>Perguruan</w:t>
      </w:r>
      <w:proofErr w:type="spellEnd"/>
      <w:r w:rsidRPr="00D63F93">
        <w:t xml:space="preserve"> Lembah Pantai, Kuala Lumpur, 15</w:t>
      </w:r>
      <w:r>
        <w:t>-</w:t>
      </w:r>
      <w:r w:rsidRPr="00D63F93">
        <w:t>16 September.</w:t>
      </w:r>
    </w:p>
    <w:p w14:paraId="736156B7" w14:textId="77777777" w:rsidR="005D1ABE" w:rsidRPr="007454B1" w:rsidRDefault="005D1ABE" w:rsidP="005D1ABE">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784893C0" w14:textId="77777777" w:rsidR="001E3E3D" w:rsidRPr="00651F99" w:rsidRDefault="001E3E3D" w:rsidP="00742504">
      <w:pPr>
        <w:pStyle w:val="09cLevel03"/>
      </w:pPr>
      <w:bookmarkStart w:id="227" w:name="_Toc68453099"/>
      <w:r w:rsidRPr="00651F99">
        <w:t>Interviews</w:t>
      </w:r>
      <w:bookmarkEnd w:id="226"/>
      <w:bookmarkEnd w:id="227"/>
    </w:p>
    <w:bookmarkStart w:id="228" w:name="_Toc430195114"/>
    <w:p w14:paraId="135934E6"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821F2A">
        <w:rPr>
          <w:lang w:eastAsia="ko-KR"/>
        </w:rPr>
        <w:t xml:space="preserve"> or (Abdullah 1999)</w:t>
      </w:r>
    </w:p>
    <w:p w14:paraId="604F10AD" w14:textId="77777777" w:rsidR="005D1ABE" w:rsidRPr="007454B1" w:rsidRDefault="005D1ABE" w:rsidP="005D1ABE">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543FB4BB" w14:textId="77777777" w:rsidR="001E3E3D" w:rsidRPr="00651F99" w:rsidRDefault="00295C9A" w:rsidP="00742504">
      <w:pPr>
        <w:pStyle w:val="09cLevel03"/>
      </w:pPr>
      <w:bookmarkStart w:id="229" w:name="_Toc68453100"/>
      <w:r w:rsidRPr="00651F99">
        <w:t>Software M</w:t>
      </w:r>
      <w:r w:rsidR="001E3E3D" w:rsidRPr="00651F99">
        <w:t>anual</w:t>
      </w:r>
      <w:bookmarkEnd w:id="228"/>
      <w:bookmarkEnd w:id="229"/>
    </w:p>
    <w:bookmarkStart w:id="230" w:name="_Toc430195115"/>
    <w:p w14:paraId="2B055BC0"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14:paraId="079DAB39" w14:textId="77777777" w:rsidR="00821F2A" w:rsidRPr="00F553E4" w:rsidRDefault="00821F2A" w:rsidP="00821F2A">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46BE4E59" w14:textId="77777777" w:rsidR="00821F2A" w:rsidRDefault="00821F2A" w:rsidP="00821F2A">
      <w:pPr>
        <w:pStyle w:val="24bReference-Text"/>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14:paraId="0DD07F5B" w14:textId="77777777" w:rsidR="00821F2A" w:rsidRPr="00D63F93" w:rsidRDefault="00821F2A" w:rsidP="00821F2A">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12B2836E" w14:textId="77777777" w:rsidR="001E3E3D" w:rsidRPr="00651F99" w:rsidRDefault="001E3E3D" w:rsidP="00742504">
      <w:pPr>
        <w:pStyle w:val="09cLevel03"/>
      </w:pPr>
      <w:bookmarkStart w:id="231" w:name="_Toc68453101"/>
      <w:r w:rsidRPr="00651F99">
        <w:t>Software</w:t>
      </w:r>
      <w:bookmarkEnd w:id="230"/>
      <w:bookmarkEnd w:id="231"/>
    </w:p>
    <w:bookmarkStart w:id="232" w:name="_Toc428447923"/>
    <w:bookmarkStart w:id="233" w:name="_Toc430195116"/>
    <w:p w14:paraId="6568BD5E"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14:paraId="7E35B801" w14:textId="77777777" w:rsidR="00821F2A" w:rsidRPr="00F553E4" w:rsidRDefault="00821F2A" w:rsidP="00821F2A">
      <w:pPr>
        <w:pStyle w:val="24bReference-Text"/>
      </w:pPr>
      <w:r w:rsidRPr="00F553E4">
        <w:t>ABAQUS/Explicit.  200</w:t>
      </w:r>
      <w:r>
        <w:t>9</w:t>
      </w:r>
      <w:r w:rsidRPr="00F553E4">
        <w:t xml:space="preserve">. </w:t>
      </w:r>
      <w:r w:rsidRPr="007C16A7">
        <w:rPr>
          <w:i/>
          <w:iCs/>
        </w:rPr>
        <w:t>Version 6.5</w:t>
      </w:r>
      <w:r w:rsidRPr="00F553E4">
        <w:t>. Providence: ABAQUS Inc.</w:t>
      </w:r>
    </w:p>
    <w:p w14:paraId="6DE0FE0A"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14:paraId="6B7EB340" w14:textId="77777777" w:rsidR="00821F2A" w:rsidRDefault="00821F2A" w:rsidP="00821F2A">
      <w:pPr>
        <w:pStyle w:val="24bReference-Text"/>
      </w:pPr>
      <w:r w:rsidRPr="00F553E4">
        <w:t>MATLAB.  200</w:t>
      </w:r>
      <w:r>
        <w:t>8</w:t>
      </w:r>
      <w:r w:rsidRPr="00F553E4">
        <w:t xml:space="preserve">. </w:t>
      </w:r>
      <w:r w:rsidRPr="007C16A7">
        <w:rPr>
          <w:i/>
          <w:iCs/>
        </w:rPr>
        <w:t>Version 7.1</w:t>
      </w:r>
      <w:r w:rsidRPr="00F553E4">
        <w:t>. Massachusetts: Math Works Inc.</w:t>
      </w:r>
    </w:p>
    <w:p w14:paraId="76AF948F" w14:textId="77777777" w:rsidR="001E3E3D" w:rsidRPr="00651F99" w:rsidRDefault="001E3E3D" w:rsidP="00742504">
      <w:pPr>
        <w:pStyle w:val="09cLevel03"/>
      </w:pPr>
      <w:bookmarkStart w:id="234" w:name="_Toc68453102"/>
      <w:r w:rsidRPr="00651F99">
        <w:t xml:space="preserve">Electronic </w:t>
      </w:r>
      <w:r w:rsidR="00295C9A" w:rsidRPr="00651F99">
        <w:t>reference materials</w:t>
      </w:r>
      <w:bookmarkEnd w:id="232"/>
      <w:bookmarkEnd w:id="233"/>
      <w:bookmarkEnd w:id="234"/>
    </w:p>
    <w:p w14:paraId="48E32AF5"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14:paraId="4DF3E054" w14:textId="77777777" w:rsidR="00821F2A" w:rsidRPr="00F553E4" w:rsidRDefault="00821F2A" w:rsidP="00821F2A">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w:t>
      </w:r>
      <w:bookmarkStart w:id="235" w:name="_Hlt487001440"/>
      <w:r w:rsidRPr="00FD0C2A">
        <w:t>h</w:t>
      </w:r>
      <w:bookmarkEnd w:id="235"/>
      <w:r w:rsidRPr="00FD0C2A">
        <w:t>tml</w:t>
      </w:r>
      <w:r w:rsidRPr="00F553E4">
        <w:t xml:space="preserve"> [20 </w:t>
      </w:r>
      <w:r>
        <w:t>July</w:t>
      </w:r>
      <w:r w:rsidRPr="00F553E4">
        <w:t xml:space="preserve"> 1999].</w:t>
      </w:r>
    </w:p>
    <w:p w14:paraId="1FF1E2DD"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14:paraId="1D9904CA" w14:textId="77777777" w:rsidR="00821F2A" w:rsidRPr="00F553E4" w:rsidRDefault="00821F2A" w:rsidP="00821F2A">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12597E52"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14:paraId="0E4FC777" w14:textId="77777777" w:rsidR="00821F2A" w:rsidRPr="00F553E4" w:rsidRDefault="00821F2A" w:rsidP="00821F2A">
      <w:pPr>
        <w:pStyle w:val="24bReference-Text"/>
      </w:pPr>
      <w:r w:rsidRPr="00F553E4">
        <w:rPr>
          <w:lang w:val="fr-FR"/>
        </w:rPr>
        <w:lastRenderedPageBreak/>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25A3D222"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14:paraId="18C13B25" w14:textId="77777777" w:rsidR="00821F2A" w:rsidRPr="00F553E4" w:rsidRDefault="00821F2A" w:rsidP="00821F2A">
      <w:pPr>
        <w:pStyle w:val="24bReference-Text"/>
      </w:pPr>
      <w:r w:rsidRPr="00F553E4">
        <w:t xml:space="preserve">Medical Information Group. 1998. Arsenic contamination of drinking water. http://www.angelfire.com/ak/medinet/arsenic.html [4 </w:t>
      </w:r>
      <w:r>
        <w:t>July</w:t>
      </w:r>
      <w:r w:rsidRPr="00F553E4">
        <w:t xml:space="preserve"> 2000].</w:t>
      </w:r>
    </w:p>
    <w:p w14:paraId="4806B748"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 xml:space="preserve">(Pritzer </w:t>
      </w:r>
      <w:r w:rsidR="003F2727">
        <w:rPr>
          <w:lang w:eastAsia="ko-KR"/>
        </w:rPr>
        <w:t>n</w:t>
      </w:r>
      <w:r w:rsidRPr="007454B1">
        <w:rPr>
          <w:lang w:eastAsia="ko-KR"/>
        </w:rPr>
        <w:t>.</w:t>
      </w:r>
      <w:r w:rsidR="003F2727">
        <w:rPr>
          <w:lang w:eastAsia="ko-KR"/>
        </w:rPr>
        <w:t>d</w:t>
      </w:r>
      <w:r w:rsidRPr="007454B1">
        <w:rPr>
          <w:lang w:eastAsia="ko-KR"/>
        </w:rPr>
        <w:t>.)</w:t>
      </w:r>
      <w:r w:rsidRPr="007454B1">
        <w:rPr>
          <w:lang w:eastAsia="ko-KR"/>
        </w:rPr>
        <w:fldChar w:fldCharType="end"/>
      </w:r>
    </w:p>
    <w:p w14:paraId="44B231E1" w14:textId="77777777" w:rsidR="00821F2A" w:rsidRPr="007454B1" w:rsidRDefault="00821F2A" w:rsidP="00821F2A">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bookmarkStart w:id="236" w:name="_Hlt487429230"/>
      <w:r w:rsidRPr="00FD0C2A">
        <w:t>http://www.ingre</w:t>
      </w:r>
      <w:bookmarkStart w:id="237" w:name="_Hlt487001885"/>
      <w:r w:rsidRPr="00FD0C2A">
        <w:t>s</w:t>
      </w:r>
      <w:bookmarkEnd w:id="237"/>
      <w:r w:rsidRPr="00FD0C2A">
        <w:t>.com/~astanart/pritzker/pritzker.html</w:t>
      </w:r>
      <w:bookmarkEnd w:id="236"/>
      <w:r w:rsidRPr="00F553E4">
        <w:t xml:space="preserve"> [5 Jun</w:t>
      </w:r>
      <w:r>
        <w:t>e</w:t>
      </w:r>
      <w:r w:rsidRPr="00F553E4">
        <w:t xml:space="preserve"> 2000].</w:t>
      </w:r>
    </w:p>
    <w:p w14:paraId="03304DB9"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14:paraId="6F226289" w14:textId="77777777" w:rsidR="00821F2A" w:rsidRPr="00F553E4" w:rsidRDefault="00821F2A" w:rsidP="00821F2A">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152B01AF"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14:paraId="2DEC4DF3" w14:textId="77777777" w:rsidR="00821F2A" w:rsidRDefault="00821F2A" w:rsidP="00821F2A">
      <w:pPr>
        <w:pStyle w:val="24bReference-Text"/>
      </w:pPr>
      <w:r w:rsidRPr="00F553E4">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5D771FAB" w14:textId="77777777" w:rsidR="008E7E05" w:rsidRPr="00651F99" w:rsidRDefault="008E7E05" w:rsidP="00C030FB">
      <w:pPr>
        <w:pStyle w:val="11Normal02-SecondOnwardParagraph"/>
      </w:pPr>
    </w:p>
    <w:p w14:paraId="3E06CC65" w14:textId="77777777" w:rsidR="008E7E05" w:rsidRPr="00651F99" w:rsidRDefault="008E7E05" w:rsidP="00C030FB">
      <w:pPr>
        <w:pStyle w:val="11Normal02-SecondOnwardParagraph"/>
      </w:pPr>
    </w:p>
    <w:p w14:paraId="25DC2066" w14:textId="77777777" w:rsidR="001E3E3D" w:rsidRPr="00651F99" w:rsidRDefault="001E3E3D" w:rsidP="00563748">
      <w:pPr>
        <w:pStyle w:val="24aReference-Title"/>
      </w:pPr>
      <w:bookmarkStart w:id="238" w:name="_Toc68453103"/>
      <w:r w:rsidRPr="00651F99">
        <w:lastRenderedPageBreak/>
        <w:t>References</w:t>
      </w:r>
      <w:bookmarkEnd w:id="238"/>
    </w:p>
    <w:p w14:paraId="08D3BD81" w14:textId="77777777" w:rsidR="001E3E3D" w:rsidRDefault="001E3E3D" w:rsidP="00420156">
      <w:pPr>
        <w:pStyle w:val="24bReference-Text"/>
        <w:rPr>
          <w:color w:val="FF0000"/>
        </w:rPr>
      </w:pPr>
      <w:r w:rsidRPr="00420156">
        <w:rPr>
          <w:i/>
          <w:iCs/>
        </w:rPr>
        <w:t>Al-Quran</w:t>
      </w:r>
      <w:r w:rsidRPr="00651F99">
        <w:t>.</w:t>
      </w:r>
      <w:r w:rsidR="00420156">
        <w:t xml:space="preserve"> ~ </w:t>
      </w:r>
      <w:r w:rsidR="00420156" w:rsidRPr="00420156">
        <w:rPr>
          <w:color w:val="FF0000"/>
        </w:rPr>
        <w:t>Al Quran need to be on the top</w:t>
      </w:r>
      <w:r w:rsidR="00D44AC9">
        <w:rPr>
          <w:color w:val="FF0000"/>
        </w:rPr>
        <w:t xml:space="preserve">: </w:t>
      </w:r>
      <w:r w:rsidR="00D44AC9" w:rsidRPr="00D44AC9">
        <w:rPr>
          <w:color w:val="FF0000"/>
        </w:rPr>
        <w:t>The list of references is arranged alphabetically except for the Qur’an.</w:t>
      </w:r>
    </w:p>
    <w:p w14:paraId="3E19A62D" w14:textId="77777777" w:rsidR="00D738D7" w:rsidRPr="00F553E4" w:rsidRDefault="00D738D7" w:rsidP="00D96F04">
      <w:pPr>
        <w:pStyle w:val="24bReference-Text"/>
      </w:pPr>
      <w:r w:rsidRPr="00F553E4">
        <w:t>ABAQUS/Explicit.  200</w:t>
      </w:r>
      <w:r>
        <w:t>9</w:t>
      </w:r>
      <w:r w:rsidRPr="00F553E4">
        <w:t xml:space="preserve">. </w:t>
      </w:r>
      <w:r w:rsidRPr="007C16A7">
        <w:rPr>
          <w:i/>
          <w:iCs/>
        </w:rPr>
        <w:t>Version 6.5</w:t>
      </w:r>
      <w:r w:rsidRPr="00F553E4">
        <w:t>. Providence: ABAQUS Inc.</w:t>
      </w:r>
    </w:p>
    <w:p w14:paraId="7908DB8B" w14:textId="77777777" w:rsidR="00D738D7" w:rsidRPr="00E50087" w:rsidRDefault="00D738D7" w:rsidP="00D96F04">
      <w:pPr>
        <w:pStyle w:val="24bReference-Text"/>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Jahi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63DB6379" w14:textId="77777777" w:rsidR="00D738D7" w:rsidRPr="00F741C2" w:rsidRDefault="00D738D7" w:rsidP="00D96F04">
      <w:pPr>
        <w:pStyle w:val="24bReference-Text"/>
        <w:rPr>
          <w:lang w:val="en-MY"/>
        </w:rPr>
      </w:pPr>
      <w:r w:rsidRPr="00F741C2">
        <w:rPr>
          <w:lang w:val="en-MY"/>
        </w:rPr>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283FC16" w14:textId="77777777" w:rsidR="00D738D7" w:rsidRPr="007454B1" w:rsidRDefault="00D738D7" w:rsidP="00D96F04">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4C6ABDBF" w14:textId="77777777" w:rsidR="00D738D7" w:rsidRPr="006512D9" w:rsidRDefault="00D738D7" w:rsidP="00D96F04">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35FE15A4" w14:textId="77777777" w:rsidR="00D738D7" w:rsidRPr="006512D9" w:rsidRDefault="00D738D7" w:rsidP="00D96F04">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6F90F277" w14:textId="77777777" w:rsidR="00D738D7" w:rsidRPr="00F553E4" w:rsidRDefault="00D738D7" w:rsidP="00D96F04">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26B2C0C9" w14:textId="77777777" w:rsidR="00D738D7" w:rsidRPr="00F741C2" w:rsidRDefault="00D738D7" w:rsidP="00D96F04">
      <w:pPr>
        <w:pStyle w:val="24bReference-Text"/>
        <w:rPr>
          <w:lang w:val="en-MY"/>
        </w:rPr>
      </w:pPr>
      <w:r w:rsidRPr="00F741C2">
        <w:rPr>
          <w:lang w:val="en-MY"/>
        </w:rPr>
        <w:t xml:space="preserve">Ahmad Kamal Ariffin &amp; Shahrir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29A94BF" w14:textId="77777777" w:rsidR="00D738D7" w:rsidRPr="007454B1" w:rsidRDefault="00D738D7" w:rsidP="00D96F04">
      <w:pPr>
        <w:pStyle w:val="24bReference-Text"/>
        <w:rPr>
          <w:lang w:val="it-IT"/>
        </w:rPr>
      </w:pPr>
      <w:r w:rsidRPr="007454B1">
        <w:t xml:space="preserve">al-Fakhiri,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 xml:space="preserve">al-Akhbar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6F491FED" w14:textId="77777777" w:rsidR="00D738D7" w:rsidRPr="007454B1" w:rsidRDefault="00D738D7" w:rsidP="00D96F04">
      <w:pPr>
        <w:pStyle w:val="24bReference-Text"/>
        <w:rPr>
          <w:b/>
        </w:rPr>
      </w:pPr>
      <w:r w:rsidRPr="007454B1">
        <w:t>al-Syafi</w:t>
      </w:r>
      <w:r w:rsidRPr="007454B1">
        <w:rPr>
          <w:i/>
          <w:iCs/>
          <w:vertAlign w:val="superscript"/>
        </w:rPr>
        <w:t>c</w:t>
      </w:r>
      <w:r w:rsidRPr="007454B1">
        <w:t xml:space="preserve">i,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635ABE4F" w14:textId="77777777" w:rsidR="00D738D7" w:rsidRPr="007454B1" w:rsidRDefault="00D738D7" w:rsidP="00D96F04">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2B43B63D" w14:textId="77777777" w:rsidR="00D738D7" w:rsidRPr="00F741C2" w:rsidRDefault="00D738D7" w:rsidP="00D96F04">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5FB31E52" w14:textId="77777777" w:rsidR="00D738D7" w:rsidRPr="007454B1" w:rsidRDefault="00D738D7" w:rsidP="00D96F04">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r>
        <w:rPr>
          <w:rFonts w:eastAsiaTheme="minorEastAsia" w:hint="eastAsia"/>
          <w:lang w:eastAsia="ko-KR"/>
        </w:rPr>
        <w:t>T</w:t>
      </w:r>
      <w:r w:rsidRPr="00F553E4">
        <w:t xml:space="preserve">esis,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759F19A9" w14:textId="77777777" w:rsidR="00D738D7" w:rsidRPr="00F553E4" w:rsidRDefault="00D738D7" w:rsidP="00D96F04">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73A85B7B" w14:textId="77777777" w:rsidR="00D738D7" w:rsidRPr="00F553E4" w:rsidRDefault="00D738D7" w:rsidP="00D96F04">
      <w:pPr>
        <w:pStyle w:val="24bReference-Text"/>
      </w:pPr>
      <w:proofErr w:type="spellStart"/>
      <w:r w:rsidRPr="00F553E4">
        <w:lastRenderedPageBreak/>
        <w:t>Andanastuti</w:t>
      </w:r>
      <w:proofErr w:type="spellEnd"/>
      <w:r w:rsidRPr="00F553E4">
        <w:t xml:space="preserve"> Muchtar, Lim, L.C. &amp; Lee., K.H. </w:t>
      </w:r>
      <w:r>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1CCA7DE3" w14:textId="77777777" w:rsidR="00D738D7" w:rsidRPr="00F553E4" w:rsidRDefault="00D738D7" w:rsidP="00D96F04">
      <w:pPr>
        <w:pStyle w:val="24bReference-Text"/>
      </w:pPr>
      <w:proofErr w:type="spellStart"/>
      <w:r w:rsidRPr="00F553E4">
        <w:t>Andanastuti</w:t>
      </w:r>
      <w:proofErr w:type="spellEnd"/>
      <w:r w:rsidRPr="00F553E4">
        <w:t xml:space="preserve"> Muchtar.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1F4C3F37" w14:textId="77777777" w:rsidR="00D738D7" w:rsidRPr="00F553E4" w:rsidRDefault="00D738D7" w:rsidP="00D96F04">
      <w:pPr>
        <w:pStyle w:val="24bReference-Text"/>
        <w:rPr>
          <w:lang w:val="de-DE"/>
        </w:rPr>
      </w:pPr>
      <w:r w:rsidRPr="00F553E4">
        <w:t xml:space="preserve">Anon. </w:t>
      </w:r>
      <w:r>
        <w:t xml:space="preserve"> </w:t>
      </w:r>
      <w:r w:rsidRPr="00F553E4">
        <w:t xml:space="preserve">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4B21DAFA" w14:textId="77777777" w:rsidR="00D738D7" w:rsidRPr="00F553E4" w:rsidRDefault="00D738D7" w:rsidP="00D96F04">
      <w:pPr>
        <w:pStyle w:val="24bReference-Text"/>
      </w:pPr>
      <w:r>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6CDA72EC" w14:textId="77777777" w:rsidR="00D738D7" w:rsidRPr="00A12012" w:rsidRDefault="00D738D7" w:rsidP="00D96F04">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1377BA3A" w14:textId="77777777" w:rsidR="00D738D7" w:rsidRPr="00F741C2" w:rsidRDefault="00D738D7" w:rsidP="00D96F04">
      <w:pPr>
        <w:pStyle w:val="24bReference-Text"/>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3300B86" w14:textId="77777777" w:rsidR="00D738D7" w:rsidRPr="00F553E4" w:rsidRDefault="00D738D7" w:rsidP="00D96F04">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maktab</w:t>
      </w:r>
      <w:r w:rsidRPr="00F553E4">
        <w:noBreakHyphen/>
        <w:t xml:space="preserve">maktab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15370653" w14:textId="77777777" w:rsidR="00D738D7" w:rsidRPr="006512D9" w:rsidRDefault="00D738D7" w:rsidP="00D96F04">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Baru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7AFA4E54" w14:textId="77777777" w:rsidR="00D738D7" w:rsidRPr="00651F99" w:rsidRDefault="00D738D7" w:rsidP="00D96F04">
      <w:r w:rsidRPr="0020326C">
        <w:rPr>
          <w:i/>
          <w:iCs/>
        </w:rPr>
        <w:t>Berita Harian</w:t>
      </w:r>
      <w:r w:rsidRPr="00651F99">
        <w:t>.  2005.  28 November.</w:t>
      </w:r>
    </w:p>
    <w:p w14:paraId="6F9BE4D9" w14:textId="77777777" w:rsidR="00D738D7" w:rsidRPr="004451AE" w:rsidRDefault="00D738D7" w:rsidP="00D96F04">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4AA74E3F" w14:textId="77777777" w:rsidR="00D738D7" w:rsidRPr="00F553E4" w:rsidRDefault="00D738D7" w:rsidP="00D96F04">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0F7192A4" w14:textId="77777777" w:rsidR="00D738D7" w:rsidRPr="006512D9" w:rsidRDefault="00D738D7" w:rsidP="00D96F04">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1313698F" w14:textId="77777777" w:rsidR="00D738D7" w:rsidRPr="00F741C2" w:rsidRDefault="00D738D7" w:rsidP="00D96F04">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6AC54D77" w14:textId="77777777" w:rsidR="00D738D7" w:rsidRDefault="00D738D7" w:rsidP="00D96F04">
      <w:pPr>
        <w:pStyle w:val="24bReference-Text"/>
      </w:pPr>
      <w:r w:rsidRPr="00F553E4">
        <w:rPr>
          <w:i/>
          <w:iCs/>
        </w:rPr>
        <w:t>Buli Balik.</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2E39C91D" w14:textId="77777777" w:rsidR="00D738D7" w:rsidRPr="00F553E4" w:rsidRDefault="00D738D7" w:rsidP="00D96F04">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79E5332D" w14:textId="77777777" w:rsidR="00D738D7" w:rsidRPr="00F553E4" w:rsidRDefault="00D738D7" w:rsidP="00D96F04">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68E936C9" w14:textId="77777777" w:rsidR="00D738D7" w:rsidRDefault="00D738D7" w:rsidP="00D96F04">
      <w:pPr>
        <w:pStyle w:val="24bReference-Text"/>
      </w:pPr>
      <w:r w:rsidRPr="00F553E4">
        <w:lastRenderedPageBreak/>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55E7BD85" w14:textId="77777777" w:rsidR="00D738D7" w:rsidRPr="00F553E4" w:rsidRDefault="00D738D7" w:rsidP="00D96F04">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html</w:t>
      </w:r>
      <w:r w:rsidRPr="00F553E4">
        <w:t xml:space="preserve"> [20 </w:t>
      </w:r>
      <w:r>
        <w:t>July</w:t>
      </w:r>
      <w:r w:rsidRPr="00F553E4">
        <w:t xml:space="preserve"> 1999].</w:t>
      </w:r>
    </w:p>
    <w:p w14:paraId="365E84DD" w14:textId="77777777" w:rsidR="00D738D7" w:rsidRPr="007454B1" w:rsidRDefault="00D738D7" w:rsidP="00D96F04">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631BDB30" w14:textId="77777777" w:rsidR="00D738D7" w:rsidRPr="00F741C2" w:rsidRDefault="00D738D7" w:rsidP="00D96F04">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3EB4B686" w14:textId="77777777" w:rsidR="00D738D7" w:rsidRPr="00F741C2" w:rsidRDefault="00D738D7" w:rsidP="00D96F04">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35CB16B6" w14:textId="77777777" w:rsidR="00D738D7" w:rsidRPr="00F553E4" w:rsidRDefault="00D738D7" w:rsidP="00D96F04">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4B330A66" w14:textId="77777777" w:rsidR="00D738D7" w:rsidRPr="007454B1" w:rsidRDefault="00D738D7" w:rsidP="00D96F04">
      <w:pPr>
        <w:pStyle w:val="24bReference-Text"/>
        <w:rPr>
          <w:rFonts w:eastAsiaTheme="minorEastAsia"/>
          <w:lang w:eastAsia="ko-KR"/>
        </w:rPr>
      </w:pPr>
      <w:r w:rsidRPr="00AB5A2B">
        <w:rPr>
          <w:i/>
          <w:iCs/>
        </w:rPr>
        <w:t>Cumulative Bibliography of Asian Studies, 1941–1945</w:t>
      </w:r>
      <w:r w:rsidRPr="007454B1">
        <w:t xml:space="preserve">: Subject Bibliography.  1972. </w:t>
      </w:r>
      <w:r>
        <w:t>Vol</w:t>
      </w:r>
      <w:r w:rsidRPr="007454B1">
        <w:t>.</w:t>
      </w:r>
      <w:r>
        <w:t xml:space="preserve"> </w:t>
      </w:r>
      <w:r w:rsidRPr="007454B1">
        <w:t>4. Boston: G.K. Hall.</w:t>
      </w:r>
    </w:p>
    <w:p w14:paraId="0022D36F" w14:textId="77777777" w:rsidR="00D738D7" w:rsidRPr="00F553E4" w:rsidRDefault="00D738D7" w:rsidP="00D96F04">
      <w:pPr>
        <w:pStyle w:val="24bReference-Text"/>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14:paraId="5315FDC6" w14:textId="77777777" w:rsidR="00D738D7" w:rsidRPr="00357D67" w:rsidRDefault="00D738D7" w:rsidP="00D96F04">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0DB57478" w14:textId="77777777" w:rsidR="00D738D7" w:rsidRPr="00357D67" w:rsidRDefault="00D738D7" w:rsidP="00D96F04">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0541D1CD" w14:textId="77777777" w:rsidR="00D738D7" w:rsidRPr="007454B1" w:rsidRDefault="00D738D7" w:rsidP="00D96F04">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491A4D69" w14:textId="77777777" w:rsidR="00D738D7" w:rsidRPr="00357D67" w:rsidRDefault="00D738D7" w:rsidP="00D96F04">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w:t>
      </w:r>
      <w:proofErr w:type="spellStart"/>
      <w:r w:rsidRPr="006E0677">
        <w:rPr>
          <w:i/>
          <w:iCs/>
          <w:lang w:val="en-MY"/>
        </w:rPr>
        <w:t>Pindaan</w:t>
      </w:r>
      <w:proofErr w:type="spellEnd"/>
      <w:r w:rsidRPr="006E0677">
        <w:rPr>
          <w:i/>
          <w:iCs/>
          <w:lang w:val="en-MY"/>
        </w:rPr>
        <w:t xml:space="preserve"> 1987).</w:t>
      </w:r>
      <w:r w:rsidRPr="00357D67">
        <w:rPr>
          <w:lang w:val="en-MY"/>
        </w:rPr>
        <w:t xml:space="preserve"> </w:t>
      </w:r>
    </w:p>
    <w:p w14:paraId="111887DE" w14:textId="77777777" w:rsidR="00D738D7" w:rsidRDefault="00D738D7" w:rsidP="00D96F04">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75211780" w14:textId="77777777" w:rsidR="00D738D7" w:rsidRPr="007454B1" w:rsidRDefault="00D738D7" w:rsidP="00D96F04">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r w:rsidRPr="007454B1">
        <w:t xml:space="preserve">Bangi: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118F9120" w14:textId="77777777" w:rsidR="00D738D7" w:rsidRPr="004451AE" w:rsidRDefault="00D738D7" w:rsidP="00D96F04">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4BBF2369" w14:textId="77777777" w:rsidR="00D738D7" w:rsidRPr="004451AE" w:rsidRDefault="00D738D7" w:rsidP="00D96F04">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7EBE421E" w14:textId="77777777" w:rsidR="00D738D7" w:rsidRPr="007454B1" w:rsidRDefault="00D738D7" w:rsidP="00D96F04">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w:t>
      </w:r>
      <w:r>
        <w:t>c</w:t>
      </w:r>
      <w:r w:rsidRPr="00F553E4">
        <w:t>tober: 13.</w:t>
      </w:r>
    </w:p>
    <w:p w14:paraId="63FB63F8" w14:textId="77777777" w:rsidR="00D738D7" w:rsidRPr="00E50087" w:rsidRDefault="00D738D7" w:rsidP="00D96F04">
      <w:pPr>
        <w:pStyle w:val="24bReference-Text"/>
        <w:rPr>
          <w:lang w:val="en-MY"/>
        </w:rPr>
      </w:pPr>
      <w:r w:rsidRPr="00E50087">
        <w:rPr>
          <w:lang w:val="en-MY"/>
        </w:rPr>
        <w:lastRenderedPageBreak/>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3E3710AA" w14:textId="77777777" w:rsidR="00D738D7" w:rsidRPr="006512D9" w:rsidRDefault="00D738D7" w:rsidP="00D96F04">
      <w:pPr>
        <w:pStyle w:val="24bReference-Text"/>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61870EFD" w14:textId="77777777" w:rsidR="00D738D7" w:rsidRPr="00F553E4" w:rsidRDefault="00D738D7" w:rsidP="00D96F04">
      <w:pPr>
        <w:pStyle w:val="24bReference-Text"/>
      </w:pPr>
      <w:r w:rsidRPr="00F553E4">
        <w:rPr>
          <w:i/>
        </w:rPr>
        <w:t>Geophysical Techniques</w:t>
      </w:r>
      <w:r w:rsidRPr="00F553E4">
        <w:t xml:space="preserve">. </w:t>
      </w:r>
      <w:r>
        <w:t>n.d</w:t>
      </w:r>
      <w:r w:rsidRPr="00F553E4">
        <w:t>. Video. Milton Keynes: Open University.</w:t>
      </w:r>
    </w:p>
    <w:p w14:paraId="1556F9D2" w14:textId="77777777" w:rsidR="00D738D7" w:rsidRPr="007454B1" w:rsidRDefault="00D738D7" w:rsidP="00D96F04">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44BAB512" w14:textId="77777777" w:rsidR="00D738D7" w:rsidRPr="00651F99" w:rsidRDefault="00D738D7" w:rsidP="00D96F04">
      <w:pPr>
        <w:pStyle w:val="24bReference-Text"/>
      </w:pPr>
      <w:r w:rsidRPr="00651F99">
        <w:t xml:space="preserve">Hamzah </w:t>
      </w:r>
      <w:proofErr w:type="spellStart"/>
      <w:r w:rsidRPr="00651F99">
        <w:t>Fansuri</w:t>
      </w:r>
      <w:proofErr w:type="spellEnd"/>
      <w:r w:rsidRPr="00651F99">
        <w:t xml:space="preserve">.  </w:t>
      </w:r>
      <w:r>
        <w:t>n</w:t>
      </w:r>
      <w:r w:rsidRPr="00651F99">
        <w:t>.</w:t>
      </w:r>
      <w:r>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t xml:space="preserve"> Library</w:t>
      </w:r>
      <w:r w:rsidRPr="00651F99">
        <w:t xml:space="preserve">. </w:t>
      </w:r>
    </w:p>
    <w:p w14:paraId="49C14DD4" w14:textId="77777777" w:rsidR="00D738D7" w:rsidRPr="007454B1" w:rsidRDefault="00D738D7" w:rsidP="00D96F04">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Baharuddin </w:t>
      </w:r>
      <w:r w:rsidRPr="007454B1">
        <w:rPr>
          <w:i/>
          <w:lang w:val="de-DE"/>
        </w:rPr>
        <w:t>Zainal</w:t>
      </w:r>
      <w:r w:rsidRPr="007454B1">
        <w:rPr>
          <w:lang w:val="de-DE"/>
        </w:rPr>
        <w:t>. Kuala Lumpur: Dewan Bahasa dan Pustaka.</w:t>
      </w:r>
    </w:p>
    <w:p w14:paraId="17D39323" w14:textId="77777777" w:rsidR="00D738D7" w:rsidRPr="00F553E4" w:rsidRDefault="00D738D7" w:rsidP="00D96F04">
      <w:pPr>
        <w:pStyle w:val="24bReference-Text"/>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2AC06661" w14:textId="77777777" w:rsidR="00D738D7" w:rsidRPr="00203071" w:rsidRDefault="00D738D7" w:rsidP="00D96F04">
      <w:pPr>
        <w:pStyle w:val="24bReference-Text"/>
        <w:rPr>
          <w:lang w:val="en-MY"/>
        </w:rPr>
      </w:pPr>
      <w:r w:rsidRPr="00203071">
        <w:rPr>
          <w:lang w:val="en-MY"/>
        </w:rPr>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322467B6" w14:textId="77777777" w:rsidR="00D738D7" w:rsidRPr="00F553E4" w:rsidRDefault="00D738D7" w:rsidP="00D96F04">
      <w:pPr>
        <w:pStyle w:val="24bReference-Text"/>
      </w:pPr>
      <w:proofErr w:type="spellStart"/>
      <w:r w:rsidRPr="00F553E4">
        <w:t>Hashnan</w:t>
      </w:r>
      <w:proofErr w:type="spellEnd"/>
      <w:r w:rsidRPr="00F553E4">
        <w:t xml:space="preserve">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39AB8E1B" w14:textId="77777777" w:rsidR="00D738D7" w:rsidRPr="00F553E4" w:rsidRDefault="00D738D7" w:rsidP="00D96F04">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0577653F" w14:textId="77777777" w:rsidR="00D738D7" w:rsidRPr="00F553E4" w:rsidRDefault="00D738D7" w:rsidP="00D96F04">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14:paraId="5073E7A5" w14:textId="77777777" w:rsidR="00D738D7" w:rsidRPr="00F553E4" w:rsidRDefault="00D738D7" w:rsidP="00D96F04">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098A82E8" w14:textId="77777777" w:rsidR="00D738D7" w:rsidRPr="006512D9" w:rsidRDefault="00D738D7" w:rsidP="00D96F04">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21CCA938" w14:textId="77777777" w:rsidR="00D738D7" w:rsidRPr="007454B1" w:rsidRDefault="00D738D7" w:rsidP="00D96F04">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43847FE4" w14:textId="77777777" w:rsidR="00D738D7" w:rsidRDefault="00D738D7" w:rsidP="00D96F04">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4D2B30A8" w14:textId="77777777" w:rsidR="00D738D7" w:rsidRPr="00F553E4" w:rsidRDefault="00D738D7" w:rsidP="00D96F04">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0CF68D47" w14:textId="77777777" w:rsidR="00D738D7" w:rsidRPr="00F553E4" w:rsidRDefault="00D738D7" w:rsidP="00D96F04">
      <w:pPr>
        <w:pStyle w:val="24bReference-Text"/>
      </w:pPr>
      <w:proofErr w:type="spellStart"/>
      <w:r w:rsidRPr="00F553E4">
        <w:lastRenderedPageBreak/>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69969403" w14:textId="77777777" w:rsidR="00D738D7" w:rsidRPr="007454B1" w:rsidRDefault="00D738D7" w:rsidP="00D96F04">
      <w:pPr>
        <w:pStyle w:val="24bReference-Text"/>
      </w:pPr>
      <w:r w:rsidRPr="007454B1">
        <w:t>Jamaluddin Md. Jahi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Bangi,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50B93245" w14:textId="77777777" w:rsidR="00D738D7" w:rsidRPr="00F741C2" w:rsidRDefault="00D738D7" w:rsidP="00D96F04">
      <w:pPr>
        <w:pStyle w:val="24bReference-Text"/>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6BCA7295" w14:textId="77777777" w:rsidR="00D738D7" w:rsidRPr="00F553E4" w:rsidRDefault="00D738D7" w:rsidP="00D96F04">
      <w:pPr>
        <w:pStyle w:val="24bReference-Text"/>
        <w:rPr>
          <w:i/>
        </w:rPr>
      </w:pPr>
      <w:proofErr w:type="spellStart"/>
      <w:r w:rsidRPr="00F553E4">
        <w:t>Jawatankuasa</w:t>
      </w:r>
      <w:proofErr w:type="spellEnd"/>
      <w:r w:rsidRPr="00F553E4">
        <w:t xml:space="preserve"> Tetap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509A9F16" w14:textId="77777777" w:rsidR="00D738D7" w:rsidRPr="007454B1" w:rsidRDefault="00D738D7" w:rsidP="00D96F04">
      <w:pPr>
        <w:pStyle w:val="24bReference-Text"/>
        <w:rPr>
          <w:lang w:eastAsia="ko-KR"/>
        </w:rPr>
      </w:pPr>
      <w:proofErr w:type="spellStart"/>
      <w:r w:rsidRPr="00F553E4">
        <w:t>Jawatankuasa</w:t>
      </w:r>
      <w:proofErr w:type="spellEnd"/>
      <w:r w:rsidRPr="00F553E4">
        <w:t xml:space="preserve"> Tetap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56D5EAA1" w14:textId="77777777" w:rsidR="00D738D7" w:rsidRPr="004451AE" w:rsidRDefault="00D738D7" w:rsidP="00D96F04">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679701F2" w14:textId="77777777" w:rsidR="00D738D7" w:rsidRPr="00F553E4" w:rsidRDefault="00D738D7" w:rsidP="00D96F04">
      <w:pPr>
        <w:pStyle w:val="24bReference-Text"/>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27328A7D" w14:textId="77777777" w:rsidR="00D738D7" w:rsidRPr="00F553E4" w:rsidRDefault="00D738D7" w:rsidP="00D96F04">
      <w:pPr>
        <w:pStyle w:val="24bReference-Text"/>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58F7B4A0" w14:textId="77777777" w:rsidR="00D738D7" w:rsidRDefault="00D738D7" w:rsidP="00D96F04">
      <w:pPr>
        <w:pStyle w:val="24bReference-Text"/>
        <w:rPr>
          <w:rFonts w:eastAsiaTheme="minorEastAsia"/>
          <w:lang w:eastAsia="ko-KR"/>
        </w:rPr>
      </w:pPr>
      <w:r w:rsidRPr="00F553E4">
        <w:t xml:space="preserve">Kadir Arifin, Jamaluddin Md. Jahi, Ismail Bahari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t>National Seminar on</w:t>
      </w:r>
      <w:r w:rsidRPr="00F553E4">
        <w:t xml:space="preserve"> Geography </w:t>
      </w:r>
      <w:r>
        <w:t>and</w:t>
      </w:r>
      <w:r w:rsidRPr="00F553E4">
        <w:t xml:space="preserve"> </w:t>
      </w:r>
      <w:r>
        <w:t>Environment</w:t>
      </w:r>
      <w:r w:rsidRPr="00F553E4">
        <w:t xml:space="preserve"> 2004.  </w:t>
      </w:r>
      <w:r>
        <w:t>Organised by</w:t>
      </w:r>
      <w:r w:rsidRPr="00F553E4">
        <w:t xml:space="preserve"> 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Pr="007454B1">
        <w:t>–</w:t>
      </w:r>
      <w:r w:rsidRPr="00F553E4">
        <w:t>4 Jul</w:t>
      </w:r>
      <w:r>
        <w:t>y</w:t>
      </w:r>
      <w:r w:rsidRPr="00F553E4">
        <w:t>.</w:t>
      </w:r>
    </w:p>
    <w:p w14:paraId="31D94873" w14:textId="77777777" w:rsidR="00D738D7" w:rsidRPr="00F553E4" w:rsidRDefault="00D738D7" w:rsidP="00D96F04">
      <w:pPr>
        <w:pStyle w:val="24bReference-Text"/>
      </w:pPr>
      <w:r w:rsidRPr="00F553E4">
        <w:t>Kadir Arifin, Jamaluddin Md. Jahi, Ismail Bahari,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77BD33F3" w14:textId="77777777" w:rsidR="00D738D7" w:rsidRPr="00F553E4" w:rsidRDefault="00D738D7" w:rsidP="00D96F04">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K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r>
        <w:rPr>
          <w:rFonts w:eastAsiaTheme="minorEastAsia" w:hint="eastAsia"/>
          <w:lang w:eastAsia="ko-KR"/>
        </w:rPr>
        <w:t>T</w:t>
      </w:r>
      <w:r w:rsidRPr="00F553E4">
        <w:t xml:space="preserve">esis,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307ED8C1" w14:textId="77777777" w:rsidR="00D738D7" w:rsidRPr="007454B1" w:rsidRDefault="00D738D7" w:rsidP="00D96F04">
      <w:pPr>
        <w:pStyle w:val="24bReference-Text"/>
      </w:pPr>
      <w:r w:rsidRPr="007454B1">
        <w:rPr>
          <w:i/>
        </w:rPr>
        <w:t>Kamus Dewan</w:t>
      </w:r>
      <w:r w:rsidRPr="007454B1">
        <w:t>.  1991.  Kuala Lumpur: Dewan Bahasa dan Pustaka.</w:t>
      </w:r>
    </w:p>
    <w:p w14:paraId="0D4E381C" w14:textId="77777777" w:rsidR="00D738D7" w:rsidRPr="00F553E4" w:rsidRDefault="00D738D7" w:rsidP="00D96F04">
      <w:pPr>
        <w:pStyle w:val="24bReference-Text"/>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0CCB5567" w14:textId="77777777" w:rsidR="00D738D7" w:rsidRPr="004451AE" w:rsidRDefault="00D738D7" w:rsidP="00D96F04">
      <w:pPr>
        <w:pStyle w:val="24bReference-Text"/>
      </w:pPr>
      <w:r w:rsidRPr="004451AE">
        <w:lastRenderedPageBreak/>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6F9811FA" w14:textId="77777777" w:rsidR="00D738D7" w:rsidRPr="00F741C2" w:rsidRDefault="00D738D7" w:rsidP="00D96F04">
      <w:pPr>
        <w:pStyle w:val="24bReference-Text"/>
      </w:pPr>
      <w:r w:rsidRPr="00F741C2">
        <w:rPr>
          <w:lang w:val="en-MY"/>
        </w:rPr>
        <w:t xml:space="preserve">Keris Mas. 1979. </w:t>
      </w:r>
      <w:r w:rsidRPr="00F741C2">
        <w:rPr>
          <w:rFonts w:ascii="Times" w:hAnsi="Times"/>
          <w:i/>
          <w:iCs/>
          <w:lang w:val="en-MY"/>
        </w:rPr>
        <w:t xml:space="preserve">Tiga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37F6A18D" w14:textId="77777777" w:rsidR="00D738D7" w:rsidRPr="00F553E4" w:rsidRDefault="00D738D7" w:rsidP="00D96F04">
      <w:pPr>
        <w:pStyle w:val="24bReference-Text"/>
      </w:pPr>
      <w:r w:rsidRPr="00F553E4">
        <w:rPr>
          <w:i/>
        </w:rPr>
        <w:t>Language and Verbal Skills</w:t>
      </w:r>
      <w:r w:rsidRPr="00F553E4">
        <w:t>. 1976. Video. Virginia: Association for Retarded Citizen.</w:t>
      </w:r>
    </w:p>
    <w:p w14:paraId="0BA07046" w14:textId="77777777" w:rsidR="00D738D7" w:rsidRPr="00D63F93" w:rsidRDefault="00D738D7" w:rsidP="00D96F04">
      <w:pPr>
        <w:pStyle w:val="24bReference-Text"/>
      </w:pPr>
      <w:proofErr w:type="spellStart"/>
      <w:r w:rsidRPr="00F553E4">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Maktab </w:t>
      </w:r>
      <w:proofErr w:type="spellStart"/>
      <w:r w:rsidRPr="00D63F93">
        <w:t>Perguruan</w:t>
      </w:r>
      <w:proofErr w:type="spellEnd"/>
      <w:r w:rsidRPr="00D63F93">
        <w:t xml:space="preserve"> Lembah Pantai, Kuala Lumpur, 15</w:t>
      </w:r>
      <w:r>
        <w:t>-</w:t>
      </w:r>
      <w:r w:rsidRPr="00D63F93">
        <w:t>16 September.</w:t>
      </w:r>
    </w:p>
    <w:p w14:paraId="24FFDCF0" w14:textId="77777777" w:rsidR="00D738D7" w:rsidRPr="00F553E4" w:rsidRDefault="00D738D7" w:rsidP="00D96F04">
      <w:pPr>
        <w:pStyle w:val="24bReference-Text"/>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Pr="007454B1">
        <w:t>–</w:t>
      </w:r>
      <w:r w:rsidRPr="00F553E4">
        <w:t>11.</w:t>
      </w:r>
    </w:p>
    <w:p w14:paraId="06CB9CD0" w14:textId="77777777" w:rsidR="00D738D7" w:rsidRPr="00F553E4" w:rsidRDefault="00D738D7" w:rsidP="00D96F04">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4C4B7ED3" w14:textId="77777777" w:rsidR="00D738D7" w:rsidRPr="004451AE" w:rsidRDefault="00D738D7" w:rsidP="00D96F04">
      <w:pPr>
        <w:pStyle w:val="24bReference-Text"/>
      </w:pPr>
      <w:r w:rsidRPr="004451AE">
        <w:t xml:space="preserve">Malaysia.  2006.  </w:t>
      </w:r>
      <w:r w:rsidRPr="003D3DBA">
        <w:rPr>
          <w:i/>
          <w:iCs/>
        </w:rPr>
        <w:t>Ninth Malaysia Plan 2006-2010</w:t>
      </w:r>
      <w:r w:rsidRPr="004451AE">
        <w:t>.</w:t>
      </w:r>
    </w:p>
    <w:p w14:paraId="074D4563" w14:textId="77777777" w:rsidR="00D738D7" w:rsidRPr="00357D67" w:rsidRDefault="00D738D7" w:rsidP="00D96F04">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3A6BAD8C" w14:textId="77777777" w:rsidR="00D738D7" w:rsidRPr="004451AE" w:rsidRDefault="00D738D7" w:rsidP="00D96F04">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r>
        <w:t>Addendum</w:t>
      </w:r>
      <w:r w:rsidRPr="004451AE">
        <w:t xml:space="preserve"> 1). </w:t>
      </w:r>
    </w:p>
    <w:p w14:paraId="4FEDB1BE" w14:textId="77777777" w:rsidR="00D738D7" w:rsidRPr="00357D67" w:rsidRDefault="00D738D7" w:rsidP="00D96F04">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6CC8B6B7" w14:textId="77777777" w:rsidR="00D738D7" w:rsidRPr="007454B1" w:rsidRDefault="00D738D7" w:rsidP="00D96F04">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6B166B83" w14:textId="77777777" w:rsidR="00D738D7" w:rsidRPr="007454B1" w:rsidRDefault="00D738D7" w:rsidP="00D96F04">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5627631F" w14:textId="77777777" w:rsidR="00D738D7" w:rsidRPr="00F553E4" w:rsidRDefault="00D738D7" w:rsidP="00D96F04">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401270B5" w14:textId="77777777" w:rsidR="00D738D7" w:rsidRDefault="00D738D7" w:rsidP="00D96F04">
      <w:pPr>
        <w:pStyle w:val="24bReference-Text"/>
      </w:pPr>
      <w:r w:rsidRPr="00F553E4">
        <w:t>MATLAB.  200</w:t>
      </w:r>
      <w:r>
        <w:t>8</w:t>
      </w:r>
      <w:r w:rsidRPr="00F553E4">
        <w:t xml:space="preserve">. </w:t>
      </w:r>
      <w:r w:rsidRPr="007C16A7">
        <w:rPr>
          <w:i/>
          <w:iCs/>
        </w:rPr>
        <w:t>Version 7.1</w:t>
      </w:r>
      <w:r w:rsidRPr="00F553E4">
        <w:t>. Massachusetts: Math Works Inc.</w:t>
      </w:r>
    </w:p>
    <w:p w14:paraId="1E7A9E6E" w14:textId="77777777" w:rsidR="00D738D7" w:rsidRPr="00F553E4" w:rsidRDefault="00D738D7" w:rsidP="00D96F04">
      <w:pPr>
        <w:pStyle w:val="24bReference-Text"/>
      </w:pPr>
      <w:r w:rsidRPr="00F553E4">
        <w:t xml:space="preserve">Medical Information Group. 1998. Arsenic contamination of drinking water. http://www.angelfire.com/ak/medinet/arsenic.html [4 </w:t>
      </w:r>
      <w:r>
        <w:t>July</w:t>
      </w:r>
      <w:r w:rsidRPr="00F553E4">
        <w:t xml:space="preserve"> 2000].</w:t>
      </w:r>
    </w:p>
    <w:p w14:paraId="611CB129" w14:textId="77777777" w:rsidR="00D738D7" w:rsidRPr="006512D9" w:rsidRDefault="00D738D7" w:rsidP="00D96F04">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24C54B83" w14:textId="77777777" w:rsidR="00D738D7" w:rsidRPr="007454B1" w:rsidRDefault="00D738D7" w:rsidP="00D96F04">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3FEE9D5B" w14:textId="77777777" w:rsidR="00D738D7" w:rsidRPr="007454B1" w:rsidRDefault="00D738D7" w:rsidP="00D96F04">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401791D0" w14:textId="77777777" w:rsidR="00D738D7" w:rsidRPr="00F553E4" w:rsidRDefault="00D738D7" w:rsidP="00D96F04">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6341A5A9" w14:textId="77777777" w:rsidR="00D738D7" w:rsidRPr="007454B1" w:rsidRDefault="00D738D7" w:rsidP="00D96F04">
      <w:pPr>
        <w:pStyle w:val="24bReference-Text"/>
      </w:pPr>
      <w:r w:rsidRPr="007454B1">
        <w:lastRenderedPageBreak/>
        <w:t xml:space="preserve">Mohamed, F., Hassan, A., Yahaya, R., Rahman, I., Maskin, M., </w:t>
      </w:r>
      <w:proofErr w:type="spellStart"/>
      <w:r w:rsidRPr="007454B1">
        <w:t>Praktom</w:t>
      </w:r>
      <w:proofErr w:type="spellEnd"/>
      <w:r w:rsidRPr="007454B1">
        <w:t xml:space="preserve">, P. &amp; Charlie, F. </w:t>
      </w:r>
      <w:r>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687D4113" w14:textId="77777777" w:rsidR="00D738D7" w:rsidRPr="007454B1" w:rsidRDefault="00D738D7" w:rsidP="00D96F04">
      <w:pPr>
        <w:pStyle w:val="24bReference-Text"/>
      </w:pPr>
      <w:r w:rsidRPr="00F553E4">
        <w:t xml:space="preserve">Mohd Fauzi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y</w:t>
      </w:r>
      <w:r w:rsidRPr="00F553E4">
        <w:t>: 12.</w:t>
      </w:r>
    </w:p>
    <w:p w14:paraId="28365955" w14:textId="77777777" w:rsidR="00D738D7" w:rsidRPr="007454B1" w:rsidRDefault="00D738D7" w:rsidP="00D96F04">
      <w:pPr>
        <w:pStyle w:val="24bReference-Text"/>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480DED24" w14:textId="77777777" w:rsidR="00D738D7" w:rsidRPr="007454B1" w:rsidRDefault="00D738D7" w:rsidP="00D96F04">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594F610F" w14:textId="77777777" w:rsidR="00D738D7" w:rsidRPr="00D63F93" w:rsidRDefault="00D738D7" w:rsidP="00D96F04">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554B5444" w14:textId="77777777" w:rsidR="00D738D7" w:rsidRPr="00F741C2" w:rsidRDefault="00D738D7" w:rsidP="00D96F04">
      <w:pPr>
        <w:pStyle w:val="24bReference-Text"/>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45EC8A0C" w14:textId="77777777" w:rsidR="00D738D7" w:rsidRPr="007454B1" w:rsidRDefault="00D738D7" w:rsidP="00D96F04">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1E78C3EE" w14:textId="77777777" w:rsidR="00D738D7" w:rsidRPr="00651F99" w:rsidRDefault="00D738D7" w:rsidP="00D96F04">
      <w:r w:rsidRPr="0020326C">
        <w:rPr>
          <w:i/>
          <w:iCs/>
        </w:rPr>
        <w:t>New Straits Times</w:t>
      </w:r>
      <w:r w:rsidRPr="00651F99">
        <w:t>.  2005. 31 D</w:t>
      </w:r>
      <w:r>
        <w:t>ec</w:t>
      </w:r>
      <w:r w:rsidRPr="00651F99">
        <w:t>ember.</w:t>
      </w:r>
    </w:p>
    <w:p w14:paraId="1A014593" w14:textId="77777777" w:rsidR="00D738D7" w:rsidRPr="006512D9" w:rsidRDefault="00D738D7" w:rsidP="00D96F04">
      <w:pPr>
        <w:pStyle w:val="24bReference-Text"/>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3DD6D026" w14:textId="77777777" w:rsidR="00D738D7" w:rsidRPr="007454B1" w:rsidRDefault="00D738D7" w:rsidP="00D96F04">
      <w:pPr>
        <w:pStyle w:val="24bReference-Text"/>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w:t>
      </w:r>
      <w:proofErr w:type="spellStart"/>
      <w:r w:rsidRPr="00F553E4">
        <w:t>Julai</w:t>
      </w:r>
      <w:proofErr w:type="spellEnd"/>
      <w:r w:rsidRPr="00F553E4">
        <w:t>: 24</w:t>
      </w:r>
      <w:r w:rsidRPr="007454B1">
        <w:t>–</w:t>
      </w:r>
      <w:r w:rsidRPr="00F553E4">
        <w:t>25.</w:t>
      </w:r>
    </w:p>
    <w:p w14:paraId="74FC2109" w14:textId="77777777" w:rsidR="00D738D7" w:rsidRPr="00F553E4" w:rsidRDefault="00D738D7" w:rsidP="00D96F04">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078C514E" w14:textId="77777777" w:rsidR="00D738D7" w:rsidRPr="007454B1" w:rsidRDefault="00D738D7" w:rsidP="00D96F04">
      <w:pPr>
        <w:pStyle w:val="24bReference-Text"/>
      </w:pPr>
      <w:r w:rsidRPr="007454B1">
        <w:t>Othman Ismail (</w:t>
      </w:r>
      <w:r>
        <w:t>coord</w:t>
      </w:r>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2D17DAB4" w14:textId="77777777" w:rsidR="00D738D7" w:rsidRPr="007454B1" w:rsidRDefault="00D738D7" w:rsidP="00D96F04">
      <w:pPr>
        <w:pStyle w:val="24bReference-Text"/>
      </w:pPr>
      <w:r w:rsidRPr="008E3B78">
        <w:rPr>
          <w:i/>
          <w:iCs/>
        </w:rPr>
        <w:t>Oxford Regional Economic Atlas: The Middle East and North Africa</w:t>
      </w:r>
      <w:r w:rsidRPr="007454B1">
        <w:t>. 1960.  London: Oxford University Press.</w:t>
      </w:r>
    </w:p>
    <w:p w14:paraId="072DFC2B" w14:textId="77777777" w:rsidR="00D738D7" w:rsidRPr="007454B1" w:rsidRDefault="00D738D7" w:rsidP="00D96F04">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r w:rsidRPr="00FD0C2A">
        <w:t>http://www.ingres.com/~astanart/pritzker/pritzker.html</w:t>
      </w:r>
      <w:r w:rsidRPr="00F553E4">
        <w:t xml:space="preserve"> [5 Jun</w:t>
      </w:r>
      <w:r>
        <w:t>e</w:t>
      </w:r>
      <w:r w:rsidRPr="00F553E4">
        <w:t xml:space="preserve"> 2000].</w:t>
      </w:r>
    </w:p>
    <w:p w14:paraId="0A2FA9C2" w14:textId="77777777" w:rsidR="00D738D7" w:rsidRPr="007454B1" w:rsidRDefault="00D738D7" w:rsidP="00D96F04">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61902A6D" w14:textId="77777777" w:rsidR="00D738D7" w:rsidRPr="004451AE" w:rsidRDefault="00D738D7" w:rsidP="00D96F04">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72B88537" w14:textId="77777777" w:rsidR="00D738D7" w:rsidRPr="00F741C2" w:rsidRDefault="00D738D7" w:rsidP="00D96F04">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2BDB8538" w14:textId="77777777" w:rsidR="00D738D7" w:rsidRPr="00E50087" w:rsidRDefault="00D738D7" w:rsidP="00D96F04">
      <w:pPr>
        <w:pStyle w:val="24bReference-Text"/>
        <w:rPr>
          <w:lang w:val="en-MY"/>
        </w:rPr>
      </w:pPr>
      <w:r w:rsidRPr="00E50087">
        <w:rPr>
          <w:lang w:val="en-MY"/>
        </w:rPr>
        <w:lastRenderedPageBreak/>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Pr>
          <w:lang w:val="en-MY"/>
        </w:rPr>
        <w:t>In</w:t>
      </w:r>
      <w:r w:rsidRPr="00E50087">
        <w:rPr>
          <w:lang w:val="en-MY"/>
        </w:rPr>
        <w:t xml:space="preserve"> Jamaluddin Md. Jahi, Mohd Jailani Mohd Nor, Kadir Arifin &amp; Azahan Awang (</w:t>
      </w:r>
      <w:r>
        <w:rPr>
          <w:lang w:val="en-MY"/>
        </w:rPr>
        <w:t>eds</w:t>
      </w:r>
      <w:r w:rsidRPr="00E50087">
        <w:rPr>
          <w:lang w:val="en-MY"/>
        </w:rPr>
        <w:t xml:space="preserve">.). </w:t>
      </w:r>
      <w:r w:rsidRPr="00E50087">
        <w:rPr>
          <w:rFonts w:ascii="Times" w:hAnsi="Times"/>
          <w:i/>
          <w:iCs/>
          <w:lang w:val="en-MY"/>
        </w:rPr>
        <w:t xml:space="preserve">Alam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Pr>
          <w:lang w:val="en-MY"/>
        </w:rPr>
        <w:t>pp</w:t>
      </w:r>
      <w:r w:rsidRPr="00E50087">
        <w:rPr>
          <w:lang w:val="en-MY"/>
        </w:rPr>
        <w:t>. 196</w:t>
      </w:r>
      <w:r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1F928119" w14:textId="77777777" w:rsidR="00D738D7" w:rsidRPr="007454B1" w:rsidRDefault="00D738D7" w:rsidP="00D96F04">
      <w:pPr>
        <w:pStyle w:val="24bReference-Text"/>
        <w:rPr>
          <w:i/>
        </w:rPr>
      </w:pPr>
      <w:r w:rsidRPr="007454B1">
        <w:t xml:space="preserve">Sharifah </w:t>
      </w:r>
      <w:proofErr w:type="spellStart"/>
      <w:r w:rsidRPr="007454B1">
        <w:t>Barlian</w:t>
      </w:r>
      <w:proofErr w:type="spellEnd"/>
      <w:r w:rsidRPr="007454B1">
        <w:t xml:space="preserve"> Aidid (</w:t>
      </w:r>
      <w:r>
        <w:t>coord</w:t>
      </w:r>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xml:space="preserve">: </w:t>
      </w:r>
      <w:proofErr w:type="spellStart"/>
      <w:r w:rsidRPr="007454B1">
        <w:rPr>
          <w:i/>
        </w:rPr>
        <w:t>Epidemik</w:t>
      </w:r>
      <w:proofErr w:type="spellEnd"/>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526F680F" w14:textId="77777777" w:rsidR="00D738D7" w:rsidRPr="00561327" w:rsidRDefault="00D738D7" w:rsidP="00D96F04">
      <w:pPr>
        <w:pStyle w:val="24bReference-Text"/>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16F7E856" w14:textId="77777777" w:rsidR="00D738D7" w:rsidRPr="00F741C2" w:rsidRDefault="00D738D7" w:rsidP="00D96F04">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3F98D966" w14:textId="77777777" w:rsidR="00D738D7" w:rsidRPr="00482F2F" w:rsidRDefault="00D738D7" w:rsidP="00D96F04">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65D8F3B2" w14:textId="77777777" w:rsidR="00D738D7" w:rsidRPr="004451AE" w:rsidRDefault="00D738D7" w:rsidP="00D96F04">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4F09E51B" w14:textId="77777777" w:rsidR="00D738D7" w:rsidRPr="00F553E4" w:rsidRDefault="00D738D7" w:rsidP="00D96F04">
      <w:pPr>
        <w:pStyle w:val="24bReference-Text"/>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r>
        <w:t>August</w:t>
      </w:r>
      <w:r w:rsidRPr="00F553E4">
        <w:t>: 17.</w:t>
      </w:r>
    </w:p>
    <w:p w14:paraId="49A716CC" w14:textId="77777777" w:rsidR="00D738D7" w:rsidRPr="007454B1" w:rsidRDefault="00D738D7" w:rsidP="00D96F04">
      <w:pPr>
        <w:pStyle w:val="24bReference-Text"/>
      </w:pPr>
      <w:r w:rsidRPr="007454B1">
        <w:t>Sulaiman Masri &amp; Zainal Abidin Bakar (</w:t>
      </w:r>
      <w:r>
        <w:t>coords</w:t>
      </w:r>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Istilah Sains</w:t>
      </w:r>
      <w:r w:rsidRPr="007454B1">
        <w:t>. Kuala Lumpur: Dewan Bahasa dan Pustaka.</w:t>
      </w:r>
    </w:p>
    <w:p w14:paraId="2A226FB8" w14:textId="77777777" w:rsidR="00D738D7" w:rsidRDefault="00D738D7" w:rsidP="00D96F04">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0624B6FF" w14:textId="77777777" w:rsidR="00D738D7" w:rsidRPr="007454B1" w:rsidRDefault="00D738D7" w:rsidP="00D96F04">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498CFD3F" w14:textId="77777777" w:rsidR="00D738D7" w:rsidRPr="00651F99" w:rsidRDefault="00D738D7" w:rsidP="00D96F04">
      <w:r w:rsidRPr="0020326C">
        <w:rPr>
          <w:i/>
          <w:iCs/>
        </w:rPr>
        <w:t>The Star</w:t>
      </w:r>
      <w:r w:rsidRPr="00651F99">
        <w:t>.  2003.  2 Jun</w:t>
      </w:r>
      <w:r>
        <w:t>e</w:t>
      </w:r>
      <w:r w:rsidRPr="00651F99">
        <w:t>.</w:t>
      </w:r>
    </w:p>
    <w:p w14:paraId="40DC44F6" w14:textId="77777777" w:rsidR="00D738D7" w:rsidRPr="004451AE" w:rsidRDefault="00D738D7" w:rsidP="00D96F04">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5D4E5A7F" w14:textId="77777777" w:rsidR="00D738D7" w:rsidRPr="007454B1" w:rsidRDefault="00D738D7" w:rsidP="00D96F04">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21F29EC4" w14:textId="77777777" w:rsidR="00D738D7" w:rsidRPr="007454B1" w:rsidRDefault="00D738D7" w:rsidP="00D96F04">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73C19CDE" w14:textId="77777777" w:rsidR="00D738D7" w:rsidRPr="00651F99" w:rsidRDefault="00D738D7" w:rsidP="00D96F04">
      <w:proofErr w:type="spellStart"/>
      <w:r w:rsidRPr="0020326C">
        <w:rPr>
          <w:i/>
          <w:iCs/>
        </w:rPr>
        <w:t>Utusan</w:t>
      </w:r>
      <w:proofErr w:type="spellEnd"/>
      <w:r w:rsidRPr="0020326C">
        <w:rPr>
          <w:i/>
          <w:iCs/>
        </w:rPr>
        <w:t xml:space="preserve"> Malaysia</w:t>
      </w:r>
      <w:r w:rsidRPr="00651F99">
        <w:t>.  2004.  10 &amp; 17 September.</w:t>
      </w:r>
    </w:p>
    <w:p w14:paraId="65ABDE6B" w14:textId="77777777" w:rsidR="00D738D7" w:rsidRPr="004451AE" w:rsidRDefault="00D738D7" w:rsidP="00D96F04">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0D808CC2" w14:textId="77777777" w:rsidR="00D738D7" w:rsidRPr="007454B1" w:rsidRDefault="00D738D7" w:rsidP="00D96F04">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17A4B8CF" w14:textId="77777777" w:rsidR="00D738D7" w:rsidRPr="00E50087" w:rsidRDefault="00D738D7" w:rsidP="00D96F04">
      <w:pPr>
        <w:pStyle w:val="24bReference-Text"/>
        <w:rPr>
          <w:lang w:val="en-MY"/>
        </w:rPr>
      </w:pPr>
      <w:r w:rsidRPr="00E50087">
        <w:rPr>
          <w:lang w:val="en-MY"/>
        </w:rPr>
        <w:lastRenderedPageBreak/>
        <w:t xml:space="preserve">Zainal Abidin Abdul Wahid. 1964. Malaysia, South-East Asia and world politics. </w:t>
      </w:r>
      <w:r>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Pr>
          <w:lang w:val="en-MY"/>
        </w:rPr>
        <w:t>pp</w:t>
      </w:r>
      <w:r w:rsidRPr="00E50087">
        <w:rPr>
          <w:lang w:val="en-MY"/>
        </w:rPr>
        <w:t xml:space="preserve">. </w:t>
      </w:r>
      <w:r>
        <w:rPr>
          <w:lang w:val="en-MY"/>
        </w:rPr>
        <w:t>365</w:t>
      </w:r>
      <w:r w:rsidRPr="007454B1">
        <w:t>–</w:t>
      </w:r>
      <w:r w:rsidRPr="00E50087">
        <w:rPr>
          <w:lang w:val="en-MY"/>
        </w:rPr>
        <w:t xml:space="preserve">374. New York: Frederick A. Praeger. </w:t>
      </w:r>
    </w:p>
    <w:p w14:paraId="255297DF" w14:textId="77777777" w:rsidR="001E3E3D" w:rsidRPr="00651F99" w:rsidRDefault="001E3E3D" w:rsidP="00420156">
      <w:pPr>
        <w:pStyle w:val="24bReference-Text"/>
      </w:pPr>
    </w:p>
    <w:p w14:paraId="6C99021A" w14:textId="77777777" w:rsidR="001E3E3D" w:rsidRPr="00651F99" w:rsidRDefault="001E3E3D" w:rsidP="00420156">
      <w:pPr>
        <w:pStyle w:val="24bReference-Text"/>
      </w:pPr>
    </w:p>
    <w:p w14:paraId="44F29336" w14:textId="77777777" w:rsidR="001E3E3D" w:rsidRDefault="001E3E3D" w:rsidP="004D2B28">
      <w:pPr>
        <w:pStyle w:val="14TOC-Appendix"/>
      </w:pPr>
      <w:bookmarkStart w:id="239" w:name="_Toc68453104"/>
      <w:r w:rsidRPr="00651F99">
        <w:t>Appendices</w:t>
      </w:r>
      <w:bookmarkEnd w:id="239"/>
    </w:p>
    <w:p w14:paraId="29064A85" w14:textId="77777777" w:rsidR="00801E81" w:rsidRPr="00801E81" w:rsidRDefault="00801E81" w:rsidP="00801E81">
      <w:pPr>
        <w:pStyle w:val="10Normal01-FirstParagraph"/>
      </w:pPr>
    </w:p>
    <w:p w14:paraId="7165AA3A" w14:textId="77777777" w:rsidR="001E3E3D" w:rsidRPr="00651F99" w:rsidRDefault="001F6D58" w:rsidP="001B6508">
      <w:pPr>
        <w:pStyle w:val="AppendixA"/>
      </w:pPr>
      <w:r w:rsidRPr="00651F99">
        <w:lastRenderedPageBreak/>
        <w:br/>
      </w:r>
      <w:r w:rsidRPr="00651F99">
        <w:br/>
        <w:t>Questionnaire</w:t>
      </w:r>
    </w:p>
    <w:p w14:paraId="64407212" w14:textId="77777777" w:rsidR="0068668A" w:rsidRDefault="0068668A" w:rsidP="00C030FB">
      <w:pPr>
        <w:pStyle w:val="10Normal01-FirstParagraph"/>
      </w:pPr>
    </w:p>
    <w:p w14:paraId="17651840" w14:textId="77777777" w:rsidR="003D3316" w:rsidRPr="003D3316" w:rsidRDefault="003D3316" w:rsidP="003D3316">
      <w:pPr>
        <w:pStyle w:val="11Normal02-SecondOnwardParagraph"/>
      </w:pPr>
    </w:p>
    <w:p w14:paraId="1C5FFE75" w14:textId="77777777" w:rsidR="001E3E3D" w:rsidRPr="00651F99" w:rsidRDefault="001F6D58" w:rsidP="001B6508">
      <w:pPr>
        <w:pStyle w:val="AppendixA"/>
      </w:pPr>
      <w:bookmarkStart w:id="240" w:name="_Toc443576622"/>
      <w:r w:rsidRPr="00651F99">
        <w:lastRenderedPageBreak/>
        <w:br/>
      </w:r>
      <w:r w:rsidRPr="00651F99">
        <w:br/>
      </w:r>
      <w:bookmarkStart w:id="241" w:name="_Toc68453106"/>
      <w:r w:rsidR="001E3E3D" w:rsidRPr="00651F99">
        <w:t>Please give a title for this Appendix</w:t>
      </w:r>
      <w:bookmarkEnd w:id="240"/>
      <w:bookmarkEnd w:id="241"/>
    </w:p>
    <w:p w14:paraId="29B1929E" w14:textId="77777777" w:rsidR="001E3E3D" w:rsidRPr="00651F99" w:rsidRDefault="001E3E3D" w:rsidP="00794A8C"/>
    <w:p w14:paraId="1C526F26" w14:textId="77777777" w:rsidR="001E3E3D" w:rsidRPr="00651F99" w:rsidRDefault="001E3E3D" w:rsidP="00794A8C"/>
    <w:p w14:paraId="217EBDAD" w14:textId="77777777" w:rsidR="001E3E3D" w:rsidRPr="00651F99" w:rsidRDefault="00563748" w:rsidP="001B6508">
      <w:pPr>
        <w:pStyle w:val="AppendixA"/>
      </w:pPr>
      <w:r w:rsidRPr="00651F99">
        <w:lastRenderedPageBreak/>
        <w:br/>
      </w:r>
      <w:r w:rsidR="00465F50" w:rsidRPr="00651F99">
        <w:br/>
      </w:r>
      <w:bookmarkStart w:id="242" w:name="_Toc68453107"/>
      <w:r w:rsidR="00465F50" w:rsidRPr="00651F99">
        <w:t>Please give a title for this Appendix</w:t>
      </w:r>
      <w:bookmarkEnd w:id="242"/>
    </w:p>
    <w:p w14:paraId="163F6A85" w14:textId="77777777" w:rsidR="001F6D58" w:rsidRPr="00651F99" w:rsidRDefault="001F6D58" w:rsidP="00C030FB">
      <w:pPr>
        <w:pStyle w:val="10Normal01-FirstParagraph"/>
      </w:pPr>
    </w:p>
    <w:p w14:paraId="19E62D89" w14:textId="77777777" w:rsidR="001E3E3D" w:rsidRPr="00651F99" w:rsidRDefault="001E3E3D" w:rsidP="001B6508">
      <w:pPr>
        <w:pStyle w:val="AppendixA"/>
      </w:pPr>
      <w:r w:rsidRPr="00651F99">
        <w:lastRenderedPageBreak/>
        <w:br/>
      </w:r>
      <w:r w:rsidRPr="00651F99">
        <w:br/>
      </w:r>
      <w:bookmarkStart w:id="243" w:name="_Toc68453108"/>
      <w:r w:rsidRPr="00651F99">
        <w:t>Put a title here</w:t>
      </w:r>
      <w:bookmarkEnd w:id="243"/>
    </w:p>
    <w:p w14:paraId="2E6DA39B" w14:textId="77777777" w:rsidR="001E3E3D" w:rsidRPr="00651F99" w:rsidRDefault="001E3E3D" w:rsidP="00794A8C"/>
    <w:p w14:paraId="3F2A4C0C" w14:textId="77777777" w:rsidR="001E3E3D" w:rsidRPr="00651F99" w:rsidRDefault="001E3E3D" w:rsidP="00794A8C"/>
    <w:p w14:paraId="54B440EC" w14:textId="77777777" w:rsidR="001E3E3D" w:rsidRPr="00651F99" w:rsidRDefault="001E3E3D" w:rsidP="00794A8C"/>
    <w:p w14:paraId="222B9266" w14:textId="77777777" w:rsidR="004B456E" w:rsidRPr="00651F99" w:rsidRDefault="004B456E" w:rsidP="00794A8C"/>
    <w:sectPr w:rsidR="004B456E" w:rsidRPr="00651F99" w:rsidSect="00182955">
      <w:footerReference w:type="default" r:id="rId35"/>
      <w:headerReference w:type="first" r:id="rId36"/>
      <w:footerReference w:type="first" r:id="rId37"/>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F4C713" w14:textId="77777777" w:rsidR="00CB61A1" w:rsidRDefault="00CB61A1" w:rsidP="00794A8C">
      <w:r>
        <w:separator/>
      </w:r>
    </w:p>
  </w:endnote>
  <w:endnote w:type="continuationSeparator" w:id="0">
    <w:p w14:paraId="2D878BB2" w14:textId="77777777" w:rsidR="00CB61A1" w:rsidRDefault="00CB61A1" w:rsidP="0079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3E800A" w14:textId="77777777" w:rsidR="00750C4E" w:rsidRPr="008874A8" w:rsidRDefault="00750C4E" w:rsidP="00EA284F">
    <w:pPr>
      <w:pStyle w:val="001aHardcover-TitleAndUKM"/>
    </w:pPr>
    <w:r>
      <w:t>Universiti Kebangsaan Malay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AA094" w14:textId="77777777" w:rsidR="00750C4E" w:rsidRDefault="00750C4E" w:rsidP="00794A8C">
    <w:r w:rsidRPr="00B7446A">
      <w:ptab w:relativeTo="margin" w:alignment="lef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87DDB9" w14:textId="77777777" w:rsidR="00750C4E" w:rsidRPr="00465F50" w:rsidRDefault="00750C4E" w:rsidP="00465F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568A1C" w14:textId="77777777" w:rsidR="00750C4E" w:rsidRPr="00465F50" w:rsidRDefault="00750C4E" w:rsidP="00A9585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AE979" w14:textId="77777777" w:rsidR="00750C4E" w:rsidRPr="008874A8" w:rsidRDefault="00750C4E" w:rsidP="00794A8C">
    <w:r>
      <w:rPr>
        <w:noProof/>
        <w:lang w:val="ms-MY" w:eastAsia="ms-MY"/>
      </w:rPr>
      <mc:AlternateContent>
        <mc:Choice Requires="wps">
          <w:drawing>
            <wp:anchor distT="0" distB="0" distL="114300" distR="114300" simplePos="0" relativeHeight="251683840" behindDoc="0" locked="0" layoutInCell="0" allowOverlap="1" wp14:anchorId="06610EEC" wp14:editId="548621E4">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645A0DEA"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6610EEC" id="_x0000_s1038"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Ide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mhSko2mngvpIYlkWMaXIE48O8IcUI8WnlOH7XqGRov/gyLC7&#10;fLlMeeOC9CQXBJ5aqaCqOvdWCyqU0wRWyvjrdRtPKd17tG1Hd+Us2MED2dxYFn3ldR4OhYS9OAc6&#10;pfD3mk9df7vNTwA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DBgh17yAQAAvgMAAA4AAAAAAAAAAAAAAAAALgIA&#10;AGRycy9lMm9Eb2MueG1sUEsBAi0AFAAGAAgAAAAhAOXInY/jAAAACwEAAA8AAAAAAAAAAAAAAAAA&#10;TAQAAGRycy9kb3ducmV2LnhtbFBLBQYAAAAABAAEAPMAAABcBQAAAAA=&#10;" o:allowincell="f" stroked="f">
              <v:textbox inset=",12.5mm,25mm">
                <w:txbxContent>
                  <w:p w14:paraId="645A0DEA"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v:textbox>
              <w10:wrap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3AC32" w14:textId="77777777" w:rsidR="00750C4E" w:rsidRPr="008874A8" w:rsidRDefault="00750C4E" w:rsidP="00D96F04">
    <w:pPr>
      <w:pStyle w:val="04FirstPage04"/>
    </w:pPr>
    <w:r>
      <w:t>201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299D2A" w14:textId="77777777" w:rsidR="00750C4E" w:rsidRPr="008874A8" w:rsidRDefault="00750C4E" w:rsidP="00182955">
    <w:pPr>
      <w:pStyle w:val="04FirstPage04"/>
    </w:pPr>
    <w:r>
      <w:t>20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0650C" w14:textId="77777777" w:rsidR="00750C4E" w:rsidRPr="00465F50" w:rsidRDefault="00750C4E" w:rsidP="00465F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755D5E" w14:textId="77777777" w:rsidR="00750C4E" w:rsidRPr="008874A8" w:rsidRDefault="00750C4E" w:rsidP="00794A8C">
    <w:r>
      <w:rPr>
        <w:noProof/>
        <w:lang w:val="ms-MY" w:eastAsia="ms-MY"/>
      </w:rPr>
      <mc:AlternateContent>
        <mc:Choice Requires="wps">
          <w:drawing>
            <wp:anchor distT="0" distB="0" distL="114300" distR="114300" simplePos="0" relativeHeight="251666944" behindDoc="0" locked="0" layoutInCell="0" allowOverlap="1" wp14:anchorId="21D08297" wp14:editId="572E90A7">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58D025E2"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21D08297" id="Rectangle 4" o:spid="_x0000_s1033" style="position:absolute;left:0;text-align:left;margin-left:240.8pt;margin-top:347.6pt;width:57.3pt;height:73.5pt;rotation:90;z-index:25166694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58D025E2"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v:textbox>
              <w10:wrap anchorx="margin" anchory="margin"/>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21976" w14:textId="77777777" w:rsidR="00750C4E" w:rsidRPr="008874A8" w:rsidRDefault="00750C4E" w:rsidP="00794A8C">
    <w:r>
      <w:rPr>
        <w:noProof/>
        <w:lang w:val="ms-MY" w:eastAsia="ms-MY"/>
      </w:rPr>
      <mc:AlternateContent>
        <mc:Choice Requires="wps">
          <w:drawing>
            <wp:anchor distT="0" distB="0" distL="114300" distR="114300" simplePos="0" relativeHeight="251660800" behindDoc="0" locked="0" layoutInCell="0" allowOverlap="1" wp14:anchorId="3070408B" wp14:editId="5D68E139">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6E112033"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3070408B" id="_x0000_s1034" style="position:absolute;left:0;text-align:left;margin-left:240.8pt;margin-top:347.6pt;width:57.3pt;height:73.5pt;rotation:90;z-index:25166080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guj8A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" o:allowincell="f" stroked="f">
              <v:textbox inset=",12.5mm,25mm">
                <w:txbxContent>
                  <w:p w14:paraId="6E112033"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v:textbox>
              <w10:wrap anchorx="margin" anchory="margin"/>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43AB28" w14:textId="77777777" w:rsidR="00750C4E" w:rsidRPr="00465F50" w:rsidRDefault="00750C4E" w:rsidP="00465F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62711" w14:textId="77777777" w:rsidR="00750C4E" w:rsidRPr="008874A8" w:rsidRDefault="00750C4E" w:rsidP="00794A8C">
    <w:r>
      <w:rPr>
        <w:noProof/>
        <w:lang w:val="ms-MY" w:eastAsia="ms-MY"/>
      </w:rPr>
      <mc:AlternateContent>
        <mc:Choice Requires="wps">
          <w:drawing>
            <wp:anchor distT="0" distB="0" distL="114300" distR="114300" simplePos="0" relativeHeight="251649536" behindDoc="0" locked="0" layoutInCell="0" allowOverlap="1" wp14:anchorId="3D1405FF" wp14:editId="4436D39D">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7C3BE6A3"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3D1405FF" id="_x0000_s1037" style="position:absolute;left:0;text-align:left;margin-left:240.8pt;margin-top:347.6pt;width:57.3pt;height:73.5pt;rotation:90;z-index:251649536;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ORh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upTLdDTtVFAfSSzLIqYUeeLRAf6QYqT4lDJ83ys0UvQfHBl2&#10;ly+XKW9ckJ7kgsBTKxVUVefeakGFcprAShl/vW7jKaV7j7bt6K6cBTt4IJsby6KvvM7DoZCwF+dA&#10;pxT+XvOp62+3+Qk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Ltc5GHyAQAAvgMAAA4AAAAAAAAAAAAAAAAALgIA&#10;AGRycy9lMm9Eb2MueG1sUEsBAi0AFAAGAAgAAAAhAOXInY/jAAAACwEAAA8AAAAAAAAAAAAAAAAA&#10;TAQAAGRycy9kb3ducmV2LnhtbFBLBQYAAAAABAAEAPMAAABcBQAAAAA=&#10;" o:allowincell="f" stroked="f">
              <v:textbox inset=",12.5mm,25mm">
                <w:txbxContent>
                  <w:p w14:paraId="7C3BE6A3"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8295C" w14:textId="77777777" w:rsidR="00750C4E" w:rsidRPr="00465F50" w:rsidRDefault="00750C4E" w:rsidP="00465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B347F9" w14:textId="77777777" w:rsidR="00CB61A1" w:rsidRDefault="00CB61A1" w:rsidP="00794A8C">
      <w:pPr>
        <w:spacing w:after="0"/>
      </w:pPr>
      <w:r>
        <w:separator/>
      </w:r>
    </w:p>
  </w:footnote>
  <w:footnote w:type="continuationSeparator" w:id="0">
    <w:p w14:paraId="7C45DE1C" w14:textId="77777777" w:rsidR="00CB61A1" w:rsidRPr="00794A8C" w:rsidRDefault="00CB61A1" w:rsidP="00794A8C">
      <w:pPr>
        <w:spacing w:after="0"/>
      </w:pPr>
      <w:r w:rsidRPr="00794A8C">
        <w:continuationSeparator/>
      </w:r>
    </w:p>
  </w:footnote>
  <w:footnote w:type="continuationNotice" w:id="1">
    <w:p w14:paraId="47F4E7B5" w14:textId="77777777" w:rsidR="00CB61A1" w:rsidRDefault="00CB61A1">
      <w:pPr>
        <w:spacing w:before="0" w:after="0"/>
      </w:pPr>
    </w:p>
  </w:footnote>
  <w:footnote w:id="2">
    <w:p w14:paraId="38CEFD79" w14:textId="77777777" w:rsidR="00750C4E" w:rsidRDefault="00750C4E" w:rsidP="008E7E05">
      <w:pPr>
        <w:pStyle w:val="FootnoteText"/>
      </w:pPr>
      <w:r>
        <w:rPr>
          <w:rStyle w:val="FootnoteReference"/>
        </w:rPr>
        <w:footnoteRef/>
      </w:r>
      <w:r>
        <w:t xml:space="preserve"> F. Mohamed et. al, ‘Operator reliability study for probabilistic safety analysis of an operating research reactor’ (2015) 80 </w:t>
      </w:r>
      <w:r>
        <w:rPr>
          <w:i/>
          <w:iCs/>
        </w:rPr>
        <w:t xml:space="preserve">Annals of Nuclear Energy, </w:t>
      </w:r>
      <w:r w:rsidRPr="008E7E05">
        <w:t>pp</w:t>
      </w:r>
      <w:r>
        <w:t xml:space="preserve"> 409–415.</w:t>
      </w:r>
    </w:p>
    <w:p w14:paraId="77DED608" w14:textId="77777777" w:rsidR="00750C4E" w:rsidRDefault="00750C4E" w:rsidP="00B83BA5">
      <w:pPr>
        <w:pStyle w:val="30FootnoteText-Numbering"/>
        <w:numPr>
          <w:ilvl w:val="2"/>
          <w:numId w:val="18"/>
        </w:numPr>
      </w:pPr>
      <w:r>
        <w:t>On the Insert tab, the galleries include items that are designed to coordinate with the overall look of your document.</w:t>
      </w:r>
    </w:p>
    <w:p w14:paraId="3AC5F142" w14:textId="77777777" w:rsidR="00750C4E" w:rsidRDefault="00750C4E" w:rsidP="00B83BA5">
      <w:pPr>
        <w:pStyle w:val="30FootnoteText-Numbering"/>
        <w:numPr>
          <w:ilvl w:val="2"/>
          <w:numId w:val="18"/>
        </w:numPr>
      </w:pPr>
      <w:r>
        <w:t>You can use these galleries to insert tables, headers, footers, lists, cover pages, and other document building blocks.</w:t>
      </w:r>
    </w:p>
    <w:p w14:paraId="56C550A9" w14:textId="77777777" w:rsidR="00750C4E" w:rsidRDefault="00750C4E" w:rsidP="00B83BA5">
      <w:pPr>
        <w:pStyle w:val="30FootnoteText-Numbering"/>
        <w:numPr>
          <w:ilvl w:val="2"/>
          <w:numId w:val="18"/>
        </w:numPr>
      </w:pPr>
      <w:r>
        <w:t>When you create pictures, charts, or diagrams, they also coordinate with your current document look.</w:t>
      </w:r>
    </w:p>
  </w:footnote>
  <w:footnote w:id="3">
    <w:p w14:paraId="6AB43B82" w14:textId="77777777" w:rsidR="00750C4E" w:rsidRPr="006D78E6" w:rsidRDefault="00750C4E" w:rsidP="001E3E3D">
      <w:pPr>
        <w:pStyle w:val="FootnoteText"/>
      </w:pPr>
      <w:r>
        <w:rPr>
          <w:rStyle w:val="FootnoteReference"/>
        </w:rPr>
        <w:footnoteRef/>
      </w:r>
      <w:r>
        <w:t xml:space="preserve"> </w:t>
      </w:r>
      <w:r w:rsidRPr="002C0264">
        <w:t>Al-Quran, Al-Nahl 16:125</w:t>
      </w:r>
    </w:p>
  </w:footnote>
  <w:footnote w:id="4">
    <w:p w14:paraId="1F5BDB72" w14:textId="77777777" w:rsidR="00750C4E" w:rsidRPr="006D78E6" w:rsidRDefault="00750C4E" w:rsidP="001E3E3D">
      <w:pPr>
        <w:pStyle w:val="FootnoteText"/>
      </w:pPr>
      <w:r w:rsidRPr="002C0264">
        <w:rPr>
          <w:rStyle w:val="FootnoteReference"/>
        </w:rPr>
        <w:footnoteRef/>
      </w:r>
      <w:r>
        <w:t xml:space="preserve"> </w:t>
      </w:r>
      <w:r w:rsidRPr="002C0264">
        <w:t>Al-Quran, Al-Ahzab:21</w:t>
      </w:r>
    </w:p>
  </w:footnote>
  <w:footnote w:id="5">
    <w:p w14:paraId="21FE6980" w14:textId="77777777" w:rsidR="00750C4E" w:rsidRDefault="00750C4E" w:rsidP="005E4996">
      <w:pPr>
        <w:pStyle w:val="FootnoteText"/>
      </w:pPr>
      <w:r>
        <w:rPr>
          <w:rStyle w:val="FootnoteReference"/>
        </w:rPr>
        <w:footnoteRef/>
      </w:r>
      <w:r>
        <w:t xml:space="preserve"> </w:t>
      </w:r>
      <w:r w:rsidRPr="005E4996">
        <w:t>F. Mohamed et. al, ‘Operator reliability study for probabilistic safety analysis of an operating research reactor’</w:t>
      </w:r>
      <w:r>
        <w:t>, p 4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D9161" w14:textId="77777777" w:rsidR="00750C4E" w:rsidRPr="008874A8" w:rsidRDefault="00750C4E" w:rsidP="00EA284F">
    <w:pPr>
      <w:pStyle w:val="001aHardcover-TitleAndUKM"/>
    </w:pPr>
    <w:r w:rsidRPr="00EA284F">
      <w:t xml:space="preserve">DEVELOPMENT OF </w:t>
    </w:r>
    <w:proofErr w:type="gramStart"/>
    <w:r w:rsidRPr="00EA284F">
      <w:t>LEVEL-I</w:t>
    </w:r>
    <w:proofErr w:type="gramEnd"/>
    <w:r w:rsidRPr="00EA284F">
      <w:t xml:space="preserve"> PROBABILISTIC SAFETY ASSESSMENT FOR REAKTOR</w:t>
    </w:r>
    <w:r>
      <w:br/>
    </w:r>
    <w:r w:rsidRPr="00EA284F">
      <w:t>TRIGA PUSPATI</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7763492"/>
      <w:docPartObj>
        <w:docPartGallery w:val="Page Numbers (Margins)"/>
        <w:docPartUnique/>
      </w:docPartObj>
    </w:sdtPr>
    <w:sdtContent>
      <w:p w14:paraId="254F27A3" w14:textId="77777777" w:rsidR="00750C4E" w:rsidRPr="00D54E0C" w:rsidRDefault="00750C4E" w:rsidP="00182955">
        <w:pPr>
          <w:pStyle w:val="Header"/>
        </w:pPr>
        <w:r>
          <w:rPr>
            <w:noProof/>
            <w:lang w:val="ms-MY" w:eastAsia="ms-MY"/>
          </w:rPr>
          <mc:AlternateContent>
            <mc:Choice Requires="wps">
              <w:drawing>
                <wp:anchor distT="0" distB="0" distL="114300" distR="114300" simplePos="0" relativeHeight="251685888" behindDoc="0" locked="0" layoutInCell="0" allowOverlap="1" wp14:anchorId="5B243FCB" wp14:editId="18B04356">
                  <wp:simplePos x="0" y="0"/>
                  <wp:positionH relativeFrom="rightMargin">
                    <wp:align>right</wp:align>
                  </wp:positionH>
                  <wp:positionV relativeFrom="page">
                    <wp:align>bottom</wp:align>
                  </wp:positionV>
                  <wp:extent cx="1065600" cy="1288800"/>
                  <wp:effectExtent l="0" t="0" r="1270" b="6985"/>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600" cy="128880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imes New Roman"/>
                                </w:rPr>
                                <w:id w:val="-1131474261"/>
                                <w:docPartObj>
                                  <w:docPartGallery w:val="Page Numbers (Margins)"/>
                                  <w:docPartUnique/>
                                </w:docPartObj>
                              </w:sdtPr>
                              <w:sdtContent>
                                <w:p w14:paraId="5643C781"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43FCB" id="_x0000_s1036" style="position:absolute;left:0;text-align:left;margin-left:32.7pt;margin-top:0;width:83.9pt;height:101.5pt;z-index:251685888;visibility:visible;mso-wrap-style:square;mso-width-percent:0;mso-height-percent:0;mso-wrap-distance-left:9pt;mso-wrap-distance-top:0;mso-wrap-distance-right:9pt;mso-wrap-distance-bottom:0;mso-position-horizontal:right;mso-position-horizontal-relative:right-margin-area;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" o:allowincell="f" stroked="f">
                  <v:textbox style="layout-flow:vertical" inset=",,15mm,25mm">
                    <w:txbxContent>
                      <w:sdt>
                        <w:sdtPr>
                          <w:rPr>
                            <w:rFonts w:eastAsiaTheme="majorEastAsia" w:cs="Times New Roman"/>
                          </w:rPr>
                          <w:id w:val="-1131474261"/>
                          <w:docPartObj>
                            <w:docPartGallery w:val="Page Numbers (Margins)"/>
                            <w:docPartUnique/>
                          </w:docPartObj>
                        </w:sdtPr>
                        <w:sdtContent>
                          <w:p w14:paraId="5643C781"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v:textbox>
                  <w10:wrap anchorx="margin" anchory="page"/>
                </v:rect>
              </w:pict>
            </mc:Fallback>
          </mc:AlternateConten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E86FF" w14:textId="77777777" w:rsidR="00750C4E" w:rsidRPr="00B7446A" w:rsidRDefault="00750C4E"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8</w:t>
    </w:r>
    <w:r w:rsidRPr="00B7446A">
      <w:rPr>
        <w:rStyle w:val="PageNumber"/>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A1778" w14:textId="77777777" w:rsidR="00750C4E" w:rsidRDefault="00750C4E" w:rsidP="00794A8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966531"/>
      <w:docPartObj>
        <w:docPartGallery w:val="Page Numbers (Top of Page)"/>
        <w:docPartUnique/>
      </w:docPartObj>
    </w:sdtPr>
    <w:sdtEndPr>
      <w:rPr>
        <w:noProof/>
      </w:rPr>
    </w:sdtEndPr>
    <w:sdtContent>
      <w:p w14:paraId="776288D3" w14:textId="77777777" w:rsidR="00750C4E" w:rsidRPr="00B7446A" w:rsidRDefault="00750C4E" w:rsidP="005363BA">
        <w:pPr>
          <w:pStyle w:val="Header"/>
        </w:pPr>
        <w:r>
          <w:fldChar w:fldCharType="begin"/>
        </w:r>
        <w:r>
          <w:instrText xml:space="preserve"> PAGE   \* MERGEFORMAT </w:instrText>
        </w:r>
        <w:r>
          <w:fldChar w:fldCharType="separate"/>
        </w:r>
        <w:r>
          <w:rPr>
            <w:noProof/>
          </w:rPr>
          <w:t>20</w:t>
        </w:r>
        <w:r>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79CC4E" w14:textId="77777777" w:rsidR="00750C4E" w:rsidRPr="00D54E0C" w:rsidRDefault="00750C4E" w:rsidP="00350CE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7C1F9" w14:textId="77777777" w:rsidR="00750C4E" w:rsidRPr="00D54E0C" w:rsidRDefault="00750C4E" w:rsidP="0018295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B30AC" w14:textId="77777777" w:rsidR="00750C4E" w:rsidRPr="00B7446A" w:rsidRDefault="00750C4E" w:rsidP="00794A8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295C3" w14:textId="77777777" w:rsidR="00750C4E" w:rsidRPr="008874A8" w:rsidRDefault="00750C4E" w:rsidP="00D96F04">
    <w:pPr>
      <w:pStyle w:val="01FirstPage01"/>
    </w:pPr>
    <w:r>
      <w:t xml:space="preserve">Development of </w:t>
    </w:r>
    <w:proofErr w:type="gramStart"/>
    <w:r>
      <w:t>Level-I</w:t>
    </w:r>
    <w:proofErr w:type="gramEnd"/>
    <w:r>
      <w:t xml:space="preserve"> Probabilistic Safety Assessment for REAKTOR TRIGA PUSPA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48EFAD" w14:textId="77777777" w:rsidR="00750C4E" w:rsidRPr="008874A8" w:rsidRDefault="00750C4E" w:rsidP="0065016A">
    <w:pPr>
      <w:pStyle w:val="01FirstPage01"/>
    </w:pPr>
    <w:r>
      <w:t xml:space="preserve">Development of </w:t>
    </w:r>
    <w:proofErr w:type="gramStart"/>
    <w:r>
      <w:t>Level-I</w:t>
    </w:r>
    <w:proofErr w:type="gramEnd"/>
    <w:r>
      <w:t xml:space="preserve"> Probabilistic Safety Assessment for REAKTOR TRIGA PUSPAT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0696914"/>
      <w:docPartObj>
        <w:docPartGallery w:val="Page Numbers (Top of Page)"/>
        <w:docPartUnique/>
      </w:docPartObj>
    </w:sdtPr>
    <w:sdtEndPr>
      <w:rPr>
        <w:noProof/>
      </w:rPr>
    </w:sdtEndPr>
    <w:sdtContent>
      <w:p w14:paraId="70AF9AFD" w14:textId="77777777" w:rsidR="00750C4E" w:rsidRDefault="00750C4E" w:rsidP="00EA284F">
        <w:pPr>
          <w:pStyle w:val="Header"/>
        </w:pPr>
        <w:r>
          <w:fldChar w:fldCharType="begin"/>
        </w:r>
        <w:r>
          <w:instrText xml:space="preserve"> PAGE   \* MERGEFORMAT </w:instrText>
        </w:r>
        <w:r>
          <w:fldChar w:fldCharType="separate"/>
        </w:r>
        <w:r>
          <w:rPr>
            <w:noProof/>
          </w:rPr>
          <w:t>xiii</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3BEAC1" w14:textId="77777777" w:rsidR="00750C4E" w:rsidRPr="00B7446A" w:rsidRDefault="00750C4E" w:rsidP="00EA284F">
    <w:pPr>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5998858"/>
      <w:docPartObj>
        <w:docPartGallery w:val="Page Numbers (Top of Page)"/>
        <w:docPartUnique/>
      </w:docPartObj>
    </w:sdtPr>
    <w:sdtEndPr>
      <w:rPr>
        <w:noProof/>
      </w:rPr>
    </w:sdtEndPr>
    <w:sdtContent>
      <w:p w14:paraId="2E4DB5BA" w14:textId="77777777" w:rsidR="00750C4E" w:rsidRPr="00B7446A" w:rsidRDefault="00750C4E" w:rsidP="005363BA">
        <w:pPr>
          <w:pStyle w:val="Header"/>
        </w:pPr>
        <w:r>
          <w:fldChar w:fldCharType="begin"/>
        </w:r>
        <w:r>
          <w:instrText xml:space="preserve"> PAGE   \* MERGEFORMAT </w:instrText>
        </w:r>
        <w:r>
          <w:fldChar w:fldCharType="separate"/>
        </w:r>
        <w:r>
          <w:rPr>
            <w:noProof/>
          </w:rPr>
          <w:t>4</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41CB03" w14:textId="77777777" w:rsidR="00750C4E" w:rsidRPr="00D54E0C" w:rsidRDefault="00750C4E" w:rsidP="005363B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103ED" w14:textId="77777777" w:rsidR="00750C4E" w:rsidRPr="00D54E0C" w:rsidRDefault="00750C4E" w:rsidP="0018295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2202B4" w14:textId="77777777" w:rsidR="00750C4E" w:rsidRPr="00B7446A" w:rsidRDefault="00750C4E" w:rsidP="00182955">
    <w:pPr>
      <w:pStyle w:val="Header"/>
    </w:pPr>
    <w:r>
      <w:rPr>
        <w:noProof/>
        <w:lang w:val="ms-MY" w:eastAsia="ms-MY"/>
      </w:rPr>
      <mc:AlternateContent>
        <mc:Choice Requires="wps">
          <w:drawing>
            <wp:anchor distT="0" distB="0" distL="114300" distR="114300" simplePos="0" relativeHeight="251658752" behindDoc="0" locked="0" layoutInCell="0" allowOverlap="1" wp14:anchorId="1B95218C" wp14:editId="4334C988">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638763182"/>
                            <w:docPartObj>
                              <w:docPartGallery w:val="Page Numbers (Margins)"/>
                              <w:docPartUnique/>
                            </w:docPartObj>
                          </w:sdtPr>
                          <w:sdtContent>
                            <w:p w14:paraId="714F1479"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95218C" id="Rectangle 9" o:spid="_x0000_s1035" style="position:absolute;left:0;text-align:left;margin-left:225.65pt;margin-top:468.75pt;width:104.25pt;height:120.15pt;z-index:2516587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" o:allowincell="f" stroked="f">
              <v:textbox style="layout-flow:vertical" inset=",,15mm,25mm">
                <w:txbxContent>
                  <w:sdt>
                    <w:sdtPr>
                      <w:rPr>
                        <w:rFonts w:eastAsiaTheme="majorEastAsia"/>
                      </w:rPr>
                      <w:id w:val="1638763182"/>
                      <w:docPartObj>
                        <w:docPartGallery w:val="Page Numbers (Margins)"/>
                        <w:docPartUnique/>
                      </w:docPartObj>
                    </w:sdtPr>
                    <w:sdtContent>
                      <w:p w14:paraId="714F1479"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v:textbox>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637565916">
    <w:abstractNumId w:val="25"/>
  </w:num>
  <w:num w:numId="2" w16cid:durableId="1724987920">
    <w:abstractNumId w:val="14"/>
  </w:num>
  <w:num w:numId="3" w16cid:durableId="741102934">
    <w:abstractNumId w:val="16"/>
  </w:num>
  <w:num w:numId="4" w16cid:durableId="699162627">
    <w:abstractNumId w:val="2"/>
  </w:num>
  <w:num w:numId="5" w16cid:durableId="1438603389">
    <w:abstractNumId w:val="13"/>
  </w:num>
  <w:num w:numId="6" w16cid:durableId="873880593">
    <w:abstractNumId w:val="23"/>
  </w:num>
  <w:num w:numId="7" w16cid:durableId="843668549">
    <w:abstractNumId w:val="18"/>
  </w:num>
  <w:num w:numId="8" w16cid:durableId="248464511">
    <w:abstractNumId w:val="3"/>
  </w:num>
  <w:num w:numId="9" w16cid:durableId="769277840">
    <w:abstractNumId w:val="6"/>
  </w:num>
  <w:num w:numId="10" w16cid:durableId="1588150619">
    <w:abstractNumId w:val="5"/>
  </w:num>
  <w:num w:numId="11" w16cid:durableId="1262566362">
    <w:abstractNumId w:val="4"/>
  </w:num>
  <w:num w:numId="12" w16cid:durableId="1299527196">
    <w:abstractNumId w:val="15"/>
  </w:num>
  <w:num w:numId="13" w16cid:durableId="978338271">
    <w:abstractNumId w:val="17"/>
  </w:num>
  <w:num w:numId="14" w16cid:durableId="1142768319">
    <w:abstractNumId w:val="21"/>
  </w:num>
  <w:num w:numId="15" w16cid:durableId="1859200576">
    <w:abstractNumId w:val="1"/>
  </w:num>
  <w:num w:numId="16" w16cid:durableId="1646397592">
    <w:abstractNumId w:val="29"/>
  </w:num>
  <w:num w:numId="17" w16cid:durableId="414135755">
    <w:abstractNumId w:val="24"/>
  </w:num>
  <w:num w:numId="18" w16cid:durableId="1482963193">
    <w:abstractNumId w:val="27"/>
  </w:num>
  <w:num w:numId="19" w16cid:durableId="1409576038">
    <w:abstractNumId w:val="20"/>
  </w:num>
  <w:num w:numId="20" w16cid:durableId="2013294059">
    <w:abstractNumId w:val="12"/>
  </w:num>
  <w:num w:numId="21" w16cid:durableId="2039425507">
    <w:abstractNumId w:val="9"/>
  </w:num>
  <w:num w:numId="22" w16cid:durableId="1746561339">
    <w:abstractNumId w:val="11"/>
  </w:num>
  <w:num w:numId="23" w16cid:durableId="179660055">
    <w:abstractNumId w:val="8"/>
  </w:num>
  <w:num w:numId="24" w16cid:durableId="587228856">
    <w:abstractNumId w:val="7"/>
  </w:num>
  <w:num w:numId="25" w16cid:durableId="291446519">
    <w:abstractNumId w:val="28"/>
  </w:num>
  <w:num w:numId="26" w16cid:durableId="1543859590">
    <w:abstractNumId w:val="22"/>
  </w:num>
  <w:num w:numId="27" w16cid:durableId="494951891">
    <w:abstractNumId w:val="0"/>
  </w:num>
  <w:num w:numId="28" w16cid:durableId="1134443600">
    <w:abstractNumId w:val="10"/>
  </w:num>
  <w:num w:numId="29" w16cid:durableId="1928074212">
    <w:abstractNumId w:val="30"/>
  </w:num>
  <w:num w:numId="30" w16cid:durableId="694817901">
    <w:abstractNumId w:val="26"/>
  </w:num>
  <w:num w:numId="31" w16cid:durableId="829978146">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s>
  <w:rsids>
    <w:rsidRoot w:val="00A1342E"/>
    <w:rsid w:val="00017C69"/>
    <w:rsid w:val="00036D93"/>
    <w:rsid w:val="0004503E"/>
    <w:rsid w:val="00061518"/>
    <w:rsid w:val="00070A12"/>
    <w:rsid w:val="00077CE9"/>
    <w:rsid w:val="0008101A"/>
    <w:rsid w:val="00082D35"/>
    <w:rsid w:val="000853D3"/>
    <w:rsid w:val="000B246E"/>
    <w:rsid w:val="000B4707"/>
    <w:rsid w:val="000B61FB"/>
    <w:rsid w:val="000C09ED"/>
    <w:rsid w:val="000C551A"/>
    <w:rsid w:val="000D22D8"/>
    <w:rsid w:val="000F3AB0"/>
    <w:rsid w:val="00103187"/>
    <w:rsid w:val="001055EB"/>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4EB"/>
    <w:rsid w:val="00231820"/>
    <w:rsid w:val="002342CA"/>
    <w:rsid w:val="0024602D"/>
    <w:rsid w:val="00282B8A"/>
    <w:rsid w:val="002916E8"/>
    <w:rsid w:val="00295C9A"/>
    <w:rsid w:val="002A7729"/>
    <w:rsid w:val="002B0E88"/>
    <w:rsid w:val="002B7A2F"/>
    <w:rsid w:val="002E5F24"/>
    <w:rsid w:val="002E7E58"/>
    <w:rsid w:val="002F49D8"/>
    <w:rsid w:val="00307B86"/>
    <w:rsid w:val="00321775"/>
    <w:rsid w:val="00341074"/>
    <w:rsid w:val="00350CE8"/>
    <w:rsid w:val="003A30F9"/>
    <w:rsid w:val="003C43AA"/>
    <w:rsid w:val="003C6443"/>
    <w:rsid w:val="003D19F1"/>
    <w:rsid w:val="003D3316"/>
    <w:rsid w:val="003D3DBA"/>
    <w:rsid w:val="003E6F32"/>
    <w:rsid w:val="003F0B51"/>
    <w:rsid w:val="003F2727"/>
    <w:rsid w:val="00410EC9"/>
    <w:rsid w:val="00420156"/>
    <w:rsid w:val="004227C4"/>
    <w:rsid w:val="004345B0"/>
    <w:rsid w:val="004401EE"/>
    <w:rsid w:val="00444389"/>
    <w:rsid w:val="00457AE5"/>
    <w:rsid w:val="004619B0"/>
    <w:rsid w:val="004657B3"/>
    <w:rsid w:val="00465F50"/>
    <w:rsid w:val="004B456E"/>
    <w:rsid w:val="004B678C"/>
    <w:rsid w:val="004D2B28"/>
    <w:rsid w:val="004E3E05"/>
    <w:rsid w:val="00507D1A"/>
    <w:rsid w:val="00527129"/>
    <w:rsid w:val="005363BA"/>
    <w:rsid w:val="005400C9"/>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2567"/>
    <w:rsid w:val="00742504"/>
    <w:rsid w:val="00750C4E"/>
    <w:rsid w:val="0077692A"/>
    <w:rsid w:val="007907AA"/>
    <w:rsid w:val="00794A8C"/>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B08E7"/>
    <w:rsid w:val="008B1A68"/>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A000FE"/>
    <w:rsid w:val="00A1342E"/>
    <w:rsid w:val="00A17ABB"/>
    <w:rsid w:val="00A2391C"/>
    <w:rsid w:val="00A95857"/>
    <w:rsid w:val="00AA2284"/>
    <w:rsid w:val="00AA57C7"/>
    <w:rsid w:val="00AA59F0"/>
    <w:rsid w:val="00AA5B8A"/>
    <w:rsid w:val="00AC6662"/>
    <w:rsid w:val="00AC763A"/>
    <w:rsid w:val="00AD5424"/>
    <w:rsid w:val="00AD7B3F"/>
    <w:rsid w:val="00AE0BC5"/>
    <w:rsid w:val="00AE70E4"/>
    <w:rsid w:val="00B1707F"/>
    <w:rsid w:val="00B24A6D"/>
    <w:rsid w:val="00B42A42"/>
    <w:rsid w:val="00B556C7"/>
    <w:rsid w:val="00B62CBB"/>
    <w:rsid w:val="00B75B67"/>
    <w:rsid w:val="00B82F1C"/>
    <w:rsid w:val="00B83BA5"/>
    <w:rsid w:val="00B86E23"/>
    <w:rsid w:val="00BA73B5"/>
    <w:rsid w:val="00BC5747"/>
    <w:rsid w:val="00C030FB"/>
    <w:rsid w:val="00C2353C"/>
    <w:rsid w:val="00C301C1"/>
    <w:rsid w:val="00C856C1"/>
    <w:rsid w:val="00CB0641"/>
    <w:rsid w:val="00CB1180"/>
    <w:rsid w:val="00CB61A1"/>
    <w:rsid w:val="00CD0A5D"/>
    <w:rsid w:val="00D353EB"/>
    <w:rsid w:val="00D44AC9"/>
    <w:rsid w:val="00D522F2"/>
    <w:rsid w:val="00D56DC8"/>
    <w:rsid w:val="00D738D7"/>
    <w:rsid w:val="00D7769A"/>
    <w:rsid w:val="00D85CBF"/>
    <w:rsid w:val="00D8622C"/>
    <w:rsid w:val="00D94C1B"/>
    <w:rsid w:val="00D96F04"/>
    <w:rsid w:val="00DB7262"/>
    <w:rsid w:val="00DC3F5F"/>
    <w:rsid w:val="00E0757F"/>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5134F"/>
    <w:rsid w:val="00F7300A"/>
    <w:rsid w:val="00F731C3"/>
    <w:rsid w:val="00F8748E"/>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C4E06"/>
  <w15:docId w15:val="{C6DEB088-DA96-4159-8156-D97031ACD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A8C"/>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footer" Target="footer8.xml"/><Relationship Id="rId39" Type="http://schemas.openxmlformats.org/officeDocument/2006/relationships/theme" Target="theme/theme1.xml"/><Relationship Id="rId21" Type="http://schemas.openxmlformats.org/officeDocument/2006/relationships/header" Target="header8.xml"/><Relationship Id="rId34" Type="http://schemas.openxmlformats.org/officeDocument/2006/relationships/header" Target="header1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footer" Target="footer12.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01.%20Education\02.%20Master\Semester%202\Research-Methodology\Dr%20Aftar\GayaUKM-BI-rev14%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 (1).dotx</Template>
  <TotalTime>2</TotalTime>
  <Pages>60</Pages>
  <Words>26097</Words>
  <Characters>148759</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zim Fitri Ahmad Faudzi</cp:lastModifiedBy>
  <cp:revision>1</cp:revision>
  <dcterms:created xsi:type="dcterms:W3CDTF">2025-07-11T00:52:00Z</dcterms:created>
  <dcterms:modified xsi:type="dcterms:W3CDTF">2025-07-11T00:54:00Z</dcterms:modified>
  <cp:contentStatus/>
</cp:coreProperties>
</file>